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w:t>
      </w:r>
      <w:r w:rsidR="00F42905">
        <w:rPr>
          <w:rFonts w:ascii="Times New Roman" w:hAnsi="Times New Roman" w:cs="Times New Roman"/>
          <w:sz w:val="24"/>
        </w:rPr>
        <w:t>je privede do novih ugotovitev ali potreb</w:t>
      </w:r>
      <w:r w:rsidR="00E87476">
        <w:rPr>
          <w:rFonts w:ascii="Times New Roman" w:hAnsi="Times New Roman" w:cs="Times New Roman"/>
          <w:sz w:val="24"/>
        </w:rPr>
        <w:t>, katere vodijo v zagon</w:t>
      </w:r>
      <w:r w:rsidR="00EC74E7">
        <w:rPr>
          <w:rFonts w:ascii="Times New Roman" w:hAnsi="Times New Roman" w:cs="Times New Roman"/>
          <w:sz w:val="24"/>
        </w:rPr>
        <w:t xml:space="preserve"> </w:t>
      </w:r>
      <w:r w:rsidR="00A8566E">
        <w:rPr>
          <w:rFonts w:ascii="Times New Roman" w:hAnsi="Times New Roman" w:cs="Times New Roman"/>
          <w:sz w:val="24"/>
        </w:rPr>
        <w:t>ponovnega</w:t>
      </w:r>
      <w:r w:rsidR="00EC74E7">
        <w:rPr>
          <w:rFonts w:ascii="Times New Roman" w:hAnsi="Times New Roman" w:cs="Times New Roman"/>
          <w:sz w:val="24"/>
        </w:rPr>
        <w:t xml:space="preserve">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w:t>
      </w:r>
      <w:r w:rsidR="00E82F0B">
        <w:rPr>
          <w:rFonts w:ascii="Times New Roman" w:hAnsi="Times New Roman" w:cs="Times New Roman"/>
          <w:sz w:val="24"/>
        </w:rPr>
        <w:t xml:space="preserve">m doseganja določenih ciljev </w:t>
      </w:r>
      <w:r w:rsidR="003A5E49" w:rsidRPr="00F71E12">
        <w:rPr>
          <w:rFonts w:ascii="Times New Roman" w:hAnsi="Times New Roman" w:cs="Times New Roman"/>
          <w:sz w:val="24"/>
        </w:rPr>
        <w:t>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00DC2728">
        <w:rPr>
          <w:rFonts w:ascii="Times New Roman" w:hAnsi="Times New Roman" w:cs="Times New Roman"/>
          <w:sz w:val="24"/>
        </w:rPr>
        <w:t>model (sl.</w:t>
      </w:r>
      <w:r w:rsidRPr="00F71E12">
        <w:rPr>
          <w:rFonts w:ascii="Times New Roman" w:hAnsi="Times New Roman" w:cs="Times New Roman"/>
          <w:sz w:val="24"/>
        </w:rPr>
        <w:t xml:space="preserve">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00395250">
        <w:rPr>
          <w:rFonts w:ascii="Times New Roman" w:hAnsi="Times New Roman" w:cs="Times New Roman"/>
          <w:sz w:val="24"/>
        </w:rPr>
        <w:t xml:space="preserve"> </w:t>
      </w:r>
      <w:r w:rsidR="004E5A7F" w:rsidRPr="00AD6BB6">
        <w:rPr>
          <w:rFonts w:ascii="Times New Roman" w:hAnsi="Times New Roman" w:cs="Times New Roman"/>
          <w:sz w:val="24"/>
        </w:rPr>
        <w:t>je</w:t>
      </w:r>
      <w:r w:rsidR="00395250">
        <w:rPr>
          <w:rFonts w:ascii="Times New Roman" w:hAnsi="Times New Roman" w:cs="Times New Roman"/>
          <w:sz w:val="24"/>
        </w:rPr>
        <w:t xml:space="preserve"> v praksi</w:t>
      </w:r>
      <w:r w:rsidR="004E5A7F" w:rsidRPr="00AD6BB6">
        <w:rPr>
          <w:rFonts w:ascii="Times New Roman" w:hAnsi="Times New Roman" w:cs="Times New Roman"/>
          <w:sz w:val="24"/>
        </w:rPr>
        <w:t xml:space="preserv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632575">
        <w:rPr>
          <w:rFonts w:ascii="Times New Roman" w:hAnsi="Times New Roman" w:cs="Times New Roman"/>
          <w:sz w:val="24"/>
        </w:rPr>
        <w:t>rinkkemper in Oei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AC2538">
        <w:rPr>
          <w:rFonts w:ascii="Times New Roman" w:hAnsi="Times New Roman" w:cs="Times New Roman"/>
          <w:sz w:val="24"/>
        </w:rPr>
        <w:t xml:space="preserve">Artefakti </w:t>
      </w:r>
      <w:r w:rsidR="00093C08">
        <w:rPr>
          <w:rFonts w:ascii="Times New Roman" w:hAnsi="Times New Roman" w:cs="Times New Roman"/>
          <w:sz w:val="24"/>
        </w:rPr>
        <w:t>(</w:t>
      </w:r>
      <w:r w:rsidR="00AC2538">
        <w:rPr>
          <w:rFonts w:ascii="Times New Roman" w:hAnsi="Times New Roman" w:cs="Times New Roman"/>
          <w:sz w:val="24"/>
        </w:rPr>
        <w:t>produktni fragmenti</w:t>
      </w:r>
      <w:r w:rsidR="00093C08">
        <w:rPr>
          <w:rFonts w:ascii="Times New Roman" w:hAnsi="Times New Roman" w:cs="Times New Roman"/>
          <w:sz w:val="24"/>
        </w:rPr>
        <w:t>)</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F33770">
        <w:rPr>
          <w:rFonts w:ascii="Times New Roman" w:hAnsi="Times New Roman" w:cs="Times New Roman"/>
          <w:sz w:val="24"/>
        </w:rPr>
        <w:t>,</w:t>
      </w:r>
      <w:r w:rsidR="00F57F58">
        <w:rPr>
          <w:rFonts w:ascii="Times New Roman" w:hAnsi="Times New Roman" w:cs="Times New Roman"/>
          <w:sz w:val="24"/>
        </w:rPr>
        <w:t xml:space="preserve"> </w:t>
      </w:r>
      <w:r w:rsidR="00203D0C">
        <w:rPr>
          <w:rFonts w:ascii="Times New Roman" w:hAnsi="Times New Roman" w:cs="Times New Roman"/>
          <w:sz w:val="24"/>
        </w:rPr>
        <w:t>doku</w:t>
      </w:r>
      <w:r w:rsidR="00704699">
        <w:rPr>
          <w:rFonts w:ascii="Times New Roman" w:hAnsi="Times New Roman" w:cs="Times New Roman"/>
          <w:sz w:val="24"/>
        </w:rPr>
        <w:t>menti, modeli, diagrami in dr</w:t>
      </w:r>
      <w:r w:rsidR="00CB3876">
        <w:rPr>
          <w:rFonts w:ascii="Times New Roman" w:hAnsi="Times New Roman" w:cs="Times New Roman"/>
          <w:sz w:val="24"/>
        </w:rPr>
        <w:t xml:space="preserve">ugo.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A67183">
        <w:rPr>
          <w:rFonts w:ascii="Times New Roman" w:hAnsi="Times New Roman" w:cs="Times New Roman"/>
          <w:sz w:val="24"/>
        </w:rPr>
        <w:t xml:space="preserve">Ti postopki </w:t>
      </w:r>
      <w:r w:rsidR="00426221">
        <w:rPr>
          <w:rFonts w:ascii="Times New Roman" w:hAnsi="Times New Roman" w:cs="Times New Roman"/>
          <w:sz w:val="24"/>
        </w:rPr>
        <w:t>(</w:t>
      </w:r>
      <w:r w:rsidR="00B84ABE">
        <w:rPr>
          <w:rFonts w:ascii="Times New Roman" w:hAnsi="Times New Roman" w:cs="Times New Roman"/>
          <w:sz w:val="24"/>
        </w:rPr>
        <w:t>procesni fragmenti</w:t>
      </w:r>
      <w:r w:rsidR="00426221">
        <w:rPr>
          <w:rFonts w:ascii="Times New Roman" w:hAnsi="Times New Roman" w:cs="Times New Roman"/>
          <w:sz w:val="24"/>
        </w:rPr>
        <w:t>)</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r>
        <w:rPr>
          <w:rFonts w:ascii="Times New Roman" w:hAnsi="Times New Roman" w:cs="Times New Roman"/>
          <w:sz w:val="24"/>
        </w:rPr>
        <w:t>Ralyt</w:t>
      </w:r>
      <w:r w:rsidRPr="007318BE">
        <w:rPr>
          <w:rFonts w:ascii="Times New Roman" w:hAnsi="Times New Roman" w:cs="Times New Roman"/>
          <w:sz w:val="24"/>
        </w:rPr>
        <w:t>é</w:t>
      </w:r>
      <w:r>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 xml:space="preserve">(Satzinger, Jackson, in Burd 2011, </w:t>
      </w:r>
      <w:r w:rsidR="00FB2BC4" w:rsidRPr="00F71E12">
        <w:rPr>
          <w:rFonts w:ascii="Times New Roman" w:hAnsi="Times New Roman" w:cs="Times New Roman"/>
          <w:sz w:val="24"/>
        </w:rPr>
        <w:lastRenderedPageBreak/>
        <w:t>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w:t>
      </w:r>
      <w:r w:rsidR="009B145A">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Petrijevih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F32BAA">
        <w:rPr>
          <w:rFonts w:ascii="Times New Roman" w:hAnsi="Times New Roman" w:cs="Times New Roman"/>
          <w:sz w:val="24"/>
        </w:rPr>
        <w:t xml:space="preserve">. Procese lahko predstavimo </w:t>
      </w:r>
      <w:r w:rsidR="00BE44B1"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24770B" w:rsidRDefault="000034D3" w:rsidP="00FF6D13">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9A1455">
        <w:rPr>
          <w:rFonts w:ascii="Times New Roman" w:hAnsi="Times New Roman" w:cs="Times New Roman"/>
          <w:sz w:val="24"/>
        </w:rPr>
        <w:t xml:space="preserve">, </w:t>
      </w:r>
      <w:r w:rsidR="0068567A" w:rsidRPr="00F71E12">
        <w:rPr>
          <w:rFonts w:ascii="Times New Roman" w:hAnsi="Times New Roman" w:cs="Times New Roman"/>
          <w:sz w:val="24"/>
        </w:rPr>
        <w:t>pogosteje</w:t>
      </w:r>
      <w:r w:rsidR="009A1455">
        <w:rPr>
          <w:rFonts w:ascii="Times New Roman" w:hAnsi="Times New Roman" w:cs="Times New Roman"/>
          <w:sz w:val="24"/>
        </w:rPr>
        <w:t xml:space="preserve"> se uporabljajo</w:t>
      </w:r>
      <w:r w:rsidR="0068567A" w:rsidRPr="00F71E12">
        <w:rPr>
          <w:rFonts w:ascii="Times New Roman" w:hAnsi="Times New Roman" w:cs="Times New Roman"/>
          <w:sz w:val="24"/>
        </w:rPr>
        <w:t>: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7D7FCB" w:rsidRDefault="007D7FCB" w:rsidP="007F4174">
      <w:pPr>
        <w:contextualSpacing/>
        <w:jc w:val="both"/>
        <w:rPr>
          <w:rFonts w:ascii="Times New Roman" w:hAnsi="Times New Roman" w:cs="Times New Roman"/>
          <w:sz w:val="24"/>
        </w:rPr>
      </w:pPr>
    </w:p>
    <w:p w:rsidR="00B12FEA" w:rsidRDefault="00AC1CAE" w:rsidP="007F4174">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 razbrati,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893DDC" w:rsidRDefault="00B12FEA" w:rsidP="007F4174">
      <w:pPr>
        <w:contextualSpacing/>
        <w:jc w:val="both"/>
        <w:rPr>
          <w:rFonts w:ascii="Times New Roman" w:hAnsi="Times New Roman" w:cs="Times New Roman"/>
          <w:sz w:val="24"/>
        </w:rPr>
      </w:pPr>
      <w:r>
        <w:rPr>
          <w:rFonts w:ascii="Times New Roman" w:hAnsi="Times New Roman" w:cs="Times New Roman"/>
          <w:sz w:val="24"/>
        </w:rPr>
        <w:t>Izbi</w:t>
      </w:r>
      <w:r w:rsidR="00055D7D">
        <w:rPr>
          <w:rFonts w:ascii="Times New Roman" w:hAnsi="Times New Roman" w:cs="Times New Roman"/>
          <w:sz w:val="24"/>
        </w:rPr>
        <w:t>ro metode nam na</w:t>
      </w:r>
      <w:r w:rsidR="000E6755">
        <w:rPr>
          <w:rFonts w:ascii="Times New Roman" w:hAnsi="Times New Roman" w:cs="Times New Roman"/>
          <w:sz w:val="24"/>
        </w:rPr>
        <w:t>kazujejo igr</w:t>
      </w:r>
      <w:r w:rsidR="000D5BD2">
        <w:rPr>
          <w:rFonts w:ascii="Times New Roman" w:hAnsi="Times New Roman" w:cs="Times New Roman"/>
          <w:sz w:val="24"/>
        </w:rPr>
        <w:t>e in nameni upor</w:t>
      </w:r>
      <w:r w:rsidR="005D6D65">
        <w:rPr>
          <w:rFonts w:ascii="Times New Roman" w:hAnsi="Times New Roman" w:cs="Times New Roman"/>
          <w:sz w:val="24"/>
        </w:rPr>
        <w:t>abe.</w:t>
      </w:r>
      <w:r w:rsidR="001E4602">
        <w:rPr>
          <w:rFonts w:ascii="Times New Roman" w:hAnsi="Times New Roman" w:cs="Times New Roman"/>
          <w:sz w:val="24"/>
        </w:rPr>
        <w:t xml:space="preserve"> </w:t>
      </w:r>
      <w:r w:rsidR="00D9016C">
        <w:rPr>
          <w:rFonts w:ascii="Times New Roman" w:hAnsi="Times New Roman" w:cs="Times New Roman"/>
          <w:sz w:val="24"/>
        </w:rPr>
        <w:t>I</w:t>
      </w:r>
      <w:r w:rsidR="006A1C25">
        <w:rPr>
          <w:rFonts w:ascii="Times New Roman" w:hAnsi="Times New Roman" w:cs="Times New Roman"/>
          <w:sz w:val="24"/>
        </w:rPr>
        <w:t>gre</w:t>
      </w:r>
      <w:r w:rsidR="009A4ACF">
        <w:rPr>
          <w:rFonts w:ascii="Times New Roman" w:hAnsi="Times New Roman" w:cs="Times New Roman"/>
          <w:sz w:val="24"/>
        </w:rPr>
        <w:t xml:space="preserve"> se</w:t>
      </w:r>
      <w:r w:rsidR="006A1C25">
        <w:rPr>
          <w:rFonts w:ascii="Times New Roman" w:hAnsi="Times New Roman" w:cs="Times New Roman"/>
          <w:sz w:val="24"/>
        </w:rPr>
        <w:t xml:space="preserve"> osredotočajo na igranje </w:t>
      </w:r>
      <w:r w:rsidR="006A1C25">
        <w:rPr>
          <w:rFonts w:ascii="Times New Roman" w:hAnsi="Times New Roman" w:cs="Times New Roman"/>
          <w:sz w:val="24"/>
        </w:rPr>
        <w:fldChar w:fldCharType="begin"/>
      </w:r>
      <w:r w:rsidR="00F61DE4">
        <w:rPr>
          <w:rFonts w:ascii="Times New Roman" w:hAnsi="Times New Roman" w:cs="Times New Roman"/>
          <w:sz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006A1C25">
        <w:rPr>
          <w:rFonts w:ascii="Times New Roman" w:hAnsi="Times New Roman" w:cs="Times New Roman"/>
          <w:sz w:val="24"/>
        </w:rPr>
        <w:fldChar w:fldCharType="separate"/>
      </w:r>
      <w:r w:rsidR="00F61DE4" w:rsidRPr="00F61DE4">
        <w:rPr>
          <w:rFonts w:ascii="Times New Roman" w:hAnsi="Times New Roman" w:cs="Times New Roman"/>
          <w:sz w:val="24"/>
        </w:rPr>
        <w:t>(Esposito 2005, 3)</w:t>
      </w:r>
      <w:r w:rsidR="006A1C25">
        <w:rPr>
          <w:rFonts w:ascii="Times New Roman" w:hAnsi="Times New Roman" w:cs="Times New Roman"/>
          <w:sz w:val="24"/>
        </w:rPr>
        <w:fldChar w:fldCharType="end"/>
      </w:r>
      <w:r w:rsidR="00597973">
        <w:rPr>
          <w:rFonts w:ascii="Times New Roman" w:hAnsi="Times New Roman" w:cs="Times New Roman"/>
          <w:sz w:val="24"/>
        </w:rPr>
        <w:t>. Igranje predstavlja element, ki emoci</w:t>
      </w:r>
      <w:r w:rsidR="00C33E26">
        <w:rPr>
          <w:rFonts w:ascii="Times New Roman" w:hAnsi="Times New Roman" w:cs="Times New Roman"/>
          <w:sz w:val="24"/>
        </w:rPr>
        <w:t>onalno pritegne igralce</w:t>
      </w:r>
      <w:r w:rsidR="00E50173">
        <w:rPr>
          <w:rFonts w:ascii="Times New Roman" w:hAnsi="Times New Roman" w:cs="Times New Roman"/>
          <w:sz w:val="24"/>
        </w:rPr>
        <w:t>.</w:t>
      </w:r>
      <w:r w:rsidR="000D3BE1">
        <w:rPr>
          <w:rFonts w:ascii="Times New Roman" w:hAnsi="Times New Roman" w:cs="Times New Roman"/>
          <w:sz w:val="24"/>
        </w:rPr>
        <w:t xml:space="preserve"> </w:t>
      </w:r>
      <w:r w:rsidR="0008349B">
        <w:rPr>
          <w:rFonts w:ascii="Times New Roman" w:hAnsi="Times New Roman" w:cs="Times New Roman"/>
          <w:sz w:val="24"/>
        </w:rPr>
        <w:t>Je nekakšno sta</w:t>
      </w:r>
      <w:r w:rsidR="00ED3B50">
        <w:rPr>
          <w:rFonts w:ascii="Times New Roman" w:hAnsi="Times New Roman" w:cs="Times New Roman"/>
          <w:sz w:val="24"/>
        </w:rPr>
        <w:t xml:space="preserve">nje, ki je podobno zabavi </w:t>
      </w:r>
      <w:r w:rsidR="006A1917">
        <w:rPr>
          <w:rFonts w:ascii="Times New Roman" w:hAnsi="Times New Roman" w:cs="Times New Roman"/>
          <w:sz w:val="24"/>
        </w:rPr>
        <w:fldChar w:fldCharType="begin"/>
      </w:r>
      <w:r w:rsidR="006A1917">
        <w:rPr>
          <w:rFonts w:ascii="Times New Roman" w:hAnsi="Times New Roman" w:cs="Times New Roman"/>
          <w:sz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006A1917">
        <w:rPr>
          <w:rFonts w:ascii="Times New Roman" w:hAnsi="Times New Roman" w:cs="Times New Roman"/>
          <w:sz w:val="24"/>
        </w:rPr>
        <w:fldChar w:fldCharType="separate"/>
      </w:r>
      <w:r w:rsidR="006A1917" w:rsidRPr="006A1917">
        <w:rPr>
          <w:rFonts w:ascii="Times New Roman" w:hAnsi="Times New Roman" w:cs="Times New Roman"/>
          <w:sz w:val="24"/>
        </w:rPr>
        <w:t>(Fullerton 2008, 91)</w:t>
      </w:r>
      <w:r w:rsidR="006A1917">
        <w:rPr>
          <w:rFonts w:ascii="Times New Roman" w:hAnsi="Times New Roman" w:cs="Times New Roman"/>
          <w:sz w:val="24"/>
        </w:rPr>
        <w:fldChar w:fldCharType="end"/>
      </w:r>
      <w:r w:rsidR="001A66B6">
        <w:rPr>
          <w:rFonts w:ascii="Times New Roman" w:hAnsi="Times New Roman" w:cs="Times New Roman"/>
          <w:sz w:val="24"/>
        </w:rPr>
        <w:t xml:space="preserve">. </w:t>
      </w:r>
      <w:r w:rsidR="0018416B">
        <w:rPr>
          <w:rFonts w:ascii="Times New Roman" w:hAnsi="Times New Roman" w:cs="Times New Roman"/>
          <w:sz w:val="24"/>
        </w:rPr>
        <w:t>Posledično se igre s</w:t>
      </w:r>
      <w:r w:rsidR="00D53CE3">
        <w:rPr>
          <w:rFonts w:ascii="Times New Roman" w:hAnsi="Times New Roman" w:cs="Times New Roman"/>
          <w:sz w:val="24"/>
        </w:rPr>
        <w:t>matrajo</w:t>
      </w:r>
      <w:r w:rsidR="0018416B">
        <w:rPr>
          <w:rFonts w:ascii="Times New Roman" w:hAnsi="Times New Roman" w:cs="Times New Roman"/>
          <w:sz w:val="24"/>
        </w:rPr>
        <w:t xml:space="preserve"> </w:t>
      </w:r>
      <w:r w:rsidR="00D53CE3">
        <w:rPr>
          <w:rFonts w:ascii="Times New Roman" w:hAnsi="Times New Roman" w:cs="Times New Roman"/>
          <w:sz w:val="24"/>
        </w:rPr>
        <w:t xml:space="preserve">za najbolj ekstremne </w:t>
      </w:r>
      <w:r w:rsidR="00D94603">
        <w:rPr>
          <w:rFonts w:ascii="Times New Roman" w:hAnsi="Times New Roman" w:cs="Times New Roman"/>
          <w:sz w:val="24"/>
        </w:rPr>
        <w:t>h</w:t>
      </w:r>
      <w:r w:rsidR="00CB5FC0">
        <w:rPr>
          <w:rFonts w:ascii="Times New Roman" w:hAnsi="Times New Roman" w:cs="Times New Roman"/>
          <w:sz w:val="24"/>
        </w:rPr>
        <w:t>edonične i</w:t>
      </w:r>
      <w:r w:rsidR="00FB6900">
        <w:rPr>
          <w:rFonts w:ascii="Times New Roman" w:hAnsi="Times New Roman" w:cs="Times New Roman"/>
          <w:sz w:val="24"/>
        </w:rPr>
        <w:t>nformacijske si</w:t>
      </w:r>
      <w:r w:rsidR="00BD4193">
        <w:rPr>
          <w:rFonts w:ascii="Times New Roman" w:hAnsi="Times New Roman" w:cs="Times New Roman"/>
          <w:sz w:val="24"/>
        </w:rPr>
        <w:t xml:space="preserve">steme, pa vendar se pri utilitarnih namenih uporabe uporabna motivacija premakne iz zabave v uporabnost </w:t>
      </w:r>
      <w:r w:rsidR="00BD4193">
        <w:rPr>
          <w:rFonts w:ascii="Times New Roman" w:hAnsi="Times New Roman" w:cs="Times New Roman"/>
          <w:sz w:val="24"/>
        </w:rPr>
        <w:fldChar w:fldCharType="begin"/>
      </w:r>
      <w:r w:rsidR="00BD4193">
        <w:rPr>
          <w:rFonts w:ascii="Times New Roman" w:hAnsi="Times New Roman" w:cs="Times New Roman"/>
          <w:sz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D4193">
        <w:rPr>
          <w:rFonts w:ascii="Times New Roman" w:hAnsi="Times New Roman" w:cs="Times New Roman"/>
          <w:sz w:val="24"/>
        </w:rPr>
        <w:fldChar w:fldCharType="separate"/>
      </w:r>
      <w:r w:rsidR="00BD4193" w:rsidRPr="00BD4193">
        <w:rPr>
          <w:rFonts w:ascii="Times New Roman" w:hAnsi="Times New Roman" w:cs="Times New Roman"/>
          <w:sz w:val="24"/>
        </w:rPr>
        <w:t>(Hamari in Keronen 2017, 136)</w:t>
      </w:r>
      <w:r w:rsidR="00BD4193">
        <w:rPr>
          <w:rFonts w:ascii="Times New Roman" w:hAnsi="Times New Roman" w:cs="Times New Roman"/>
          <w:sz w:val="24"/>
        </w:rPr>
        <w:fldChar w:fldCharType="end"/>
      </w:r>
      <w:r w:rsidR="00AD16D0">
        <w:rPr>
          <w:rFonts w:ascii="Times New Roman" w:hAnsi="Times New Roman" w:cs="Times New Roman"/>
          <w:sz w:val="24"/>
        </w:rPr>
        <w:t xml:space="preserve">. Igre lahko vodijo tako intrinzične kot ekstrinzične motivacije </w:t>
      </w:r>
      <w:r w:rsidR="00AD16D0">
        <w:rPr>
          <w:rFonts w:ascii="Times New Roman" w:hAnsi="Times New Roman" w:cs="Times New Roman"/>
          <w:sz w:val="24"/>
        </w:rPr>
        <w:fldChar w:fldCharType="begin"/>
      </w:r>
      <w:r w:rsidR="00AD16D0">
        <w:rPr>
          <w:rFonts w:ascii="Times New Roman" w:hAnsi="Times New Roman" w:cs="Times New Roman"/>
          <w:sz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00AD16D0">
        <w:rPr>
          <w:rFonts w:ascii="Times New Roman" w:hAnsi="Times New Roman" w:cs="Times New Roman"/>
          <w:sz w:val="24"/>
        </w:rPr>
        <w:fldChar w:fldCharType="separate"/>
      </w:r>
      <w:r w:rsidR="00AD16D0" w:rsidRPr="00DE51F1">
        <w:rPr>
          <w:rFonts w:ascii="Times New Roman" w:hAnsi="Times New Roman" w:cs="Times New Roman"/>
          <w:sz w:val="24"/>
        </w:rPr>
        <w:t>(Novak 2012, 198)</w:t>
      </w:r>
      <w:r w:rsidR="00AD16D0">
        <w:rPr>
          <w:rFonts w:ascii="Times New Roman" w:hAnsi="Times New Roman" w:cs="Times New Roman"/>
          <w:sz w:val="24"/>
        </w:rPr>
        <w:fldChar w:fldCharType="end"/>
      </w:r>
      <w:r w:rsidR="00434196">
        <w:rPr>
          <w:rFonts w:ascii="Times New Roman" w:hAnsi="Times New Roman" w:cs="Times New Roman"/>
          <w:sz w:val="24"/>
        </w:rPr>
        <w:t xml:space="preserve">. </w:t>
      </w:r>
      <w:r w:rsidR="00604874">
        <w:rPr>
          <w:rFonts w:ascii="Times New Roman" w:hAnsi="Times New Roman" w:cs="Times New Roman"/>
          <w:sz w:val="24"/>
        </w:rPr>
        <w:t xml:space="preserve">Številne študije kažejo pozitivne učinke učnih iger na področju motivacije do učenja in učnega </w:t>
      </w:r>
      <w:r w:rsidR="00D27C5D">
        <w:rPr>
          <w:rFonts w:ascii="Times New Roman" w:hAnsi="Times New Roman" w:cs="Times New Roman"/>
          <w:sz w:val="24"/>
        </w:rPr>
        <w:t>izkoristka</w:t>
      </w:r>
      <w:r w:rsidR="00BA37F6">
        <w:rPr>
          <w:rFonts w:ascii="Times New Roman" w:hAnsi="Times New Roman" w:cs="Times New Roman"/>
          <w:sz w:val="24"/>
        </w:rPr>
        <w:t>. M</w:t>
      </w:r>
      <w:r w:rsidR="00AA09D3">
        <w:rPr>
          <w:rFonts w:ascii="Times New Roman" w:hAnsi="Times New Roman" w:cs="Times New Roman"/>
          <w:sz w:val="24"/>
        </w:rPr>
        <w:t xml:space="preserve">otivacija in pozitivne emocije </w:t>
      </w:r>
      <w:r w:rsidR="009F27DF">
        <w:rPr>
          <w:rFonts w:ascii="Times New Roman" w:hAnsi="Times New Roman" w:cs="Times New Roman"/>
          <w:sz w:val="24"/>
        </w:rPr>
        <w:t xml:space="preserve">sta </w:t>
      </w:r>
      <w:r w:rsidR="00AA09D3">
        <w:rPr>
          <w:rFonts w:ascii="Times New Roman" w:hAnsi="Times New Roman" w:cs="Times New Roman"/>
          <w:sz w:val="24"/>
        </w:rPr>
        <w:t>pomembna fa</w:t>
      </w:r>
      <w:r w:rsidR="00AF2E29">
        <w:rPr>
          <w:rFonts w:ascii="Times New Roman" w:hAnsi="Times New Roman" w:cs="Times New Roman"/>
          <w:sz w:val="24"/>
        </w:rPr>
        <w:t>ktorja pri učenju</w:t>
      </w:r>
      <w:r w:rsidR="00C66835">
        <w:rPr>
          <w:rFonts w:ascii="Times New Roman" w:hAnsi="Times New Roman" w:cs="Times New Roman"/>
          <w:sz w:val="24"/>
        </w:rPr>
        <w:t xml:space="preserve"> </w:t>
      </w:r>
      <w:r w:rsidR="00C66835">
        <w:rPr>
          <w:rFonts w:ascii="Times New Roman" w:hAnsi="Times New Roman" w:cs="Times New Roman"/>
          <w:sz w:val="24"/>
        </w:rPr>
        <w:fldChar w:fldCharType="begin"/>
      </w:r>
      <w:r w:rsidR="00C66835">
        <w:rPr>
          <w:rFonts w:ascii="Times New Roman" w:hAnsi="Times New Roman" w:cs="Times New Roman"/>
          <w:sz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00C66835">
        <w:rPr>
          <w:rFonts w:ascii="Times New Roman" w:hAnsi="Times New Roman" w:cs="Times New Roman"/>
          <w:sz w:val="24"/>
        </w:rPr>
        <w:fldChar w:fldCharType="separate"/>
      </w:r>
      <w:r w:rsidR="001A20F4">
        <w:rPr>
          <w:rFonts w:ascii="Times New Roman" w:hAnsi="Times New Roman" w:cs="Times New Roman"/>
          <w:sz w:val="24"/>
        </w:rPr>
        <w:t xml:space="preserve">(Imlig-Iten in Petko 2014, </w:t>
      </w:r>
      <w:r w:rsidR="00C66835" w:rsidRPr="00C66835">
        <w:rPr>
          <w:rFonts w:ascii="Times New Roman" w:hAnsi="Times New Roman" w:cs="Times New Roman"/>
          <w:sz w:val="24"/>
        </w:rPr>
        <w:t>151)</w:t>
      </w:r>
      <w:r w:rsidR="00C66835">
        <w:rPr>
          <w:rFonts w:ascii="Times New Roman" w:hAnsi="Times New Roman" w:cs="Times New Roman"/>
          <w:sz w:val="24"/>
        </w:rPr>
        <w:fldChar w:fldCharType="end"/>
      </w:r>
      <w:r w:rsidR="00D2511E">
        <w:rPr>
          <w:rFonts w:ascii="Times New Roman" w:hAnsi="Times New Roman" w:cs="Times New Roman"/>
          <w:sz w:val="24"/>
        </w:rPr>
        <w:t xml:space="preserve">, katerih </w:t>
      </w:r>
      <w:r w:rsidR="005079D2">
        <w:rPr>
          <w:rFonts w:ascii="Times New Roman" w:hAnsi="Times New Roman" w:cs="Times New Roman"/>
          <w:sz w:val="24"/>
        </w:rPr>
        <w:t>uravnote</w:t>
      </w:r>
      <w:r w:rsidR="005A2325">
        <w:rPr>
          <w:rFonts w:ascii="Times New Roman" w:hAnsi="Times New Roman" w:cs="Times New Roman"/>
          <w:sz w:val="24"/>
        </w:rPr>
        <w:t>ženost igre</w:t>
      </w:r>
      <w:r w:rsidR="00D2511E">
        <w:rPr>
          <w:rFonts w:ascii="Times New Roman" w:hAnsi="Times New Roman" w:cs="Times New Roman"/>
          <w:sz w:val="24"/>
        </w:rPr>
        <w:t xml:space="preserve"> predstavlja efektivnost</w:t>
      </w:r>
      <w:r w:rsidR="005A2325">
        <w:rPr>
          <w:rFonts w:ascii="Times New Roman" w:hAnsi="Times New Roman" w:cs="Times New Roman"/>
          <w:sz w:val="24"/>
        </w:rPr>
        <w:t>, ki je pridobljena s</w:t>
      </w:r>
      <w:r w:rsidR="005079D2">
        <w:rPr>
          <w:rFonts w:ascii="Times New Roman" w:hAnsi="Times New Roman" w:cs="Times New Roman"/>
          <w:sz w:val="24"/>
        </w:rPr>
        <w:t xml:space="preserve"> ko</w:t>
      </w:r>
      <w:r w:rsidR="008A3148">
        <w:rPr>
          <w:rFonts w:ascii="Times New Roman" w:hAnsi="Times New Roman" w:cs="Times New Roman"/>
          <w:sz w:val="24"/>
        </w:rPr>
        <w:t xml:space="preserve">nsistenco </w:t>
      </w:r>
      <w:r w:rsidR="00ED25DA">
        <w:rPr>
          <w:rFonts w:ascii="Times New Roman" w:hAnsi="Times New Roman" w:cs="Times New Roman"/>
          <w:sz w:val="24"/>
        </w:rPr>
        <w:t>zahtevnosti</w:t>
      </w:r>
      <w:r w:rsidR="008A3148">
        <w:rPr>
          <w:rFonts w:ascii="Times New Roman" w:hAnsi="Times New Roman" w:cs="Times New Roman"/>
          <w:sz w:val="24"/>
        </w:rPr>
        <w:t xml:space="preserve"> in zabave pri igranju</w:t>
      </w:r>
      <w:r w:rsidR="005A2325">
        <w:rPr>
          <w:rFonts w:ascii="Times New Roman" w:hAnsi="Times New Roman" w:cs="Times New Roman"/>
          <w:sz w:val="24"/>
        </w:rPr>
        <w:t xml:space="preserve"> </w:t>
      </w:r>
      <w:r w:rsidR="005A2325">
        <w:rPr>
          <w:rFonts w:ascii="Times New Roman" w:hAnsi="Times New Roman" w:cs="Times New Roman"/>
          <w:sz w:val="24"/>
        </w:rPr>
        <w:fldChar w:fldCharType="begin"/>
      </w:r>
      <w:r w:rsidR="005A2325">
        <w:rPr>
          <w:rFonts w:ascii="Times New Roman" w:hAnsi="Times New Roman" w:cs="Times New Roman"/>
          <w:sz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005A2325">
        <w:rPr>
          <w:rFonts w:ascii="Times New Roman" w:hAnsi="Times New Roman" w:cs="Times New Roman"/>
          <w:sz w:val="24"/>
        </w:rPr>
        <w:fldChar w:fldCharType="separate"/>
      </w:r>
      <w:r w:rsidR="005A2325" w:rsidRPr="005A2325">
        <w:rPr>
          <w:rFonts w:ascii="Times New Roman" w:hAnsi="Times New Roman" w:cs="Times New Roman"/>
          <w:sz w:val="24"/>
        </w:rPr>
        <w:t>(Novak 2012, 202)</w:t>
      </w:r>
      <w:r w:rsidR="005A2325">
        <w:rPr>
          <w:rFonts w:ascii="Times New Roman" w:hAnsi="Times New Roman" w:cs="Times New Roman"/>
          <w:sz w:val="24"/>
        </w:rPr>
        <w:fldChar w:fldCharType="end"/>
      </w:r>
      <w:r w:rsidR="002E2588">
        <w:rPr>
          <w:rFonts w:ascii="Times New Roman" w:hAnsi="Times New Roman" w:cs="Times New Roman"/>
          <w:sz w:val="24"/>
        </w:rPr>
        <w:t>.</w:t>
      </w:r>
      <w:r w:rsidR="00E83AE4">
        <w:rPr>
          <w:rFonts w:ascii="Times New Roman" w:hAnsi="Times New Roman" w:cs="Times New Roman"/>
          <w:sz w:val="24"/>
        </w:rPr>
        <w:t xml:space="preserve"> </w:t>
      </w:r>
      <w:r w:rsidR="00E735F7">
        <w:rPr>
          <w:rFonts w:ascii="Times New Roman" w:hAnsi="Times New Roman" w:cs="Times New Roman"/>
          <w:sz w:val="24"/>
        </w:rPr>
        <w:t xml:space="preserve"> To predstavlja</w:t>
      </w:r>
      <w:r w:rsidR="0012799E">
        <w:rPr>
          <w:rFonts w:ascii="Times New Roman" w:hAnsi="Times New Roman" w:cs="Times New Roman"/>
          <w:sz w:val="24"/>
        </w:rPr>
        <w:t xml:space="preserve"> zabavno izkušnjo, ki</w:t>
      </w:r>
      <w:r w:rsidR="00E83AE4">
        <w:rPr>
          <w:rFonts w:ascii="Times New Roman" w:hAnsi="Times New Roman" w:cs="Times New Roman"/>
          <w:sz w:val="24"/>
        </w:rPr>
        <w:t xml:space="preserve"> je najpomembnejše merilo uspeha</w:t>
      </w:r>
      <w:r w:rsidR="003F2EA7">
        <w:rPr>
          <w:rFonts w:ascii="Times New Roman" w:hAnsi="Times New Roman" w:cs="Times New Roman"/>
          <w:sz w:val="24"/>
        </w:rPr>
        <w:t xml:space="preserve"> iger</w:t>
      </w:r>
      <w:r w:rsidR="00AB5DF7">
        <w:rPr>
          <w:rFonts w:ascii="Times New Roman" w:hAnsi="Times New Roman" w:cs="Times New Roman"/>
          <w:sz w:val="24"/>
        </w:rPr>
        <w:t xml:space="preserve"> </w:t>
      </w:r>
      <w:r w:rsidR="00E83AE4">
        <w:rPr>
          <w:rFonts w:ascii="Times New Roman" w:hAnsi="Times New Roman" w:cs="Times New Roman"/>
          <w:sz w:val="24"/>
        </w:rPr>
        <w:fldChar w:fldCharType="begin"/>
      </w:r>
      <w:r w:rsidR="00E83AE4">
        <w:rPr>
          <w:rFonts w:ascii="Times New Roman" w:hAnsi="Times New Roman" w:cs="Times New Roman"/>
          <w:sz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00E83AE4">
        <w:rPr>
          <w:rFonts w:ascii="Times New Roman" w:hAnsi="Times New Roman" w:cs="Times New Roman"/>
          <w:sz w:val="24"/>
        </w:rPr>
        <w:fldChar w:fldCharType="separate"/>
      </w:r>
      <w:r w:rsidR="00E83AE4" w:rsidRPr="00E83AE4">
        <w:rPr>
          <w:rFonts w:ascii="Times New Roman" w:hAnsi="Times New Roman" w:cs="Times New Roman"/>
          <w:sz w:val="24"/>
        </w:rPr>
        <w:t>(Cooper in Scacchi 2015, 12)</w:t>
      </w:r>
      <w:r w:rsidR="00E83AE4">
        <w:rPr>
          <w:rFonts w:ascii="Times New Roman" w:hAnsi="Times New Roman" w:cs="Times New Roman"/>
          <w:sz w:val="24"/>
        </w:rPr>
        <w:fldChar w:fldCharType="end"/>
      </w:r>
      <w:r w:rsidR="003A3154">
        <w:rPr>
          <w:rFonts w:ascii="Times New Roman" w:hAnsi="Times New Roman" w:cs="Times New Roman"/>
          <w:sz w:val="24"/>
        </w:rPr>
        <w:t xml:space="preserve">. </w:t>
      </w:r>
      <w:r w:rsidR="00AF0ABF">
        <w:rPr>
          <w:rFonts w:ascii="Times New Roman" w:hAnsi="Times New Roman" w:cs="Times New Roman"/>
          <w:sz w:val="24"/>
        </w:rPr>
        <w:t>V razvoju iger se uporablja termin u</w:t>
      </w:r>
      <w:r w:rsidR="00AC71B5">
        <w:rPr>
          <w:rFonts w:ascii="Times New Roman" w:hAnsi="Times New Roman" w:cs="Times New Roman"/>
          <w:sz w:val="24"/>
        </w:rPr>
        <w:t>por</w:t>
      </w:r>
      <w:r w:rsidR="00AF0ABF">
        <w:rPr>
          <w:rFonts w:ascii="Times New Roman" w:hAnsi="Times New Roman" w:cs="Times New Roman"/>
          <w:sz w:val="24"/>
        </w:rPr>
        <w:t>abniška izkušnja</w:t>
      </w:r>
      <w:r w:rsidR="00A2583D">
        <w:rPr>
          <w:rStyle w:val="Sprotnaopomba-sklic"/>
          <w:rFonts w:ascii="Times New Roman" w:hAnsi="Times New Roman" w:cs="Times New Roman"/>
          <w:sz w:val="24"/>
        </w:rPr>
        <w:footnoteReference w:id="2"/>
      </w:r>
      <w:r w:rsidR="001F69CF">
        <w:rPr>
          <w:rFonts w:ascii="Times New Roman" w:hAnsi="Times New Roman" w:cs="Times New Roman"/>
          <w:sz w:val="24"/>
        </w:rPr>
        <w:t xml:space="preserve">, ki jo z </w:t>
      </w:r>
      <w:r w:rsidR="00AC71B5">
        <w:rPr>
          <w:rFonts w:ascii="Times New Roman" w:hAnsi="Times New Roman" w:cs="Times New Roman"/>
          <w:sz w:val="24"/>
        </w:rPr>
        <w:t>iterati</w:t>
      </w:r>
      <w:r w:rsidR="001F69CF">
        <w:rPr>
          <w:rFonts w:ascii="Times New Roman" w:hAnsi="Times New Roman" w:cs="Times New Roman"/>
          <w:sz w:val="24"/>
        </w:rPr>
        <w:t>vnim procesom upoštevanja uporabniških povratnih informacij oblikovalci</w:t>
      </w:r>
      <w:r w:rsidR="00FA5C8E">
        <w:rPr>
          <w:rFonts w:ascii="Times New Roman" w:hAnsi="Times New Roman" w:cs="Times New Roman"/>
          <w:sz w:val="24"/>
        </w:rPr>
        <w:t xml:space="preserve"> izboljšujejo tekom</w:t>
      </w:r>
      <w:r w:rsidR="001F69CF">
        <w:rPr>
          <w:rFonts w:ascii="Times New Roman" w:hAnsi="Times New Roman" w:cs="Times New Roman"/>
          <w:sz w:val="24"/>
        </w:rPr>
        <w:t xml:space="preserve"> proces</w:t>
      </w:r>
      <w:r w:rsidR="00FA5C8E">
        <w:rPr>
          <w:rFonts w:ascii="Times New Roman" w:hAnsi="Times New Roman" w:cs="Times New Roman"/>
          <w:sz w:val="24"/>
        </w:rPr>
        <w:t>a</w:t>
      </w:r>
      <w:r w:rsidR="001F69CF">
        <w:rPr>
          <w:rFonts w:ascii="Times New Roman" w:hAnsi="Times New Roman" w:cs="Times New Roman"/>
          <w:sz w:val="24"/>
        </w:rPr>
        <w:t xml:space="preserve"> razvoja</w:t>
      </w:r>
      <w:r w:rsidR="009D2284">
        <w:rPr>
          <w:rFonts w:ascii="Times New Roman" w:hAnsi="Times New Roman" w:cs="Times New Roman"/>
          <w:sz w:val="24"/>
        </w:rPr>
        <w:t xml:space="preserve"> </w:t>
      </w:r>
      <w:r w:rsidR="009D2284">
        <w:rPr>
          <w:rFonts w:ascii="Times New Roman" w:hAnsi="Times New Roman" w:cs="Times New Roman"/>
          <w:sz w:val="24"/>
        </w:rPr>
        <w:fldChar w:fldCharType="begin"/>
      </w:r>
      <w:r w:rsidR="009D2284">
        <w:rPr>
          <w:rFonts w:ascii="Times New Roman" w:hAnsi="Times New Roman" w:cs="Times New Roman"/>
          <w:sz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009D2284">
        <w:rPr>
          <w:rFonts w:ascii="Times New Roman" w:hAnsi="Times New Roman" w:cs="Times New Roman"/>
          <w:sz w:val="24"/>
        </w:rPr>
        <w:fldChar w:fldCharType="separate"/>
      </w:r>
      <w:r w:rsidR="009D2284" w:rsidRPr="009D2284">
        <w:rPr>
          <w:rFonts w:ascii="Times New Roman" w:hAnsi="Times New Roman" w:cs="Times New Roman"/>
          <w:sz w:val="24"/>
        </w:rPr>
        <w:t>(Fullerton 2008, 2)</w:t>
      </w:r>
      <w:r w:rsidR="009D2284">
        <w:rPr>
          <w:rFonts w:ascii="Times New Roman" w:hAnsi="Times New Roman" w:cs="Times New Roman"/>
          <w:sz w:val="24"/>
        </w:rPr>
        <w:fldChar w:fldCharType="end"/>
      </w:r>
      <w:r w:rsidR="001F69CF">
        <w:rPr>
          <w:rFonts w:ascii="Times New Roman" w:hAnsi="Times New Roman" w:cs="Times New Roman"/>
          <w:sz w:val="24"/>
        </w:rPr>
        <w:t>.</w:t>
      </w:r>
      <w:r w:rsidR="00041F4E">
        <w:rPr>
          <w:rFonts w:ascii="Times New Roman" w:hAnsi="Times New Roman" w:cs="Times New Roman"/>
          <w:sz w:val="24"/>
        </w:rPr>
        <w:t xml:space="preserve"> </w:t>
      </w:r>
    </w:p>
    <w:p w:rsidR="00006718" w:rsidRDefault="00041F4E" w:rsidP="007F4174">
      <w:pPr>
        <w:contextualSpacing/>
        <w:jc w:val="both"/>
        <w:rPr>
          <w:rFonts w:ascii="Times New Roman" w:hAnsi="Times New Roman" w:cs="Times New Roman"/>
          <w:sz w:val="24"/>
        </w:rPr>
      </w:pPr>
      <w:r>
        <w:rPr>
          <w:rFonts w:ascii="Times New Roman" w:hAnsi="Times New Roman" w:cs="Times New Roman"/>
          <w:sz w:val="24"/>
        </w:rPr>
        <w:t>S</w:t>
      </w:r>
      <w:r w:rsidR="00092AE0">
        <w:rPr>
          <w:rFonts w:ascii="Times New Roman" w:hAnsi="Times New Roman" w:cs="Times New Roman"/>
          <w:sz w:val="24"/>
        </w:rPr>
        <w:t xml:space="preserve"> povratnimi</w:t>
      </w:r>
      <w:r w:rsidR="0008556A">
        <w:rPr>
          <w:rFonts w:ascii="Times New Roman" w:hAnsi="Times New Roman" w:cs="Times New Roman"/>
          <w:sz w:val="24"/>
        </w:rPr>
        <w:t xml:space="preserve"> informacij</w:t>
      </w:r>
      <w:r w:rsidR="00092AE0">
        <w:rPr>
          <w:rFonts w:ascii="Times New Roman" w:hAnsi="Times New Roman" w:cs="Times New Roman"/>
          <w:sz w:val="24"/>
        </w:rPr>
        <w:t xml:space="preserve">ami je povezana tudi </w:t>
      </w:r>
      <w:r w:rsidR="000E3E2B">
        <w:rPr>
          <w:rFonts w:ascii="Times New Roman" w:hAnsi="Times New Roman" w:cs="Times New Roman"/>
          <w:sz w:val="24"/>
        </w:rPr>
        <w:t>pozorn</w:t>
      </w:r>
      <w:r w:rsidR="0008556A">
        <w:rPr>
          <w:rFonts w:ascii="Times New Roman" w:hAnsi="Times New Roman" w:cs="Times New Roman"/>
          <w:sz w:val="24"/>
        </w:rPr>
        <w:t>ost</w:t>
      </w:r>
      <w:r w:rsidR="000E3E2B">
        <w:rPr>
          <w:rFonts w:ascii="Times New Roman" w:hAnsi="Times New Roman" w:cs="Times New Roman"/>
          <w:sz w:val="24"/>
        </w:rPr>
        <w:t xml:space="preserve"> na defekte.</w:t>
      </w:r>
      <w:r w:rsidR="00FF39A4">
        <w:rPr>
          <w:rFonts w:ascii="Times New Roman" w:hAnsi="Times New Roman" w:cs="Times New Roman"/>
          <w:sz w:val="24"/>
        </w:rPr>
        <w:t xml:space="preserve"> </w:t>
      </w:r>
      <w:r w:rsidR="00CF0E58">
        <w:rPr>
          <w:rFonts w:ascii="Times New Roman" w:hAnsi="Times New Roman" w:cs="Times New Roman"/>
          <w:sz w:val="24"/>
        </w:rPr>
        <w:t xml:space="preserve">Zavoljo tega </w:t>
      </w:r>
      <w:r w:rsidR="000A18F5">
        <w:rPr>
          <w:rFonts w:ascii="Times New Roman" w:hAnsi="Times New Roman" w:cs="Times New Roman"/>
          <w:sz w:val="24"/>
        </w:rPr>
        <w:t>o</w:t>
      </w:r>
      <w:r w:rsidR="00FF39A4">
        <w:rPr>
          <w:rFonts w:ascii="Times New Roman" w:hAnsi="Times New Roman" w:cs="Times New Roman"/>
          <w:sz w:val="24"/>
        </w:rPr>
        <w:t xml:space="preserve">srednja aktivnost razvoja video iger </w:t>
      </w:r>
      <w:r w:rsidR="00CA495F">
        <w:rPr>
          <w:rFonts w:ascii="Times New Roman" w:hAnsi="Times New Roman" w:cs="Times New Roman"/>
          <w:sz w:val="24"/>
        </w:rPr>
        <w:t xml:space="preserve">navadno postane </w:t>
      </w:r>
      <w:r w:rsidR="00710F4A">
        <w:rPr>
          <w:rFonts w:ascii="Times New Roman" w:hAnsi="Times New Roman" w:cs="Times New Roman"/>
          <w:sz w:val="24"/>
        </w:rPr>
        <w:t xml:space="preserve">konstantno </w:t>
      </w:r>
      <w:r w:rsidR="00E35A9E">
        <w:rPr>
          <w:rFonts w:ascii="Times New Roman" w:hAnsi="Times New Roman" w:cs="Times New Roman"/>
          <w:sz w:val="24"/>
        </w:rPr>
        <w:t>testiranje</w:t>
      </w:r>
      <w:r w:rsidR="00973A12">
        <w:rPr>
          <w:rStyle w:val="Sprotnaopomba-sklic"/>
          <w:rFonts w:ascii="Times New Roman" w:hAnsi="Times New Roman" w:cs="Times New Roman"/>
          <w:sz w:val="24"/>
        </w:rPr>
        <w:footnoteReference w:id="3"/>
      </w:r>
      <w:r w:rsidR="00E35A9E">
        <w:rPr>
          <w:rFonts w:ascii="Times New Roman" w:hAnsi="Times New Roman" w:cs="Times New Roman"/>
          <w:sz w:val="24"/>
        </w:rPr>
        <w:t xml:space="preserve"> igranja</w:t>
      </w:r>
      <w:r w:rsidR="001F3F9D">
        <w:rPr>
          <w:rFonts w:ascii="Times New Roman" w:hAnsi="Times New Roman" w:cs="Times New Roman"/>
          <w:sz w:val="24"/>
        </w:rPr>
        <w:t xml:space="preserve"> </w:t>
      </w:r>
      <w:r w:rsidR="00973A12">
        <w:rPr>
          <w:rFonts w:ascii="Times New Roman" w:hAnsi="Times New Roman" w:cs="Times New Roman"/>
          <w:sz w:val="24"/>
        </w:rPr>
        <w:fldChar w:fldCharType="begin"/>
      </w:r>
      <w:r w:rsidR="00973A12">
        <w:rPr>
          <w:rFonts w:ascii="Times New Roman" w:hAnsi="Times New Roman" w:cs="Times New Roman"/>
          <w:sz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973A12">
        <w:rPr>
          <w:rFonts w:ascii="Times New Roman" w:hAnsi="Times New Roman" w:cs="Times New Roman"/>
          <w:sz w:val="24"/>
        </w:rPr>
        <w:fldChar w:fldCharType="separate"/>
      </w:r>
      <w:r w:rsidR="00973A12" w:rsidRPr="00464C7A">
        <w:rPr>
          <w:rFonts w:ascii="Times New Roman" w:hAnsi="Times New Roman" w:cs="Times New Roman"/>
          <w:sz w:val="24"/>
        </w:rPr>
        <w:t>(Cooper in Scacchi 2015, 10)</w:t>
      </w:r>
      <w:r w:rsidR="00973A12">
        <w:rPr>
          <w:rFonts w:ascii="Times New Roman" w:hAnsi="Times New Roman" w:cs="Times New Roman"/>
          <w:sz w:val="24"/>
        </w:rPr>
        <w:fldChar w:fldCharType="end"/>
      </w:r>
      <w:r w:rsidR="00CE3102">
        <w:rPr>
          <w:rFonts w:ascii="Times New Roman" w:hAnsi="Times New Roman" w:cs="Times New Roman"/>
          <w:sz w:val="24"/>
        </w:rPr>
        <w:t xml:space="preserve">. To aktivnost predstavlja </w:t>
      </w:r>
      <w:r w:rsidR="001F3F9D">
        <w:rPr>
          <w:rFonts w:ascii="Times New Roman" w:hAnsi="Times New Roman" w:cs="Times New Roman"/>
          <w:sz w:val="24"/>
        </w:rPr>
        <w:t xml:space="preserve">testni protokol in </w:t>
      </w:r>
      <w:r w:rsidR="005B37CE">
        <w:rPr>
          <w:rFonts w:ascii="Times New Roman" w:hAnsi="Times New Roman" w:cs="Times New Roman"/>
          <w:sz w:val="24"/>
        </w:rPr>
        <w:t>velja za iterativni proces</w:t>
      </w:r>
      <w:r w:rsidR="00436873">
        <w:rPr>
          <w:rFonts w:ascii="Times New Roman" w:hAnsi="Times New Roman" w:cs="Times New Roman"/>
          <w:sz w:val="24"/>
        </w:rPr>
        <w:t xml:space="preserve"> </w:t>
      </w:r>
      <w:r w:rsidR="005B37CE">
        <w:rPr>
          <w:rFonts w:ascii="Times New Roman" w:hAnsi="Times New Roman" w:cs="Times New Roman"/>
          <w:sz w:val="24"/>
        </w:rPr>
        <w:t>med načrtovanjem, razvojem in testiranjem</w:t>
      </w:r>
      <w:r w:rsidR="003A0B82">
        <w:rPr>
          <w:rFonts w:ascii="Times New Roman" w:hAnsi="Times New Roman" w:cs="Times New Roman"/>
          <w:sz w:val="24"/>
        </w:rPr>
        <w:t xml:space="preserve"> </w:t>
      </w:r>
      <w:r w:rsidR="003A0B82">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003A0B82">
        <w:rPr>
          <w:rFonts w:ascii="Times New Roman" w:hAnsi="Times New Roman" w:cs="Times New Roman"/>
          <w:sz w:val="24"/>
        </w:rPr>
        <w:fldChar w:fldCharType="separate"/>
      </w:r>
      <w:r w:rsidR="003A0B82" w:rsidRPr="003A0B82">
        <w:rPr>
          <w:rFonts w:ascii="Times New Roman" w:hAnsi="Times New Roman" w:cs="Times New Roman"/>
          <w:sz w:val="24"/>
        </w:rPr>
        <w:t>(Sylvester 2013, 295)</w:t>
      </w:r>
      <w:r w:rsidR="003A0B82">
        <w:rPr>
          <w:rFonts w:ascii="Times New Roman" w:hAnsi="Times New Roman" w:cs="Times New Roman"/>
          <w:sz w:val="24"/>
        </w:rPr>
        <w:fldChar w:fldCharType="end"/>
      </w:r>
      <w:r w:rsidR="005B37CE">
        <w:rPr>
          <w:rFonts w:ascii="Times New Roman" w:hAnsi="Times New Roman" w:cs="Times New Roman"/>
          <w:sz w:val="24"/>
        </w:rPr>
        <w:t>.</w:t>
      </w:r>
      <w:r w:rsidR="009951C4">
        <w:rPr>
          <w:rFonts w:ascii="Times New Roman" w:hAnsi="Times New Roman" w:cs="Times New Roman"/>
          <w:sz w:val="24"/>
        </w:rPr>
        <w:t xml:space="preserve"> </w:t>
      </w:r>
      <w:r w:rsidR="000E3E2B">
        <w:rPr>
          <w:rFonts w:ascii="Times New Roman" w:hAnsi="Times New Roman" w:cs="Times New Roman"/>
          <w:sz w:val="24"/>
        </w:rPr>
        <w:t>Zato se razvoji</w:t>
      </w:r>
      <w:r w:rsidR="00116F3A">
        <w:rPr>
          <w:rFonts w:ascii="Times New Roman" w:hAnsi="Times New Roman" w:cs="Times New Roman"/>
          <w:sz w:val="24"/>
        </w:rPr>
        <w:t xml:space="preserve"> iger</w:t>
      </w:r>
      <w:r w:rsidR="000E3E2B">
        <w:rPr>
          <w:rFonts w:ascii="Times New Roman" w:hAnsi="Times New Roman" w:cs="Times New Roman"/>
          <w:sz w:val="24"/>
        </w:rPr>
        <w:t xml:space="preserve"> nagibajo od tradicionalnih življenjskih ciklov razvoj</w:t>
      </w:r>
      <w:r w:rsidR="00004E02">
        <w:rPr>
          <w:rFonts w:ascii="Times New Roman" w:hAnsi="Times New Roman" w:cs="Times New Roman"/>
          <w:sz w:val="24"/>
        </w:rPr>
        <w:t>a k</w:t>
      </w:r>
      <w:r w:rsidR="00493E2A">
        <w:rPr>
          <w:rFonts w:ascii="Times New Roman" w:hAnsi="Times New Roman" w:cs="Times New Roman"/>
          <w:sz w:val="24"/>
        </w:rPr>
        <w:t xml:space="preserve"> </w:t>
      </w:r>
      <w:r w:rsidR="00004E02">
        <w:rPr>
          <w:rFonts w:ascii="Times New Roman" w:hAnsi="Times New Roman" w:cs="Times New Roman"/>
          <w:sz w:val="24"/>
        </w:rPr>
        <w:t>bolj ink</w:t>
      </w:r>
      <w:r w:rsidR="003D261A">
        <w:rPr>
          <w:rFonts w:ascii="Times New Roman" w:hAnsi="Times New Roman" w:cs="Times New Roman"/>
          <w:sz w:val="24"/>
        </w:rPr>
        <w:t>rementalnim</w:t>
      </w:r>
      <w:r w:rsidR="000E3E2B">
        <w:rPr>
          <w:rFonts w:ascii="Times New Roman" w:hAnsi="Times New Roman" w:cs="Times New Roman"/>
          <w:sz w:val="24"/>
        </w:rPr>
        <w:t>,</w:t>
      </w:r>
      <w:r w:rsidR="003D261A">
        <w:rPr>
          <w:rFonts w:ascii="Times New Roman" w:hAnsi="Times New Roman" w:cs="Times New Roman"/>
          <w:sz w:val="24"/>
        </w:rPr>
        <w:t xml:space="preserve"> kateri na podlagi uporabniških povratnih informacij izpopolnjujejo a</w:t>
      </w:r>
      <w:r w:rsidR="00CC1F27">
        <w:rPr>
          <w:rFonts w:ascii="Times New Roman" w:hAnsi="Times New Roman" w:cs="Times New Roman"/>
          <w:sz w:val="24"/>
        </w:rPr>
        <w:t>li izboljšujejo verzije programa</w:t>
      </w:r>
      <w:r w:rsidR="00FF39A4">
        <w:rPr>
          <w:rFonts w:ascii="Times New Roman" w:hAnsi="Times New Roman" w:cs="Times New Roman"/>
          <w:sz w:val="24"/>
        </w:rPr>
        <w:t xml:space="preserve"> </w:t>
      </w:r>
      <w:r w:rsidR="00464C7A">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464C7A">
        <w:rPr>
          <w:rFonts w:ascii="Times New Roman" w:hAnsi="Times New Roman" w:cs="Times New Roman"/>
          <w:sz w:val="24"/>
        </w:rPr>
        <w:fldChar w:fldCharType="separate"/>
      </w:r>
      <w:r w:rsidR="00464C7A" w:rsidRPr="00464C7A">
        <w:rPr>
          <w:rFonts w:ascii="Times New Roman" w:hAnsi="Times New Roman" w:cs="Times New Roman"/>
          <w:sz w:val="24"/>
        </w:rPr>
        <w:t>(Cooper in Scacchi 2015, 10)</w:t>
      </w:r>
      <w:r w:rsidR="00464C7A">
        <w:rPr>
          <w:rFonts w:ascii="Times New Roman" w:hAnsi="Times New Roman" w:cs="Times New Roman"/>
          <w:sz w:val="24"/>
        </w:rPr>
        <w:fldChar w:fldCharType="end"/>
      </w:r>
      <w:r w:rsidR="000B2409">
        <w:rPr>
          <w:rFonts w:ascii="Times New Roman" w:hAnsi="Times New Roman" w:cs="Times New Roman"/>
          <w:sz w:val="24"/>
        </w:rPr>
        <w:t>.</w:t>
      </w:r>
    </w:p>
    <w:p w:rsidR="00AE3E9D" w:rsidRDefault="00AF6BD1" w:rsidP="007F4174">
      <w:pPr>
        <w:contextualSpacing/>
        <w:jc w:val="both"/>
        <w:rPr>
          <w:rFonts w:ascii="Times New Roman" w:hAnsi="Times New Roman" w:cs="Times New Roman"/>
          <w:sz w:val="24"/>
        </w:rPr>
      </w:pPr>
      <w:r>
        <w:rPr>
          <w:rFonts w:ascii="Times New Roman" w:hAnsi="Times New Roman" w:cs="Times New Roman"/>
          <w:sz w:val="24"/>
        </w:rPr>
        <w:t>Po podatkih spletne ankete</w:t>
      </w:r>
      <w:r w:rsidR="001102D9">
        <w:rPr>
          <w:rStyle w:val="Sprotnaopomba-sklic"/>
          <w:rFonts w:ascii="Times New Roman" w:hAnsi="Times New Roman" w:cs="Times New Roman"/>
          <w:sz w:val="24"/>
        </w:rPr>
        <w:footnoteReference w:id="4"/>
      </w:r>
      <w:r w:rsidR="006E2F11">
        <w:rPr>
          <w:rFonts w:ascii="Times New Roman" w:hAnsi="Times New Roman" w:cs="Times New Roman"/>
          <w:sz w:val="24"/>
        </w:rPr>
        <w:t xml:space="preserve"> </w:t>
      </w:r>
      <w:r w:rsidR="00BD6F33">
        <w:rPr>
          <w:rFonts w:ascii="Times New Roman" w:hAnsi="Times New Roman" w:cs="Times New Roman"/>
          <w:sz w:val="24"/>
        </w:rPr>
        <w:t xml:space="preserve">v </w:t>
      </w:r>
      <w:r w:rsidR="00814DA4">
        <w:rPr>
          <w:rFonts w:ascii="Times New Roman" w:hAnsi="Times New Roman" w:cs="Times New Roman"/>
          <w:sz w:val="24"/>
        </w:rPr>
        <w:t>Avstrijski industriji iger 23% podje</w:t>
      </w:r>
      <w:r w:rsidR="009518D1">
        <w:rPr>
          <w:rFonts w:ascii="Times New Roman" w:hAnsi="Times New Roman" w:cs="Times New Roman"/>
          <w:sz w:val="24"/>
        </w:rPr>
        <w:t>tij razvija igre</w:t>
      </w:r>
      <w:r w:rsidR="006A4DEE">
        <w:rPr>
          <w:rFonts w:ascii="Times New Roman" w:hAnsi="Times New Roman" w:cs="Times New Roman"/>
          <w:sz w:val="24"/>
        </w:rPr>
        <w:t xml:space="preserve"> </w:t>
      </w:r>
      <w:r w:rsidR="000E4679">
        <w:rPr>
          <w:rFonts w:ascii="Times New Roman" w:hAnsi="Times New Roman" w:cs="Times New Roman"/>
          <w:sz w:val="24"/>
        </w:rPr>
        <w:t xml:space="preserve">z ad-hoc pristopi, </w:t>
      </w:r>
      <w:r w:rsidR="00E12B87">
        <w:rPr>
          <w:rFonts w:ascii="Times New Roman" w:hAnsi="Times New Roman" w:cs="Times New Roman"/>
          <w:sz w:val="24"/>
        </w:rPr>
        <w:t>77</w:t>
      </w:r>
      <w:r w:rsidR="00C43A21">
        <w:rPr>
          <w:rFonts w:ascii="Times New Roman" w:hAnsi="Times New Roman" w:cs="Times New Roman"/>
          <w:sz w:val="24"/>
        </w:rPr>
        <w:t>% pa jih uporablja Scrum ali XP</w:t>
      </w:r>
      <w:r w:rsidR="00C816B6">
        <w:rPr>
          <w:rFonts w:ascii="Times New Roman" w:hAnsi="Times New Roman" w:cs="Times New Roman"/>
          <w:sz w:val="24"/>
        </w:rPr>
        <w:t>.</w:t>
      </w:r>
      <w:r w:rsidR="00C43A21">
        <w:rPr>
          <w:rFonts w:ascii="Times New Roman" w:hAnsi="Times New Roman" w:cs="Times New Roman"/>
          <w:sz w:val="24"/>
        </w:rPr>
        <w:t xml:space="preserve"> Verjetno je k</w:t>
      </w:r>
      <w:r w:rsidR="00E7169F">
        <w:rPr>
          <w:rFonts w:ascii="Times New Roman" w:hAnsi="Times New Roman" w:cs="Times New Roman"/>
          <w:sz w:val="24"/>
        </w:rPr>
        <w:t xml:space="preserve"> rezultatu</w:t>
      </w:r>
      <w:r w:rsidR="00C43A21">
        <w:rPr>
          <w:rFonts w:ascii="Times New Roman" w:hAnsi="Times New Roman" w:cs="Times New Roman"/>
          <w:sz w:val="24"/>
        </w:rPr>
        <w:t xml:space="preserve"> botrovala velikost samih podjetij</w:t>
      </w:r>
      <w:r w:rsidR="00D3130C">
        <w:rPr>
          <w:rFonts w:ascii="Times New Roman" w:hAnsi="Times New Roman" w:cs="Times New Roman"/>
          <w:sz w:val="24"/>
        </w:rPr>
        <w:t xml:space="preserve">, saj ima </w:t>
      </w:r>
      <w:r w:rsidR="00C43A21">
        <w:rPr>
          <w:rFonts w:ascii="Times New Roman" w:hAnsi="Times New Roman" w:cs="Times New Roman"/>
          <w:sz w:val="24"/>
        </w:rPr>
        <w:t>85%</w:t>
      </w:r>
      <w:r w:rsidR="00D3130C">
        <w:rPr>
          <w:rFonts w:ascii="Times New Roman" w:hAnsi="Times New Roman" w:cs="Times New Roman"/>
          <w:sz w:val="24"/>
        </w:rPr>
        <w:t xml:space="preserve"> podjetij vsaj 4 zaposlene </w:t>
      </w:r>
      <w:r w:rsidR="00EA07B9">
        <w:rPr>
          <w:rFonts w:ascii="Times New Roman" w:hAnsi="Times New Roman" w:cs="Times New Roman"/>
          <w:sz w:val="24"/>
        </w:rPr>
        <w:t>medtem, ko ima le 15%</w:t>
      </w:r>
      <w:r w:rsidR="001E282A">
        <w:rPr>
          <w:rFonts w:ascii="Times New Roman" w:hAnsi="Times New Roman" w:cs="Times New Roman"/>
          <w:sz w:val="24"/>
        </w:rPr>
        <w:t xml:space="preserve"> podjetij 15 ali več zaposlenih.</w:t>
      </w:r>
      <w:r w:rsidR="00441444">
        <w:rPr>
          <w:rFonts w:ascii="Times New Roman" w:hAnsi="Times New Roman" w:cs="Times New Roman"/>
          <w:sz w:val="24"/>
        </w:rPr>
        <w:t xml:space="preserve"> Ne glede na rezultate so vsa podjetja nakazala uporabo nekakšnih fleksibilnih, sekvenčnih </w:t>
      </w:r>
      <w:r w:rsidR="007E1297">
        <w:rPr>
          <w:rFonts w:ascii="Times New Roman" w:hAnsi="Times New Roman" w:cs="Times New Roman"/>
          <w:sz w:val="24"/>
        </w:rPr>
        <w:t xml:space="preserve">ali </w:t>
      </w:r>
      <w:r w:rsidR="00441444">
        <w:rPr>
          <w:rFonts w:ascii="Times New Roman" w:hAnsi="Times New Roman" w:cs="Times New Roman"/>
          <w:sz w:val="24"/>
        </w:rPr>
        <w:t xml:space="preserve">agilnih pristopov </w:t>
      </w:r>
      <w:r w:rsidR="00441444">
        <w:rPr>
          <w:rFonts w:ascii="Times New Roman" w:hAnsi="Times New Roman" w:cs="Times New Roman"/>
          <w:sz w:val="24"/>
        </w:rPr>
        <w:fldChar w:fldCharType="begin"/>
      </w:r>
      <w:r w:rsidR="00441444">
        <w:rPr>
          <w:rFonts w:ascii="Times New Roman" w:hAnsi="Times New Roman" w:cs="Times New Roman"/>
          <w:sz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441444">
        <w:rPr>
          <w:rFonts w:ascii="Times New Roman" w:hAnsi="Times New Roman" w:cs="Times New Roman"/>
          <w:sz w:val="24"/>
        </w:rPr>
        <w:fldChar w:fldCharType="separate"/>
      </w:r>
      <w:r w:rsidR="00441444" w:rsidRPr="00441444">
        <w:rPr>
          <w:rFonts w:ascii="Times New Roman" w:hAnsi="Times New Roman" w:cs="Times New Roman"/>
          <w:sz w:val="24"/>
        </w:rPr>
        <w:t>(Musil in dr. 2010, 5)</w:t>
      </w:r>
      <w:r w:rsidR="00441444">
        <w:rPr>
          <w:rFonts w:ascii="Times New Roman" w:hAnsi="Times New Roman" w:cs="Times New Roman"/>
          <w:sz w:val="24"/>
        </w:rPr>
        <w:fldChar w:fldCharType="end"/>
      </w:r>
      <w:r w:rsidR="000358D4">
        <w:rPr>
          <w:rFonts w:ascii="Times New Roman" w:hAnsi="Times New Roman" w:cs="Times New Roman"/>
          <w:sz w:val="24"/>
        </w:rPr>
        <w:t>.</w:t>
      </w:r>
    </w:p>
    <w:p w:rsidR="00A8487F" w:rsidRDefault="00C40768" w:rsidP="007F4174">
      <w:pPr>
        <w:contextualSpacing/>
        <w:jc w:val="both"/>
        <w:rPr>
          <w:rFonts w:ascii="Times New Roman" w:hAnsi="Times New Roman" w:cs="Times New Roman"/>
          <w:sz w:val="24"/>
        </w:rPr>
      </w:pPr>
      <w:r>
        <w:rPr>
          <w:rFonts w:ascii="Times New Roman" w:hAnsi="Times New Roman" w:cs="Times New Roman"/>
          <w:sz w:val="24"/>
        </w:rPr>
        <w:t>Raziskava, ki so jo naredili O'Hagan in kolegi je pokazala, da se pri razvoju iger uporablja 47% agi</w:t>
      </w:r>
      <w:r w:rsidR="00F6553D">
        <w:rPr>
          <w:rFonts w:ascii="Times New Roman" w:hAnsi="Times New Roman" w:cs="Times New Roman"/>
          <w:sz w:val="24"/>
        </w:rPr>
        <w:t>lnih in 53% hibridnih procesov.</w:t>
      </w:r>
      <w:r w:rsidR="000451B5">
        <w:rPr>
          <w:rFonts w:ascii="Times New Roman" w:hAnsi="Times New Roman" w:cs="Times New Roman"/>
          <w:sz w:val="24"/>
        </w:rPr>
        <w:t xml:space="preserve"> </w:t>
      </w:r>
      <w:r w:rsidR="00694167">
        <w:rPr>
          <w:rFonts w:ascii="Times New Roman" w:hAnsi="Times New Roman" w:cs="Times New Roman"/>
          <w:sz w:val="24"/>
        </w:rPr>
        <w:t>Izmed 404 študij so i</w:t>
      </w:r>
      <w:r w:rsidR="000451B5">
        <w:rPr>
          <w:rFonts w:ascii="Times New Roman" w:hAnsi="Times New Roman" w:cs="Times New Roman"/>
          <w:sz w:val="24"/>
        </w:rPr>
        <w:t>dentificirali</w:t>
      </w:r>
      <w:r w:rsidR="00F806DD">
        <w:rPr>
          <w:rFonts w:ascii="Times New Roman" w:hAnsi="Times New Roman" w:cs="Times New Roman"/>
          <w:sz w:val="24"/>
        </w:rPr>
        <w:t xml:space="preserve"> </w:t>
      </w:r>
      <w:r w:rsidR="000451B5">
        <w:rPr>
          <w:rFonts w:ascii="Times New Roman" w:hAnsi="Times New Roman" w:cs="Times New Roman"/>
          <w:sz w:val="24"/>
        </w:rPr>
        <w:t>23 procesnih modelov</w:t>
      </w:r>
      <w:r w:rsidR="00A15F54">
        <w:rPr>
          <w:rFonts w:ascii="Times New Roman" w:hAnsi="Times New Roman" w:cs="Times New Roman"/>
          <w:sz w:val="24"/>
        </w:rPr>
        <w:t xml:space="preserve"> med katerimi so</w:t>
      </w:r>
      <w:r w:rsidR="006975FC">
        <w:rPr>
          <w:rFonts w:ascii="Times New Roman" w:hAnsi="Times New Roman" w:cs="Times New Roman"/>
          <w:sz w:val="24"/>
        </w:rPr>
        <w:t xml:space="preserve"> bili</w:t>
      </w:r>
      <w:r w:rsidR="00A15F54">
        <w:rPr>
          <w:rFonts w:ascii="Times New Roman" w:hAnsi="Times New Roman" w:cs="Times New Roman"/>
          <w:sz w:val="24"/>
        </w:rPr>
        <w:t xml:space="preserve"> </w:t>
      </w:r>
      <w:r w:rsidR="000451B5">
        <w:rPr>
          <w:rFonts w:ascii="Times New Roman" w:hAnsi="Times New Roman" w:cs="Times New Roman"/>
          <w:sz w:val="24"/>
        </w:rPr>
        <w:t xml:space="preserve">vidnejši: XP, Scrum, </w:t>
      </w:r>
      <w:r w:rsidR="001D2C3C">
        <w:rPr>
          <w:rFonts w:ascii="Times New Roman" w:hAnsi="Times New Roman" w:cs="Times New Roman"/>
          <w:sz w:val="24"/>
        </w:rPr>
        <w:t xml:space="preserve">Kanban, rapidni, inkrementalni in </w:t>
      </w:r>
      <w:r w:rsidR="000451B5">
        <w:rPr>
          <w:rFonts w:ascii="Times New Roman" w:hAnsi="Times New Roman" w:cs="Times New Roman"/>
          <w:sz w:val="24"/>
        </w:rPr>
        <w:t>komponentn</w:t>
      </w:r>
      <w:r w:rsidR="00FC5045">
        <w:rPr>
          <w:rFonts w:ascii="Times New Roman" w:hAnsi="Times New Roman" w:cs="Times New Roman"/>
          <w:sz w:val="24"/>
        </w:rPr>
        <w:t>i</w:t>
      </w:r>
      <w:r w:rsidR="00186B82">
        <w:rPr>
          <w:rFonts w:ascii="Times New Roman" w:hAnsi="Times New Roman" w:cs="Times New Roman"/>
          <w:sz w:val="24"/>
        </w:rPr>
        <w:t xml:space="preserve"> razvojni model</w:t>
      </w:r>
      <w:r w:rsidR="00C26CDF">
        <w:rPr>
          <w:rFonts w:ascii="Times New Roman" w:hAnsi="Times New Roman" w:cs="Times New Roman"/>
          <w:sz w:val="24"/>
        </w:rPr>
        <w:t>i</w:t>
      </w:r>
      <w:r w:rsidR="00FC5045">
        <w:rPr>
          <w:rFonts w:ascii="Times New Roman" w:hAnsi="Times New Roman" w:cs="Times New Roman"/>
          <w:sz w:val="24"/>
        </w:rPr>
        <w:t>.</w:t>
      </w:r>
      <w:r w:rsidR="00F64189">
        <w:rPr>
          <w:rFonts w:ascii="Times New Roman" w:hAnsi="Times New Roman" w:cs="Times New Roman"/>
          <w:sz w:val="24"/>
        </w:rPr>
        <w:t xml:space="preserve"> Medtem, ko so prvi trije našteti strogo agili, vsi bazirajo</w:t>
      </w:r>
      <w:r w:rsidR="006D6989">
        <w:rPr>
          <w:rFonts w:ascii="Times New Roman" w:hAnsi="Times New Roman" w:cs="Times New Roman"/>
          <w:sz w:val="24"/>
        </w:rPr>
        <w:t xml:space="preserve"> na iteracijah. </w:t>
      </w:r>
      <w:r w:rsidR="000413A6">
        <w:rPr>
          <w:rFonts w:ascii="Times New Roman" w:hAnsi="Times New Roman" w:cs="Times New Roman"/>
          <w:sz w:val="24"/>
        </w:rPr>
        <w:t>Vsi modeli raziskave so se r</w:t>
      </w:r>
      <w:r w:rsidR="00BB2756">
        <w:rPr>
          <w:rFonts w:ascii="Times New Roman" w:hAnsi="Times New Roman" w:cs="Times New Roman"/>
          <w:sz w:val="24"/>
        </w:rPr>
        <w:t>azlikovali</w:t>
      </w:r>
      <w:r w:rsidR="000413A6">
        <w:rPr>
          <w:rFonts w:ascii="Times New Roman" w:hAnsi="Times New Roman" w:cs="Times New Roman"/>
          <w:sz w:val="24"/>
        </w:rPr>
        <w:t xml:space="preserve"> </w:t>
      </w:r>
      <w:r w:rsidR="004F5B07">
        <w:rPr>
          <w:rFonts w:ascii="Times New Roman" w:hAnsi="Times New Roman" w:cs="Times New Roman"/>
          <w:sz w:val="24"/>
        </w:rPr>
        <w:t xml:space="preserve">le po številu </w:t>
      </w:r>
      <w:r w:rsidR="00BB2756">
        <w:rPr>
          <w:rFonts w:ascii="Times New Roman" w:hAnsi="Times New Roman" w:cs="Times New Roman"/>
          <w:sz w:val="24"/>
        </w:rPr>
        <w:t>iteracij</w:t>
      </w:r>
      <w:r w:rsidR="00EB2298">
        <w:rPr>
          <w:rFonts w:ascii="Times New Roman" w:hAnsi="Times New Roman" w:cs="Times New Roman"/>
          <w:sz w:val="24"/>
        </w:rPr>
        <w:t>,</w:t>
      </w:r>
      <w:r w:rsidR="007A74A7">
        <w:rPr>
          <w:rFonts w:ascii="Times New Roman" w:hAnsi="Times New Roman" w:cs="Times New Roman"/>
          <w:sz w:val="24"/>
        </w:rPr>
        <w:t xml:space="preserve"> </w:t>
      </w:r>
      <w:r w:rsidR="002A7A87">
        <w:rPr>
          <w:rFonts w:ascii="Times New Roman" w:hAnsi="Times New Roman" w:cs="Times New Roman"/>
          <w:sz w:val="24"/>
        </w:rPr>
        <w:t>katerih</w:t>
      </w:r>
      <w:r w:rsidR="004F5B07">
        <w:rPr>
          <w:rFonts w:ascii="Times New Roman" w:hAnsi="Times New Roman" w:cs="Times New Roman"/>
          <w:sz w:val="24"/>
        </w:rPr>
        <w:t xml:space="preserve"> število</w:t>
      </w:r>
      <w:r w:rsidR="009C7B02">
        <w:rPr>
          <w:rFonts w:ascii="Times New Roman" w:hAnsi="Times New Roman" w:cs="Times New Roman"/>
          <w:sz w:val="24"/>
        </w:rPr>
        <w:t xml:space="preserve"> </w:t>
      </w:r>
      <w:r w:rsidR="004F5B07">
        <w:rPr>
          <w:rFonts w:ascii="Times New Roman" w:hAnsi="Times New Roman" w:cs="Times New Roman"/>
          <w:sz w:val="24"/>
        </w:rPr>
        <w:t>je bilo večje pri agilnih in manjše pri hibridnih procesih</w:t>
      </w:r>
      <w:r w:rsidR="00122372">
        <w:rPr>
          <w:rFonts w:ascii="Times New Roman" w:hAnsi="Times New Roman" w:cs="Times New Roman"/>
          <w:sz w:val="24"/>
        </w:rPr>
        <w:t xml:space="preserve"> </w:t>
      </w:r>
      <w:r w:rsidR="00122372">
        <w:rPr>
          <w:rFonts w:ascii="Times New Roman" w:hAnsi="Times New Roman" w:cs="Times New Roman"/>
          <w:sz w:val="24"/>
        </w:rPr>
        <w:fldChar w:fldCharType="begin"/>
      </w:r>
      <w:r w:rsidR="00122372">
        <w:rPr>
          <w:rFonts w:ascii="Times New Roman" w:hAnsi="Times New Roman" w:cs="Times New Roman"/>
          <w:sz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22372">
        <w:rPr>
          <w:rFonts w:ascii="Times New Roman" w:hAnsi="Times New Roman" w:cs="Times New Roman"/>
          <w:sz w:val="24"/>
        </w:rPr>
        <w:fldChar w:fldCharType="separate"/>
      </w:r>
      <w:r w:rsidR="00122372" w:rsidRPr="00122372">
        <w:rPr>
          <w:rFonts w:ascii="Times New Roman" w:hAnsi="Times New Roman" w:cs="Times New Roman"/>
          <w:sz w:val="24"/>
          <w:szCs w:val="24"/>
        </w:rPr>
        <w:t>(O’Hagan, Coleman, in O’Connor 2014, 187)</w:t>
      </w:r>
      <w:r w:rsidR="00122372">
        <w:rPr>
          <w:rFonts w:ascii="Times New Roman" w:hAnsi="Times New Roman" w:cs="Times New Roman"/>
          <w:sz w:val="24"/>
        </w:rPr>
        <w:fldChar w:fldCharType="end"/>
      </w:r>
      <w:r w:rsidR="009E120E">
        <w:rPr>
          <w:rFonts w:ascii="Times New Roman" w:hAnsi="Times New Roman" w:cs="Times New Roman"/>
          <w:sz w:val="24"/>
        </w:rPr>
        <w:t>.</w:t>
      </w:r>
      <w:r w:rsidR="005F0BE3">
        <w:rPr>
          <w:rFonts w:ascii="Times New Roman" w:hAnsi="Times New Roman" w:cs="Times New Roman"/>
          <w:sz w:val="24"/>
        </w:rPr>
        <w:t xml:space="preserve"> </w:t>
      </w:r>
    </w:p>
    <w:p w:rsidR="00AA42CE" w:rsidRDefault="005F0BE3" w:rsidP="007F4174">
      <w:pPr>
        <w:contextualSpacing/>
        <w:jc w:val="both"/>
        <w:rPr>
          <w:rFonts w:ascii="Times New Roman" w:hAnsi="Times New Roman" w:cs="Times New Roman"/>
          <w:sz w:val="24"/>
        </w:rPr>
      </w:pPr>
      <w:r>
        <w:rPr>
          <w:rFonts w:ascii="Times New Roman" w:hAnsi="Times New Roman" w:cs="Times New Roman"/>
          <w:sz w:val="24"/>
        </w:rPr>
        <w:lastRenderedPageBreak/>
        <w:t>Prav tako agilne</w:t>
      </w:r>
      <w:r w:rsidR="00AA12C6">
        <w:rPr>
          <w:rFonts w:ascii="Times New Roman" w:hAnsi="Times New Roman" w:cs="Times New Roman"/>
          <w:sz w:val="24"/>
        </w:rPr>
        <w:t xml:space="preserve"> pristop</w:t>
      </w:r>
      <w:r>
        <w:rPr>
          <w:rFonts w:ascii="Times New Roman" w:hAnsi="Times New Roman" w:cs="Times New Roman"/>
          <w:sz w:val="24"/>
        </w:rPr>
        <w:t>e</w:t>
      </w:r>
      <w:r w:rsidR="00AA12C6">
        <w:rPr>
          <w:rFonts w:ascii="Times New Roman" w:hAnsi="Times New Roman" w:cs="Times New Roman"/>
          <w:sz w:val="24"/>
        </w:rPr>
        <w:t xml:space="preserve"> podpira Fullerton, saj meni, da je </w:t>
      </w:r>
      <w:r w:rsidR="00441A24">
        <w:rPr>
          <w:rFonts w:ascii="Times New Roman" w:hAnsi="Times New Roman" w:cs="Times New Roman"/>
          <w:sz w:val="24"/>
        </w:rPr>
        <w:t xml:space="preserve">Scrum </w:t>
      </w:r>
      <w:r w:rsidR="00776C04">
        <w:rPr>
          <w:rFonts w:ascii="Times New Roman" w:hAnsi="Times New Roman" w:cs="Times New Roman"/>
          <w:sz w:val="24"/>
        </w:rPr>
        <w:t xml:space="preserve">primeren za reševanje zapletenih problemov oblikovanja iger </w:t>
      </w:r>
      <w:r w:rsidR="00776C04">
        <w:rPr>
          <w:rFonts w:ascii="Times New Roman" w:hAnsi="Times New Roman" w:cs="Times New Roman"/>
          <w:sz w:val="24"/>
        </w:rPr>
        <w:fldChar w:fldCharType="begin"/>
      </w:r>
      <w:r w:rsidR="00776C04">
        <w:rPr>
          <w:rFonts w:ascii="Times New Roman" w:hAnsi="Times New Roman" w:cs="Times New Roman"/>
          <w:sz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00776C04">
        <w:rPr>
          <w:rFonts w:ascii="Times New Roman" w:hAnsi="Times New Roman" w:cs="Times New Roman"/>
          <w:sz w:val="24"/>
        </w:rPr>
        <w:fldChar w:fldCharType="separate"/>
      </w:r>
      <w:r w:rsidR="00776C04" w:rsidRPr="004A16C8">
        <w:rPr>
          <w:rFonts w:ascii="Times New Roman" w:hAnsi="Times New Roman" w:cs="Times New Roman"/>
          <w:sz w:val="24"/>
        </w:rPr>
        <w:t>(Fullerton 2008, 369)</w:t>
      </w:r>
      <w:r w:rsidR="00776C04">
        <w:rPr>
          <w:rFonts w:ascii="Times New Roman" w:hAnsi="Times New Roman" w:cs="Times New Roman"/>
          <w:sz w:val="24"/>
        </w:rPr>
        <w:fldChar w:fldCharType="end"/>
      </w:r>
      <w:r w:rsidR="00471E1D">
        <w:rPr>
          <w:rFonts w:ascii="Times New Roman" w:hAnsi="Times New Roman" w:cs="Times New Roman"/>
          <w:sz w:val="24"/>
        </w:rPr>
        <w:t>.</w:t>
      </w:r>
    </w:p>
    <w:p w:rsidR="007A3EAA" w:rsidRDefault="00B65302" w:rsidP="007F4174">
      <w:pPr>
        <w:contextualSpacing/>
        <w:jc w:val="both"/>
        <w:rPr>
          <w:rFonts w:ascii="Times New Roman" w:hAnsi="Times New Roman" w:cs="Times New Roman"/>
          <w:sz w:val="24"/>
        </w:rPr>
      </w:pPr>
      <w:r>
        <w:rPr>
          <w:rFonts w:ascii="Times New Roman" w:hAnsi="Times New Roman" w:cs="Times New Roman"/>
          <w:sz w:val="24"/>
        </w:rPr>
        <w:t>Barbosa nadgradi S</w:t>
      </w:r>
      <w:r w:rsidR="00237C89">
        <w:rPr>
          <w:rFonts w:ascii="Times New Roman" w:hAnsi="Times New Roman" w:cs="Times New Roman"/>
          <w:sz w:val="24"/>
        </w:rPr>
        <w:t>crum z XP in ustvari Game-Scrum</w:t>
      </w:r>
      <w:r w:rsidR="000B021C">
        <w:rPr>
          <w:rFonts w:ascii="Times New Roman" w:hAnsi="Times New Roman" w:cs="Times New Roman"/>
          <w:sz w:val="24"/>
        </w:rPr>
        <w:t xml:space="preserve"> znotraj katerega se </w:t>
      </w:r>
      <w:r w:rsidR="00335810">
        <w:rPr>
          <w:rFonts w:ascii="Times New Roman" w:hAnsi="Times New Roman" w:cs="Times New Roman"/>
          <w:sz w:val="24"/>
        </w:rPr>
        <w:t>značilnosti</w:t>
      </w:r>
      <w:r w:rsidR="004E69D8">
        <w:rPr>
          <w:rFonts w:ascii="Times New Roman" w:hAnsi="Times New Roman" w:cs="Times New Roman"/>
          <w:sz w:val="24"/>
        </w:rPr>
        <w:t xml:space="preserve"> XP</w:t>
      </w:r>
      <w:r w:rsidR="00E0547F">
        <w:rPr>
          <w:rFonts w:ascii="Times New Roman" w:hAnsi="Times New Roman" w:cs="Times New Roman"/>
          <w:sz w:val="24"/>
        </w:rPr>
        <w:t>-ja</w:t>
      </w:r>
      <w:r w:rsidR="004E69D8">
        <w:rPr>
          <w:rFonts w:ascii="Times New Roman" w:hAnsi="Times New Roman" w:cs="Times New Roman"/>
          <w:sz w:val="24"/>
        </w:rPr>
        <w:t xml:space="preserve"> </w:t>
      </w:r>
      <w:r w:rsidR="00467F57">
        <w:rPr>
          <w:rFonts w:ascii="Times New Roman" w:hAnsi="Times New Roman" w:cs="Times New Roman"/>
          <w:sz w:val="24"/>
        </w:rPr>
        <w:t>ukvarja</w:t>
      </w:r>
      <w:r w:rsidR="00335810">
        <w:rPr>
          <w:rFonts w:ascii="Times New Roman" w:hAnsi="Times New Roman" w:cs="Times New Roman"/>
          <w:sz w:val="24"/>
        </w:rPr>
        <w:t>jo</w:t>
      </w:r>
      <w:r w:rsidR="00467F57">
        <w:rPr>
          <w:rFonts w:ascii="Times New Roman" w:hAnsi="Times New Roman" w:cs="Times New Roman"/>
          <w:sz w:val="24"/>
        </w:rPr>
        <w:t xml:space="preserve"> z inženiringom programske opreme med</w:t>
      </w:r>
      <w:r w:rsidR="00714EE8">
        <w:rPr>
          <w:rFonts w:ascii="Times New Roman" w:hAnsi="Times New Roman" w:cs="Times New Roman"/>
          <w:sz w:val="24"/>
        </w:rPr>
        <w:t xml:space="preserve">tem, </w:t>
      </w:r>
      <w:r w:rsidR="00467F57">
        <w:rPr>
          <w:rFonts w:ascii="Times New Roman" w:hAnsi="Times New Roman" w:cs="Times New Roman"/>
          <w:sz w:val="24"/>
        </w:rPr>
        <w:t>ko</w:t>
      </w:r>
      <w:r w:rsidR="00335810">
        <w:rPr>
          <w:rFonts w:ascii="Times New Roman" w:hAnsi="Times New Roman" w:cs="Times New Roman"/>
          <w:sz w:val="24"/>
        </w:rPr>
        <w:t xml:space="preserve"> značilnosti Scrum</w:t>
      </w:r>
      <w:r w:rsidR="00E0547F">
        <w:rPr>
          <w:rFonts w:ascii="Times New Roman" w:hAnsi="Times New Roman" w:cs="Times New Roman"/>
          <w:sz w:val="24"/>
        </w:rPr>
        <w:t>-a</w:t>
      </w:r>
      <w:r w:rsidR="00335810">
        <w:rPr>
          <w:rFonts w:ascii="Times New Roman" w:hAnsi="Times New Roman" w:cs="Times New Roman"/>
          <w:sz w:val="24"/>
        </w:rPr>
        <w:t xml:space="preserve"> </w:t>
      </w:r>
      <w:r w:rsidR="00467F57">
        <w:rPr>
          <w:rFonts w:ascii="Times New Roman" w:hAnsi="Times New Roman" w:cs="Times New Roman"/>
          <w:sz w:val="24"/>
        </w:rPr>
        <w:t>skrbi</w:t>
      </w:r>
      <w:r w:rsidR="00335810">
        <w:rPr>
          <w:rFonts w:ascii="Times New Roman" w:hAnsi="Times New Roman" w:cs="Times New Roman"/>
          <w:sz w:val="24"/>
        </w:rPr>
        <w:t>jo</w:t>
      </w:r>
      <w:r w:rsidR="00467F57">
        <w:rPr>
          <w:rFonts w:ascii="Times New Roman" w:hAnsi="Times New Roman" w:cs="Times New Roman"/>
          <w:sz w:val="24"/>
        </w:rPr>
        <w:t xml:space="preserve"> za projektno vodenje </w:t>
      </w:r>
      <w:r w:rsidR="00467F57">
        <w:rPr>
          <w:rFonts w:ascii="Times New Roman" w:hAnsi="Times New Roman" w:cs="Times New Roman"/>
          <w:sz w:val="24"/>
        </w:rPr>
        <w:fldChar w:fldCharType="begin"/>
      </w:r>
      <w:r w:rsidR="00467F57">
        <w:rPr>
          <w:rFonts w:ascii="Times New Roman" w:hAnsi="Times New Roman" w:cs="Times New Roman"/>
          <w:sz w:val="24"/>
        </w:rPr>
        <w:instrText xml:space="preserve"> ADDIN ZOTERO_ITEM CSL_CITATION {"citationID":"tUUaoEMS","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467F57">
        <w:rPr>
          <w:rFonts w:ascii="Times New Roman" w:hAnsi="Times New Roman" w:cs="Times New Roman"/>
          <w:sz w:val="24"/>
        </w:rPr>
        <w:fldChar w:fldCharType="separate"/>
      </w:r>
      <w:r w:rsidR="00467F57" w:rsidRPr="00467F57">
        <w:rPr>
          <w:rFonts w:ascii="Times New Roman" w:hAnsi="Times New Roman" w:cs="Times New Roman"/>
          <w:sz w:val="24"/>
        </w:rPr>
        <w:t>(Barbosa 2017, 293)</w:t>
      </w:r>
      <w:r w:rsidR="00467F57">
        <w:rPr>
          <w:rFonts w:ascii="Times New Roman" w:hAnsi="Times New Roman" w:cs="Times New Roman"/>
          <w:sz w:val="24"/>
        </w:rPr>
        <w:fldChar w:fldCharType="end"/>
      </w:r>
      <w:r w:rsidR="00646991">
        <w:rPr>
          <w:rFonts w:ascii="Times New Roman" w:hAnsi="Times New Roman" w:cs="Times New Roman"/>
          <w:sz w:val="24"/>
        </w:rPr>
        <w:t xml:space="preserve">. </w:t>
      </w:r>
    </w:p>
    <w:p w:rsidR="00534804" w:rsidRDefault="004B3681" w:rsidP="007F4174">
      <w:pPr>
        <w:contextualSpacing/>
        <w:jc w:val="both"/>
        <w:rPr>
          <w:rFonts w:ascii="Times New Roman" w:hAnsi="Times New Roman" w:cs="Times New Roman"/>
          <w:sz w:val="24"/>
        </w:rPr>
      </w:pPr>
      <w:r>
        <w:rPr>
          <w:rFonts w:ascii="Times New Roman" w:hAnsi="Times New Roman" w:cs="Times New Roman"/>
          <w:sz w:val="24"/>
        </w:rPr>
        <w:t xml:space="preserve">Ob uporabi agilnih razvojnih procesov </w:t>
      </w:r>
      <w:r w:rsidR="00627C31">
        <w:rPr>
          <w:rFonts w:ascii="Times New Roman" w:hAnsi="Times New Roman" w:cs="Times New Roman"/>
          <w:sz w:val="24"/>
        </w:rPr>
        <w:t>delujejo</w:t>
      </w:r>
      <w:r>
        <w:rPr>
          <w:rFonts w:ascii="Times New Roman" w:hAnsi="Times New Roman" w:cs="Times New Roman"/>
          <w:sz w:val="24"/>
        </w:rPr>
        <w:t xml:space="preserve"> bolje</w:t>
      </w:r>
      <w:r w:rsidR="00646991">
        <w:rPr>
          <w:rFonts w:ascii="Times New Roman" w:hAnsi="Times New Roman" w:cs="Times New Roman"/>
          <w:sz w:val="24"/>
        </w:rPr>
        <w:t xml:space="preserve"> </w:t>
      </w:r>
      <w:r w:rsidR="00627C31">
        <w:rPr>
          <w:rFonts w:ascii="Times New Roman" w:hAnsi="Times New Roman" w:cs="Times New Roman"/>
          <w:sz w:val="24"/>
        </w:rPr>
        <w:t>tudi mobiln</w:t>
      </w:r>
      <w:r w:rsidR="002D2CA5">
        <w:rPr>
          <w:rFonts w:ascii="Times New Roman" w:hAnsi="Times New Roman" w:cs="Times New Roman"/>
          <w:sz w:val="24"/>
        </w:rPr>
        <w:t xml:space="preserve">e </w:t>
      </w:r>
      <w:r w:rsidR="00627C31">
        <w:rPr>
          <w:rFonts w:ascii="Times New Roman" w:hAnsi="Times New Roman" w:cs="Times New Roman"/>
          <w:sz w:val="24"/>
        </w:rPr>
        <w:t>igre</w:t>
      </w:r>
      <w:r w:rsidR="00985258">
        <w:rPr>
          <w:rFonts w:ascii="Times New Roman" w:hAnsi="Times New Roman" w:cs="Times New Roman"/>
          <w:sz w:val="24"/>
        </w:rPr>
        <w:t xml:space="preserve">. Razvijalci označujejo </w:t>
      </w:r>
      <w:r w:rsidR="004047A8">
        <w:rPr>
          <w:rFonts w:ascii="Times New Roman" w:hAnsi="Times New Roman" w:cs="Times New Roman"/>
          <w:sz w:val="24"/>
        </w:rPr>
        <w:t xml:space="preserve">te </w:t>
      </w:r>
      <w:r w:rsidR="00985258">
        <w:rPr>
          <w:rFonts w:ascii="Times New Roman" w:hAnsi="Times New Roman" w:cs="Times New Roman"/>
          <w:sz w:val="24"/>
        </w:rPr>
        <w:t xml:space="preserve">metode za metode inkrementalnih in iterativnih komponent </w:t>
      </w:r>
      <w:r w:rsidR="00985258">
        <w:rPr>
          <w:rFonts w:ascii="Times New Roman" w:hAnsi="Times New Roman" w:cs="Times New Roman"/>
          <w:sz w:val="24"/>
        </w:rPr>
        <w:fldChar w:fldCharType="begin"/>
      </w:r>
      <w:r w:rsidR="00985258">
        <w:rPr>
          <w:rFonts w:ascii="Times New Roman" w:hAnsi="Times New Roman" w:cs="Times New Roman"/>
          <w:sz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00985258">
        <w:rPr>
          <w:rFonts w:ascii="Times New Roman" w:hAnsi="Times New Roman" w:cs="Times New Roman"/>
          <w:sz w:val="24"/>
        </w:rPr>
        <w:fldChar w:fldCharType="separate"/>
      </w:r>
      <w:r w:rsidR="00985258" w:rsidRPr="00985258">
        <w:rPr>
          <w:rFonts w:ascii="Times New Roman" w:hAnsi="Times New Roman" w:cs="Times New Roman"/>
          <w:sz w:val="24"/>
        </w:rPr>
        <w:t>(Unger in Novak 2011, 178)</w:t>
      </w:r>
      <w:r w:rsidR="00985258">
        <w:rPr>
          <w:rFonts w:ascii="Times New Roman" w:hAnsi="Times New Roman" w:cs="Times New Roman"/>
          <w:sz w:val="24"/>
        </w:rPr>
        <w:fldChar w:fldCharType="end"/>
      </w:r>
      <w:r w:rsidR="00985258">
        <w:rPr>
          <w:rFonts w:ascii="Times New Roman" w:hAnsi="Times New Roman" w:cs="Times New Roman"/>
          <w:sz w:val="24"/>
        </w:rPr>
        <w:t>.</w:t>
      </w:r>
      <w:r w:rsidR="004D6AAA">
        <w:rPr>
          <w:rFonts w:ascii="Times New Roman" w:hAnsi="Times New Roman" w:cs="Times New Roman"/>
          <w:sz w:val="24"/>
        </w:rPr>
        <w:t xml:space="preserve"> </w:t>
      </w:r>
      <w:r w:rsidR="00194EF9">
        <w:rPr>
          <w:rFonts w:ascii="Times New Roman" w:hAnsi="Times New Roman" w:cs="Times New Roman"/>
          <w:sz w:val="24"/>
        </w:rPr>
        <w:t xml:space="preserve">Dejstvo je, da </w:t>
      </w:r>
      <w:r w:rsidR="00376A1B">
        <w:rPr>
          <w:rFonts w:ascii="Times New Roman" w:hAnsi="Times New Roman" w:cs="Times New Roman"/>
          <w:sz w:val="24"/>
        </w:rPr>
        <w:t>razvoj</w:t>
      </w:r>
      <w:r w:rsidR="000358D4">
        <w:rPr>
          <w:rFonts w:ascii="Times New Roman" w:hAnsi="Times New Roman" w:cs="Times New Roman"/>
          <w:sz w:val="24"/>
        </w:rPr>
        <w:t xml:space="preserve"> iger sloni na iteracijah </w:t>
      </w:r>
      <w:r w:rsidR="000358D4">
        <w:rPr>
          <w:rFonts w:ascii="Times New Roman" w:hAnsi="Times New Roman" w:cs="Times New Roman"/>
          <w:sz w:val="24"/>
        </w:rPr>
        <w:fldChar w:fldCharType="begin"/>
      </w:r>
      <w:r w:rsidR="000358D4">
        <w:rPr>
          <w:rFonts w:ascii="Times New Roman" w:hAnsi="Times New Roman" w:cs="Times New Roman"/>
          <w:sz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0358D4">
        <w:rPr>
          <w:rFonts w:ascii="Times New Roman" w:hAnsi="Times New Roman" w:cs="Times New Roman"/>
          <w:sz w:val="24"/>
        </w:rPr>
        <w:fldChar w:fldCharType="separate"/>
      </w:r>
      <w:r w:rsidR="000358D4" w:rsidRPr="00CE1364">
        <w:rPr>
          <w:rFonts w:ascii="Times New Roman" w:hAnsi="Times New Roman" w:cs="Times New Roman"/>
          <w:sz w:val="24"/>
        </w:rPr>
        <w:t>(Novak 2012, 366)</w:t>
      </w:r>
      <w:r w:rsidR="000358D4">
        <w:rPr>
          <w:rFonts w:ascii="Times New Roman" w:hAnsi="Times New Roman" w:cs="Times New Roman"/>
          <w:sz w:val="24"/>
        </w:rPr>
        <w:fldChar w:fldCharType="end"/>
      </w:r>
      <w:r w:rsidR="0045525C">
        <w:rPr>
          <w:rFonts w:ascii="Times New Roman" w:hAnsi="Times New Roman" w:cs="Times New Roman"/>
          <w:sz w:val="24"/>
        </w:rPr>
        <w:t xml:space="preserve"> in kot smo spoznali tudi</w:t>
      </w:r>
      <w:r w:rsidR="00B53456">
        <w:rPr>
          <w:rFonts w:ascii="Times New Roman" w:hAnsi="Times New Roman" w:cs="Times New Roman"/>
          <w:sz w:val="24"/>
        </w:rPr>
        <w:t xml:space="preserve"> inkrementih</w:t>
      </w:r>
      <w:r w:rsidR="000358D4">
        <w:rPr>
          <w:rFonts w:ascii="Times New Roman" w:hAnsi="Times New Roman" w:cs="Times New Roman"/>
          <w:sz w:val="24"/>
        </w:rPr>
        <w:t>.</w:t>
      </w:r>
      <w:r w:rsidR="00F90DD6">
        <w:rPr>
          <w:rFonts w:ascii="Times New Roman" w:hAnsi="Times New Roman" w:cs="Times New Roman"/>
          <w:sz w:val="24"/>
        </w:rPr>
        <w:t xml:space="preserve"> </w:t>
      </w:r>
      <w:r w:rsidR="00FB1D8B">
        <w:rPr>
          <w:rFonts w:ascii="Times New Roman" w:hAnsi="Times New Roman" w:cs="Times New Roman"/>
          <w:sz w:val="24"/>
        </w:rPr>
        <w:t xml:space="preserve">Iterativen in inkrementalen razvoj predstavljata temeljne principe agilnega modeliranja </w:t>
      </w:r>
      <w:r w:rsidR="00FB1D8B">
        <w:rPr>
          <w:rFonts w:ascii="Times New Roman" w:hAnsi="Times New Roman" w:cs="Times New Roman"/>
          <w:sz w:val="24"/>
        </w:rPr>
        <w:fldChar w:fldCharType="begin"/>
      </w:r>
      <w:r w:rsidR="00FB1D8B">
        <w:rPr>
          <w:rFonts w:ascii="Times New Roman" w:hAnsi="Times New Roman" w:cs="Times New Roman"/>
          <w:sz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FB1D8B">
        <w:rPr>
          <w:rFonts w:ascii="Times New Roman" w:hAnsi="Times New Roman" w:cs="Times New Roman"/>
          <w:sz w:val="24"/>
        </w:rPr>
        <w:fldChar w:fldCharType="separate"/>
      </w:r>
      <w:r w:rsidR="00FB1D8B" w:rsidRPr="000D4680">
        <w:rPr>
          <w:rFonts w:ascii="Times New Roman" w:hAnsi="Times New Roman" w:cs="Times New Roman"/>
          <w:sz w:val="24"/>
        </w:rPr>
        <w:t>(Ambler 2002, 44)</w:t>
      </w:r>
      <w:r w:rsidR="00FB1D8B">
        <w:rPr>
          <w:rFonts w:ascii="Times New Roman" w:hAnsi="Times New Roman" w:cs="Times New Roman"/>
          <w:sz w:val="24"/>
        </w:rPr>
        <w:fldChar w:fldCharType="end"/>
      </w:r>
      <w:r w:rsidR="004B06E9">
        <w:rPr>
          <w:rFonts w:ascii="Times New Roman" w:hAnsi="Times New Roman" w:cs="Times New Roman"/>
          <w:sz w:val="24"/>
        </w:rPr>
        <w:t xml:space="preserve">. </w:t>
      </w:r>
    </w:p>
    <w:p w:rsidR="00B46A03" w:rsidRDefault="00E30435" w:rsidP="007F4174">
      <w:pPr>
        <w:contextualSpacing/>
        <w:jc w:val="both"/>
        <w:rPr>
          <w:rFonts w:ascii="Times New Roman" w:hAnsi="Times New Roman" w:cs="Times New Roman"/>
          <w:sz w:val="24"/>
        </w:rPr>
      </w:pPr>
      <w:r>
        <w:rPr>
          <w:rFonts w:ascii="Times New Roman" w:hAnsi="Times New Roman" w:cs="Times New Roman"/>
          <w:sz w:val="24"/>
        </w:rPr>
        <w:t>Primerno metodo uporabe</w:t>
      </w:r>
      <w:r w:rsidR="004B06E9">
        <w:rPr>
          <w:rFonts w:ascii="Times New Roman" w:hAnsi="Times New Roman" w:cs="Times New Roman"/>
          <w:sz w:val="24"/>
        </w:rPr>
        <w:t xml:space="preserve"> nam nakazuje tudi pr</w:t>
      </w:r>
      <w:r w:rsidR="00791A24">
        <w:rPr>
          <w:rFonts w:ascii="Times New Roman" w:hAnsi="Times New Roman" w:cs="Times New Roman"/>
          <w:sz w:val="24"/>
        </w:rPr>
        <w:t>aksa uporabe</w:t>
      </w:r>
      <w:r w:rsidR="00CA2C27">
        <w:rPr>
          <w:rFonts w:ascii="Times New Roman" w:hAnsi="Times New Roman" w:cs="Times New Roman"/>
          <w:sz w:val="24"/>
        </w:rPr>
        <w:t xml:space="preserve"> procesnih modelov, ki </w:t>
      </w:r>
      <w:r w:rsidR="00A11514">
        <w:rPr>
          <w:rFonts w:ascii="Times New Roman" w:hAnsi="Times New Roman" w:cs="Times New Roman"/>
          <w:sz w:val="24"/>
        </w:rPr>
        <w:t>evidentno</w:t>
      </w:r>
      <w:r w:rsidR="007E5ADC">
        <w:rPr>
          <w:rFonts w:ascii="Times New Roman" w:hAnsi="Times New Roman" w:cs="Times New Roman"/>
          <w:sz w:val="24"/>
        </w:rPr>
        <w:t xml:space="preserve"> sporoča</w:t>
      </w:r>
      <w:r w:rsidR="0064789B">
        <w:rPr>
          <w:rFonts w:ascii="Times New Roman" w:hAnsi="Times New Roman" w:cs="Times New Roman"/>
          <w:sz w:val="24"/>
        </w:rPr>
        <w:t xml:space="preserve"> uporabo </w:t>
      </w:r>
      <w:r w:rsidR="0032342F">
        <w:rPr>
          <w:rFonts w:ascii="Times New Roman" w:hAnsi="Times New Roman" w:cs="Times New Roman"/>
          <w:sz w:val="24"/>
        </w:rPr>
        <w:t>agilni</w:t>
      </w:r>
      <w:r w:rsidR="0064789B">
        <w:rPr>
          <w:rFonts w:ascii="Times New Roman" w:hAnsi="Times New Roman" w:cs="Times New Roman"/>
          <w:sz w:val="24"/>
        </w:rPr>
        <w:t>h pristopov in njim</w:t>
      </w:r>
      <w:r w:rsidR="00833975">
        <w:rPr>
          <w:rFonts w:ascii="Times New Roman" w:hAnsi="Times New Roman" w:cs="Times New Roman"/>
          <w:sz w:val="24"/>
        </w:rPr>
        <w:t xml:space="preserve"> podobnih</w:t>
      </w:r>
      <w:r w:rsidR="00E82A5C">
        <w:rPr>
          <w:rFonts w:ascii="Times New Roman" w:hAnsi="Times New Roman" w:cs="Times New Roman"/>
          <w:sz w:val="24"/>
        </w:rPr>
        <w:t xml:space="preserve"> hibridov</w:t>
      </w:r>
      <w:r w:rsidR="0032342F">
        <w:rPr>
          <w:rFonts w:ascii="Times New Roman" w:hAnsi="Times New Roman" w:cs="Times New Roman"/>
          <w:sz w:val="24"/>
        </w:rPr>
        <w:t>,</w:t>
      </w:r>
      <w:r w:rsidR="0025623A">
        <w:rPr>
          <w:rFonts w:ascii="Times New Roman" w:hAnsi="Times New Roman" w:cs="Times New Roman"/>
          <w:sz w:val="24"/>
        </w:rPr>
        <w:t xml:space="preserve"> ki slonijo na iteracijah. </w:t>
      </w:r>
      <w:r w:rsidR="001067D7">
        <w:rPr>
          <w:rFonts w:ascii="Times New Roman" w:hAnsi="Times New Roman" w:cs="Times New Roman"/>
          <w:sz w:val="24"/>
        </w:rPr>
        <w:t xml:space="preserve">Spoznanja vodijo v prepričanje, da bi bila izbira metode </w:t>
      </w:r>
      <w:r w:rsidR="00EF490C">
        <w:rPr>
          <w:rFonts w:ascii="Times New Roman" w:hAnsi="Times New Roman" w:cs="Times New Roman"/>
          <w:sz w:val="24"/>
        </w:rPr>
        <w:t>agilnega modeliranja</w:t>
      </w:r>
      <w:r w:rsidR="00EE24E3">
        <w:rPr>
          <w:rFonts w:ascii="Times New Roman" w:hAnsi="Times New Roman" w:cs="Times New Roman"/>
          <w:sz w:val="24"/>
        </w:rPr>
        <w:t xml:space="preserve"> </w:t>
      </w:r>
      <w:r w:rsidR="00C84E67">
        <w:rPr>
          <w:rFonts w:ascii="Times New Roman" w:hAnsi="Times New Roman" w:cs="Times New Roman"/>
          <w:sz w:val="24"/>
        </w:rPr>
        <w:t>za izgradnjo procesnega modela</w:t>
      </w:r>
      <w:r w:rsidR="001067D7">
        <w:rPr>
          <w:rFonts w:ascii="Times New Roman" w:hAnsi="Times New Roman" w:cs="Times New Roman"/>
          <w:sz w:val="24"/>
        </w:rPr>
        <w:t xml:space="preserve"> </w:t>
      </w:r>
      <w:r w:rsidR="0052523F">
        <w:rPr>
          <w:rFonts w:ascii="Times New Roman" w:hAnsi="Times New Roman" w:cs="Times New Roman"/>
          <w:sz w:val="24"/>
        </w:rPr>
        <w:t>upravičena</w:t>
      </w:r>
      <w:r w:rsidR="001067D7">
        <w:rPr>
          <w:rFonts w:ascii="Times New Roman" w:hAnsi="Times New Roman" w:cs="Times New Roman"/>
          <w:sz w:val="24"/>
        </w:rPr>
        <w:t>.</w:t>
      </w:r>
    </w:p>
    <w:p w:rsidR="006810C8" w:rsidRDefault="007B08FE" w:rsidP="007F4174">
      <w:pPr>
        <w:contextualSpacing/>
        <w:jc w:val="both"/>
        <w:rPr>
          <w:rFonts w:ascii="Times New Roman" w:hAnsi="Times New Roman" w:cs="Times New Roman"/>
          <w:sz w:val="24"/>
        </w:rPr>
      </w:pPr>
      <w:r>
        <w:rPr>
          <w:rFonts w:ascii="Times New Roman" w:hAnsi="Times New Roman" w:cs="Times New Roman"/>
          <w:sz w:val="24"/>
        </w:rPr>
        <w:t xml:space="preserve">Uporaba agilne metodologije </w:t>
      </w:r>
      <w:r w:rsidR="009D30D1">
        <w:rPr>
          <w:rFonts w:ascii="Times New Roman" w:hAnsi="Times New Roman" w:cs="Times New Roman"/>
          <w:sz w:val="24"/>
        </w:rPr>
        <w:t>kot samostojne metode ne</w:t>
      </w:r>
      <w:r w:rsidR="003E63DC">
        <w:rPr>
          <w:rFonts w:ascii="Times New Roman" w:hAnsi="Times New Roman" w:cs="Times New Roman"/>
          <w:sz w:val="24"/>
        </w:rPr>
        <w:t xml:space="preserve"> bi</w:t>
      </w:r>
      <w:r w:rsidR="0025462B">
        <w:rPr>
          <w:rFonts w:ascii="Times New Roman" w:hAnsi="Times New Roman" w:cs="Times New Roman"/>
          <w:sz w:val="24"/>
        </w:rPr>
        <w:t xml:space="preserve"> zadostovala</w:t>
      </w:r>
      <w:r w:rsidR="009D30D1">
        <w:rPr>
          <w:rFonts w:ascii="Times New Roman" w:hAnsi="Times New Roman" w:cs="Times New Roman"/>
          <w:sz w:val="24"/>
        </w:rPr>
        <w:t xml:space="preserve"> za i</w:t>
      </w:r>
      <w:r w:rsidR="000A5E9D">
        <w:rPr>
          <w:rFonts w:ascii="Times New Roman" w:hAnsi="Times New Roman" w:cs="Times New Roman"/>
          <w:sz w:val="24"/>
        </w:rPr>
        <w:t xml:space="preserve">zgradnjo sistematičnega procesa, saj potrebujemo proces v uporabi formalizirati. To pomeni, da je potrebno imeti proces dokumentiran, katerega je dobro frekvenčno revidirati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Rucker 2002, 32)</w:t>
      </w:r>
      <w:r w:rsidR="000A5E9D">
        <w:rPr>
          <w:rFonts w:ascii="Times New Roman" w:hAnsi="Times New Roman" w:cs="Times New Roman"/>
          <w:sz w:val="24"/>
        </w:rPr>
        <w:fldChar w:fldCharType="end"/>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3E72C3">
        <w:rPr>
          <w:rStyle w:val="Sprotnaopomba-sklic"/>
          <w:rFonts w:ascii="Times New Roman" w:hAnsi="Times New Roman" w:cs="Times New Roman"/>
          <w:sz w:val="24"/>
        </w:rPr>
        <w:footnoteReference w:id="5"/>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7F4174">
      <w:pPr>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CA1FA6" w:rsidRDefault="00947F3E" w:rsidP="00747FAB">
      <w:pPr>
        <w:jc w:val="both"/>
        <w:rPr>
          <w:rFonts w:ascii="Times New Roman" w:hAnsi="Times New Roman" w:cs="Times New Roman"/>
          <w:sz w:val="24"/>
        </w:rPr>
      </w:pPr>
      <w:r>
        <w:rPr>
          <w:rFonts w:ascii="Times New Roman" w:hAnsi="Times New Roman" w:cs="Times New Roman"/>
          <w:sz w:val="24"/>
        </w:rPr>
        <w:t>Bistvo</w:t>
      </w:r>
      <w:r w:rsidR="00CA1FA6">
        <w:rPr>
          <w:rFonts w:ascii="Times New Roman" w:hAnsi="Times New Roman" w:cs="Times New Roman"/>
          <w:sz w:val="24"/>
        </w:rPr>
        <w:t xml:space="preserve"> agilnega modeliranja</w:t>
      </w:r>
      <w:r>
        <w:rPr>
          <w:rFonts w:ascii="Times New Roman" w:hAnsi="Times New Roman" w:cs="Times New Roman"/>
          <w:sz w:val="24"/>
        </w:rPr>
        <w:t xml:space="preserve"> (AM)</w:t>
      </w:r>
      <w:r w:rsidR="00CA1FA6">
        <w:rPr>
          <w:rFonts w:ascii="Times New Roman" w:hAnsi="Times New Roman" w:cs="Times New Roman"/>
          <w:sz w:val="24"/>
        </w:rPr>
        <w:t xml:space="preserve"> leži v njegovih praksah.</w:t>
      </w:r>
      <w:r>
        <w:rPr>
          <w:rFonts w:ascii="Times New Roman" w:hAnsi="Times New Roman" w:cs="Times New Roman"/>
          <w:sz w:val="24"/>
        </w:rPr>
        <w:t xml:space="preserve"> Prakse AM so organizirane</w:t>
      </w:r>
      <w:r w:rsidR="00AB78AF">
        <w:rPr>
          <w:rFonts w:ascii="Times New Roman" w:hAnsi="Times New Roman" w:cs="Times New Roman"/>
          <w:sz w:val="24"/>
        </w:rPr>
        <w:t xml:space="preserve"> v štiri kategorije: iterativno in inkrementalno modeliranje, skupinsko delo, enostavnost in validacija</w:t>
      </w:r>
      <w:r w:rsidR="007E3D49">
        <w:rPr>
          <w:rFonts w:ascii="Times New Roman" w:hAnsi="Times New Roman" w:cs="Times New Roman"/>
          <w:sz w:val="24"/>
        </w:rPr>
        <w:t xml:space="preserve"> </w:t>
      </w:r>
      <w:r w:rsidR="007E3D49">
        <w:rPr>
          <w:rFonts w:ascii="Times New Roman" w:hAnsi="Times New Roman" w:cs="Times New Roman"/>
          <w:sz w:val="24"/>
        </w:rPr>
        <w:fldChar w:fldCharType="begin"/>
      </w:r>
      <w:r w:rsidR="007E3D49">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7E3D49">
        <w:rPr>
          <w:rFonts w:ascii="Times New Roman" w:hAnsi="Times New Roman" w:cs="Times New Roman"/>
          <w:sz w:val="24"/>
        </w:rPr>
        <w:fldChar w:fldCharType="separate"/>
      </w:r>
      <w:r w:rsidR="007E3D49" w:rsidRPr="007E3D49">
        <w:rPr>
          <w:rFonts w:ascii="Times New Roman" w:hAnsi="Times New Roman" w:cs="Times New Roman"/>
          <w:sz w:val="24"/>
          <w:szCs w:val="24"/>
        </w:rPr>
        <w:t>(Ambler 2002, 44–45)</w:t>
      </w:r>
      <w:r w:rsidR="007E3D49">
        <w:rPr>
          <w:rFonts w:ascii="Times New Roman" w:hAnsi="Times New Roman" w:cs="Times New Roman"/>
          <w:sz w:val="24"/>
        </w:rPr>
        <w:fldChar w:fldCharType="end"/>
      </w:r>
      <w:r w:rsidR="00AB78AF">
        <w:rPr>
          <w:rFonts w:ascii="Times New Roman" w:hAnsi="Times New Roman" w:cs="Times New Roman"/>
          <w:sz w:val="24"/>
        </w:rPr>
        <w:t xml:space="preserve">. </w:t>
      </w:r>
    </w:p>
    <w:p w:rsidR="008205CF" w:rsidRDefault="00CD77E7" w:rsidP="00747FAB">
      <w:pPr>
        <w:contextualSpacing/>
        <w:jc w:val="both"/>
        <w:rPr>
          <w:rFonts w:ascii="Times New Roman" w:hAnsi="Times New Roman" w:cs="Times New Roman"/>
          <w:sz w:val="24"/>
        </w:rPr>
      </w:pPr>
      <w:r>
        <w:rPr>
          <w:rFonts w:ascii="Times New Roman" w:hAnsi="Times New Roman" w:cs="Times New Roman"/>
          <w:sz w:val="24"/>
        </w:rPr>
        <w:t xml:space="preserve">Iterativno in inkrementalno </w:t>
      </w:r>
      <w:r w:rsidR="008205CF">
        <w:rPr>
          <w:rFonts w:ascii="Times New Roman" w:hAnsi="Times New Roman" w:cs="Times New Roman"/>
          <w:sz w:val="24"/>
        </w:rPr>
        <w:t>kategorijo definirajo</w:t>
      </w:r>
      <w:r w:rsidR="00BD1606">
        <w:rPr>
          <w:rFonts w:ascii="Times New Roman" w:hAnsi="Times New Roman" w:cs="Times New Roman"/>
          <w:sz w:val="24"/>
        </w:rPr>
        <w:t xml:space="preserve"> </w:t>
      </w:r>
      <w:r w:rsidR="008205CF">
        <w:rPr>
          <w:rFonts w:ascii="Times New Roman" w:hAnsi="Times New Roman" w:cs="Times New Roman"/>
          <w:sz w:val="24"/>
        </w:rPr>
        <w:t>prakse:</w:t>
      </w:r>
    </w:p>
    <w:p w:rsidR="00740DFC" w:rsidRDefault="0071185A" w:rsidP="00740DFC">
      <w:pPr>
        <w:pStyle w:val="Odstavekseznama"/>
        <w:numPr>
          <w:ilvl w:val="0"/>
          <w:numId w:val="17"/>
        </w:numPr>
        <w:jc w:val="both"/>
        <w:rPr>
          <w:rFonts w:ascii="Times New Roman" w:hAnsi="Times New Roman" w:cs="Times New Roman"/>
          <w:sz w:val="24"/>
        </w:rPr>
      </w:pPr>
      <w:r>
        <w:rPr>
          <w:rFonts w:ascii="Times New Roman" w:hAnsi="Times New Roman" w:cs="Times New Roman"/>
          <w:sz w:val="24"/>
        </w:rPr>
        <w:t>a</w:t>
      </w:r>
      <w:r w:rsidR="00DE6D71">
        <w:rPr>
          <w:rFonts w:ascii="Times New Roman" w:hAnsi="Times New Roman" w:cs="Times New Roman"/>
          <w:sz w:val="24"/>
        </w:rPr>
        <w:t>pliciranja</w:t>
      </w:r>
      <w:r w:rsidR="00747FAB">
        <w:rPr>
          <w:rFonts w:ascii="Times New Roman" w:hAnsi="Times New Roman" w:cs="Times New Roman"/>
          <w:sz w:val="24"/>
        </w:rPr>
        <w:t xml:space="preserve"> pravih artefaktov,</w:t>
      </w:r>
    </w:p>
    <w:p w:rsidR="00740DFC" w:rsidRDefault="0040441E"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zdelave</w:t>
      </w:r>
      <w:r w:rsidR="00747FAB" w:rsidRPr="00740DFC">
        <w:rPr>
          <w:rFonts w:ascii="Times New Roman" w:hAnsi="Times New Roman" w:cs="Times New Roman"/>
          <w:sz w:val="24"/>
        </w:rPr>
        <w:t xml:space="preserve"> več vzporednih modelov,</w:t>
      </w:r>
    </w:p>
    <w:p w:rsidR="00740DFC" w:rsidRDefault="00B02656"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teracije</w:t>
      </w:r>
      <w:r w:rsidR="00747FAB" w:rsidRPr="00740DFC">
        <w:rPr>
          <w:rFonts w:ascii="Times New Roman" w:hAnsi="Times New Roman" w:cs="Times New Roman"/>
          <w:sz w:val="24"/>
        </w:rPr>
        <w:t xml:space="preserve"> do naslednjega artefakta,</w:t>
      </w:r>
    </w:p>
    <w:p w:rsidR="00747FAB" w:rsidRPr="00740DFC" w:rsidRDefault="00B02656"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zvajanja</w:t>
      </w:r>
      <w:r w:rsidR="00747FAB" w:rsidRPr="00740DFC">
        <w:rPr>
          <w:rFonts w:ascii="Times New Roman" w:hAnsi="Times New Roman" w:cs="Times New Roman"/>
          <w:sz w:val="24"/>
        </w:rPr>
        <w:t xml:space="preserve"> manjših inkrementov </w:t>
      </w:r>
      <w:r w:rsidR="00747FAB" w:rsidRPr="00740DFC">
        <w:rPr>
          <w:rFonts w:ascii="Times New Roman" w:hAnsi="Times New Roman" w:cs="Times New Roman"/>
          <w:sz w:val="24"/>
        </w:rPr>
        <w:fldChar w:fldCharType="begin"/>
      </w:r>
      <w:r w:rsidR="00747FAB" w:rsidRPr="00740DFC">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747FAB" w:rsidRPr="00740DFC">
        <w:rPr>
          <w:rFonts w:ascii="Times New Roman" w:hAnsi="Times New Roman" w:cs="Times New Roman"/>
          <w:sz w:val="24"/>
        </w:rPr>
        <w:fldChar w:fldCharType="separate"/>
      </w:r>
      <w:r w:rsidR="00747FAB" w:rsidRPr="00740DFC">
        <w:rPr>
          <w:rFonts w:ascii="Times New Roman" w:hAnsi="Times New Roman" w:cs="Times New Roman"/>
          <w:sz w:val="24"/>
        </w:rPr>
        <w:t>(Ambler 2002, 45)</w:t>
      </w:r>
      <w:r w:rsidR="00747FAB" w:rsidRPr="00740DFC">
        <w:rPr>
          <w:rFonts w:ascii="Times New Roman" w:hAnsi="Times New Roman" w:cs="Times New Roman"/>
          <w:sz w:val="24"/>
        </w:rPr>
        <w:fldChar w:fldCharType="end"/>
      </w:r>
      <w:r w:rsidR="00747FAB" w:rsidRPr="00740DFC">
        <w:rPr>
          <w:rFonts w:ascii="Times New Roman" w:hAnsi="Times New Roman" w:cs="Times New Roman"/>
          <w:sz w:val="24"/>
        </w:rPr>
        <w:t>.</w:t>
      </w:r>
    </w:p>
    <w:p w:rsidR="00C32363" w:rsidRDefault="00747FAB" w:rsidP="007F4174">
      <w:pPr>
        <w:jc w:val="both"/>
        <w:rPr>
          <w:rFonts w:ascii="Times New Roman" w:hAnsi="Times New Roman" w:cs="Times New Roman"/>
          <w:sz w:val="24"/>
        </w:rPr>
      </w:pPr>
      <w:r>
        <w:rPr>
          <w:rFonts w:ascii="Times New Roman" w:hAnsi="Times New Roman" w:cs="Times New Roman"/>
          <w:sz w:val="24"/>
        </w:rPr>
        <w:t>Artefakte predstavljajo UML grafikon stanja, izvorna koda, diagram poteka podatkov, primeri uporabe in drugi</w:t>
      </w:r>
      <w:r w:rsidR="00416A3B">
        <w:rPr>
          <w:rFonts w:ascii="Times New Roman" w:hAnsi="Times New Roman" w:cs="Times New Roman"/>
          <w:sz w:val="24"/>
        </w:rPr>
        <w:t xml:space="preserve"> (PRILOGA B</w:t>
      </w:r>
      <w:r w:rsidR="009428B2">
        <w:rPr>
          <w:rFonts w:ascii="Times New Roman" w:hAnsi="Times New Roman" w:cs="Times New Roman"/>
          <w:sz w:val="24"/>
        </w:rPr>
        <w:t>)</w:t>
      </w:r>
      <w:r>
        <w:rPr>
          <w:rFonts w:ascii="Times New Roman" w:hAnsi="Times New Roman" w:cs="Times New Roman"/>
          <w:sz w:val="24"/>
        </w:rPr>
        <w:t xml:space="preserve">.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w:t>
      </w:r>
      <w:r>
        <w:rPr>
          <w:rFonts w:ascii="Times New Roman" w:hAnsi="Times New Roman" w:cs="Times New Roman"/>
          <w:sz w:val="24"/>
        </w:rPr>
        <w:lastRenderedPageBreak/>
        <w:t xml:space="preserve">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sidR="00CA510A">
        <w:rPr>
          <w:rFonts w:ascii="Times New Roman" w:hAnsi="Times New Roman" w:cs="Times New Roman"/>
          <w:sz w:val="24"/>
        </w:rPr>
        <w:t xml:space="preserve">. </w:t>
      </w:r>
      <w:r>
        <w:rPr>
          <w:rFonts w:ascii="Times New Roman" w:hAnsi="Times New Roman" w:cs="Times New Roman"/>
          <w:sz w:val="24"/>
        </w:rPr>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740DFC" w:rsidRDefault="00BD1606" w:rsidP="00B52A48">
      <w:pPr>
        <w:contextualSpacing/>
        <w:jc w:val="both"/>
        <w:rPr>
          <w:rFonts w:ascii="Times New Roman" w:hAnsi="Times New Roman" w:cs="Times New Roman"/>
          <w:sz w:val="24"/>
        </w:rPr>
      </w:pPr>
      <w:r>
        <w:rPr>
          <w:rFonts w:ascii="Times New Roman" w:hAnsi="Times New Roman" w:cs="Times New Roman"/>
          <w:sz w:val="24"/>
        </w:rPr>
        <w:t xml:space="preserve">Skupinsko delo </w:t>
      </w:r>
      <w:r w:rsidR="00B52A48">
        <w:rPr>
          <w:rFonts w:ascii="Times New Roman" w:hAnsi="Times New Roman" w:cs="Times New Roman"/>
          <w:sz w:val="24"/>
        </w:rPr>
        <w:t>definirajo</w:t>
      </w:r>
      <w:r>
        <w:rPr>
          <w:rFonts w:ascii="Times New Roman" w:hAnsi="Times New Roman" w:cs="Times New Roman"/>
          <w:sz w:val="24"/>
        </w:rPr>
        <w:t xml:space="preserve"> prakse:</w:t>
      </w:r>
    </w:p>
    <w:p w:rsidR="00740DFC" w:rsidRDefault="0071185A"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skupinskega modeliranja,</w:t>
      </w:r>
    </w:p>
    <w:p w:rsidR="0071185A"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aktivna participacija vlagateljev,</w:t>
      </w:r>
    </w:p>
    <w:p w:rsidR="00622126"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kolektivno lastništvo,</w:t>
      </w:r>
    </w:p>
    <w:p w:rsidR="00622126"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 xml:space="preserve">javni prikaz model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Pr>
          <w:rFonts w:ascii="Times New Roman" w:hAnsi="Times New Roman" w:cs="Times New Roman"/>
          <w:sz w:val="24"/>
        </w:rPr>
        <w:fldChar w:fldCharType="separate"/>
      </w:r>
      <w:r w:rsidRPr="00622126">
        <w:rPr>
          <w:rFonts w:ascii="Times New Roman" w:hAnsi="Times New Roman" w:cs="Times New Roman"/>
          <w:sz w:val="24"/>
          <w:szCs w:val="24"/>
        </w:rPr>
        <w:t>(Ambler 2002, 44–45)</w:t>
      </w:r>
      <w:r>
        <w:rPr>
          <w:rFonts w:ascii="Times New Roman" w:hAnsi="Times New Roman" w:cs="Times New Roman"/>
          <w:sz w:val="24"/>
        </w:rPr>
        <w:fldChar w:fldCharType="end"/>
      </w:r>
      <w:r>
        <w:rPr>
          <w:rFonts w:ascii="Times New Roman" w:hAnsi="Times New Roman" w:cs="Times New Roman"/>
          <w:sz w:val="24"/>
        </w:rPr>
        <w:t>.</w:t>
      </w:r>
    </w:p>
    <w:p w:rsidR="00365B0F" w:rsidRPr="00365B0F" w:rsidRDefault="00C660B9" w:rsidP="00365B0F">
      <w:pPr>
        <w:jc w:val="both"/>
        <w:rPr>
          <w:rFonts w:ascii="Times New Roman" w:hAnsi="Times New Roman" w:cs="Times New Roman"/>
          <w:sz w:val="24"/>
        </w:rPr>
      </w:pPr>
      <w:r>
        <w:rPr>
          <w:rFonts w:ascii="Times New Roman" w:hAnsi="Times New Roman" w:cs="Times New Roman"/>
          <w:sz w:val="24"/>
        </w:rPr>
        <w:t>Skupinsko modeliranje omogoča boljše razumevanje idej in ust</w:t>
      </w:r>
      <w:r w:rsidR="004B0F0A">
        <w:rPr>
          <w:rFonts w:ascii="Times New Roman" w:hAnsi="Times New Roman" w:cs="Times New Roman"/>
          <w:sz w:val="24"/>
        </w:rPr>
        <w:t>varjanje skupne vizije projekta.</w:t>
      </w:r>
      <w:r w:rsidR="00507030">
        <w:rPr>
          <w:rFonts w:ascii="Times New Roman" w:hAnsi="Times New Roman" w:cs="Times New Roman"/>
          <w:sz w:val="24"/>
        </w:rPr>
        <w:t xml:space="preserve"> Prav tako pripomore k izboljšani komunikaciji, izgradnji skupnega besednjaka in povečanju možnosti izvajanja kvalitetnega dela.</w:t>
      </w:r>
      <w:r w:rsidR="00211529">
        <w:rPr>
          <w:rFonts w:ascii="Times New Roman" w:hAnsi="Times New Roman" w:cs="Times New Roman"/>
          <w:sz w:val="24"/>
        </w:rPr>
        <w:t xml:space="preserve"> Z izboljšano komunikac</w:t>
      </w:r>
      <w:r w:rsidR="00103148">
        <w:rPr>
          <w:rFonts w:ascii="Times New Roman" w:hAnsi="Times New Roman" w:cs="Times New Roman"/>
          <w:sz w:val="24"/>
        </w:rPr>
        <w:t xml:space="preserve">ijo poda tudi priložnost prenosa znanja med zaposlenimi </w:t>
      </w:r>
      <w:r w:rsidR="00103148">
        <w:rPr>
          <w:rFonts w:ascii="Times New Roman" w:hAnsi="Times New Roman" w:cs="Times New Roman"/>
          <w:sz w:val="24"/>
        </w:rPr>
        <w:fldChar w:fldCharType="begin"/>
      </w:r>
      <w:r w:rsidR="00103148">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00103148">
        <w:rPr>
          <w:rFonts w:ascii="Times New Roman" w:hAnsi="Times New Roman" w:cs="Times New Roman"/>
          <w:sz w:val="24"/>
        </w:rPr>
        <w:fldChar w:fldCharType="separate"/>
      </w:r>
      <w:r w:rsidR="00103148" w:rsidRPr="00103148">
        <w:rPr>
          <w:rFonts w:ascii="Times New Roman" w:hAnsi="Times New Roman" w:cs="Times New Roman"/>
          <w:sz w:val="24"/>
        </w:rPr>
        <w:t>(Ambler 2002, 52)</w:t>
      </w:r>
      <w:r w:rsidR="00103148">
        <w:rPr>
          <w:rFonts w:ascii="Times New Roman" w:hAnsi="Times New Roman" w:cs="Times New Roman"/>
          <w:sz w:val="24"/>
        </w:rPr>
        <w:fldChar w:fldCharType="end"/>
      </w:r>
      <w:r w:rsidR="003E52CE">
        <w:rPr>
          <w:rFonts w:ascii="Times New Roman" w:hAnsi="Times New Roman" w:cs="Times New Roman"/>
          <w:sz w:val="24"/>
        </w:rPr>
        <w:t>.</w:t>
      </w:r>
      <w:r w:rsidR="00CF3D81">
        <w:rPr>
          <w:rFonts w:ascii="Times New Roman" w:hAnsi="Times New Roman" w:cs="Times New Roman"/>
          <w:sz w:val="24"/>
        </w:rPr>
        <w:t xml:space="preserve"> Navadno je za uspeh projekta potrebna večja stopnja vključenosti vlagateljev. Aktivna participacija</w:t>
      </w:r>
      <w:r w:rsidR="00F31593">
        <w:rPr>
          <w:rFonts w:ascii="Times New Roman" w:hAnsi="Times New Roman" w:cs="Times New Roman"/>
          <w:sz w:val="24"/>
        </w:rPr>
        <w:t xml:space="preserve"> tako</w:t>
      </w:r>
      <w:r w:rsidR="00CF3D81">
        <w:rPr>
          <w:rFonts w:ascii="Times New Roman" w:hAnsi="Times New Roman" w:cs="Times New Roman"/>
          <w:sz w:val="24"/>
        </w:rPr>
        <w:t xml:space="preserve"> spodbuja prisotnost uporabnikov ali vlagateljev na lokaciji z namenom izmenjave informacij glede zahtev in pričakovanj projekta</w:t>
      </w:r>
      <w:r w:rsidR="009235F7">
        <w:rPr>
          <w:rFonts w:ascii="Times New Roman" w:hAnsi="Times New Roman" w:cs="Times New Roman"/>
          <w:sz w:val="24"/>
        </w:rPr>
        <w:t xml:space="preserve"> </w:t>
      </w:r>
      <w:r w:rsidR="009235F7">
        <w:rPr>
          <w:rFonts w:ascii="Times New Roman" w:hAnsi="Times New Roman" w:cs="Times New Roman"/>
          <w:sz w:val="24"/>
        </w:rPr>
        <w:fldChar w:fldCharType="begin"/>
      </w:r>
      <w:r w:rsidR="009235F7">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009235F7">
        <w:rPr>
          <w:rFonts w:ascii="Times New Roman" w:hAnsi="Times New Roman" w:cs="Times New Roman"/>
          <w:sz w:val="24"/>
        </w:rPr>
        <w:fldChar w:fldCharType="separate"/>
      </w:r>
      <w:r w:rsidR="009235F7" w:rsidRPr="009235F7">
        <w:rPr>
          <w:rFonts w:ascii="Times New Roman" w:hAnsi="Times New Roman" w:cs="Times New Roman"/>
          <w:sz w:val="24"/>
        </w:rPr>
        <w:t>(Ambler 2002, 53)</w:t>
      </w:r>
      <w:r w:rsidR="009235F7">
        <w:rPr>
          <w:rFonts w:ascii="Times New Roman" w:hAnsi="Times New Roman" w:cs="Times New Roman"/>
          <w:sz w:val="24"/>
        </w:rPr>
        <w:fldChar w:fldCharType="end"/>
      </w:r>
      <w:r w:rsidR="00B36E53">
        <w:rPr>
          <w:rFonts w:ascii="Times New Roman" w:hAnsi="Times New Roman" w:cs="Times New Roman"/>
          <w:sz w:val="24"/>
        </w:rPr>
        <w:t>.</w:t>
      </w:r>
      <w:r w:rsidR="000831A2">
        <w:rPr>
          <w:rFonts w:ascii="Times New Roman" w:hAnsi="Times New Roman" w:cs="Times New Roman"/>
          <w:sz w:val="24"/>
        </w:rPr>
        <w:t xml:space="preserve"> Za kolektivno lastništvo velja, da lahko vsakdo sodeluje pri izgradnji določenega </w:t>
      </w:r>
      <w:r w:rsidR="004B633E">
        <w:rPr>
          <w:rFonts w:ascii="Times New Roman" w:hAnsi="Times New Roman" w:cs="Times New Roman"/>
          <w:sz w:val="24"/>
        </w:rPr>
        <w:t>modela</w:t>
      </w:r>
      <w:r w:rsidR="000831A2">
        <w:rPr>
          <w:rFonts w:ascii="Times New Roman" w:hAnsi="Times New Roman" w:cs="Times New Roman"/>
          <w:sz w:val="24"/>
        </w:rPr>
        <w:t xml:space="preserve">, kar predstavlja priložnost </w:t>
      </w:r>
      <w:r w:rsidR="009C69D0">
        <w:rPr>
          <w:rFonts w:ascii="Times New Roman" w:hAnsi="Times New Roman" w:cs="Times New Roman"/>
          <w:sz w:val="24"/>
        </w:rPr>
        <w:t xml:space="preserve">večje </w:t>
      </w:r>
      <w:r w:rsidR="000831A2">
        <w:rPr>
          <w:rFonts w:ascii="Times New Roman" w:hAnsi="Times New Roman" w:cs="Times New Roman"/>
          <w:sz w:val="24"/>
        </w:rPr>
        <w:t xml:space="preserve">identifikacije </w:t>
      </w:r>
      <w:r w:rsidR="004B633E">
        <w:rPr>
          <w:rFonts w:ascii="Times New Roman" w:hAnsi="Times New Roman" w:cs="Times New Roman"/>
          <w:sz w:val="24"/>
        </w:rPr>
        <w:t xml:space="preserve">napak </w:t>
      </w:r>
      <w:r w:rsidR="004B633E">
        <w:rPr>
          <w:rFonts w:ascii="Times New Roman" w:hAnsi="Times New Roman" w:cs="Times New Roman"/>
          <w:sz w:val="24"/>
        </w:rPr>
        <w:fldChar w:fldCharType="begin"/>
      </w:r>
      <w:r w:rsidR="004B633E">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004B633E">
        <w:rPr>
          <w:rFonts w:ascii="Times New Roman" w:hAnsi="Times New Roman" w:cs="Times New Roman"/>
          <w:sz w:val="24"/>
        </w:rPr>
        <w:fldChar w:fldCharType="separate"/>
      </w:r>
      <w:r w:rsidR="004B633E" w:rsidRPr="004B633E">
        <w:rPr>
          <w:rFonts w:ascii="Times New Roman" w:hAnsi="Times New Roman" w:cs="Times New Roman"/>
          <w:sz w:val="24"/>
        </w:rPr>
        <w:t>(Ambler 2002, 54)</w:t>
      </w:r>
      <w:r w:rsidR="004B633E">
        <w:rPr>
          <w:rFonts w:ascii="Times New Roman" w:hAnsi="Times New Roman" w:cs="Times New Roman"/>
          <w:sz w:val="24"/>
        </w:rPr>
        <w:fldChar w:fldCharType="end"/>
      </w:r>
      <w:r w:rsidR="004B633E">
        <w:rPr>
          <w:rFonts w:ascii="Times New Roman" w:hAnsi="Times New Roman" w:cs="Times New Roman"/>
          <w:sz w:val="24"/>
        </w:rPr>
        <w:t>. Prav v ta namen se uporablja</w:t>
      </w:r>
      <w:r w:rsidR="009E3E0B">
        <w:rPr>
          <w:rFonts w:ascii="Times New Roman" w:hAnsi="Times New Roman" w:cs="Times New Roman"/>
          <w:sz w:val="24"/>
        </w:rPr>
        <w:t>jo table za javni prikaz model</w:t>
      </w:r>
      <w:r w:rsidR="00CD00EB">
        <w:rPr>
          <w:rFonts w:ascii="Times New Roman" w:hAnsi="Times New Roman" w:cs="Times New Roman"/>
          <w:sz w:val="24"/>
        </w:rPr>
        <w:t>ov, kar spodbuja odprto komunikacijo med zaposlenimi</w:t>
      </w:r>
      <w:r w:rsidR="00E81A8E">
        <w:rPr>
          <w:rFonts w:ascii="Times New Roman" w:hAnsi="Times New Roman" w:cs="Times New Roman"/>
          <w:sz w:val="24"/>
        </w:rPr>
        <w:t xml:space="preserve"> </w:t>
      </w:r>
      <w:r w:rsidR="00E81A8E">
        <w:rPr>
          <w:rFonts w:ascii="Times New Roman" w:hAnsi="Times New Roman" w:cs="Times New Roman"/>
          <w:sz w:val="24"/>
        </w:rPr>
        <w:fldChar w:fldCharType="begin"/>
      </w:r>
      <w:r w:rsidR="00E81A8E">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00E81A8E">
        <w:rPr>
          <w:rFonts w:ascii="Times New Roman" w:hAnsi="Times New Roman" w:cs="Times New Roman"/>
          <w:sz w:val="24"/>
        </w:rPr>
        <w:fldChar w:fldCharType="separate"/>
      </w:r>
      <w:r w:rsidR="00E81A8E" w:rsidRPr="00E81A8E">
        <w:rPr>
          <w:rFonts w:ascii="Times New Roman" w:hAnsi="Times New Roman" w:cs="Times New Roman"/>
          <w:sz w:val="24"/>
        </w:rPr>
        <w:t>(Ambler 2002, 55)</w:t>
      </w:r>
      <w:r w:rsidR="00E81A8E">
        <w:rPr>
          <w:rFonts w:ascii="Times New Roman" w:hAnsi="Times New Roman" w:cs="Times New Roman"/>
          <w:sz w:val="24"/>
        </w:rPr>
        <w:fldChar w:fldCharType="end"/>
      </w:r>
      <w:r w:rsidR="00CD00EB">
        <w:rPr>
          <w:rFonts w:ascii="Times New Roman" w:hAnsi="Times New Roman" w:cs="Times New Roman"/>
          <w:sz w:val="24"/>
        </w:rPr>
        <w:t>.</w:t>
      </w:r>
      <w:r w:rsidR="004B633E">
        <w:rPr>
          <w:rFonts w:ascii="Times New Roman" w:hAnsi="Times New Roman" w:cs="Times New Roman"/>
          <w:sz w:val="24"/>
        </w:rPr>
        <w:t xml:space="preserve"> </w:t>
      </w:r>
    </w:p>
    <w:p w:rsidR="00B52A48" w:rsidRDefault="00B52A48" w:rsidP="00B52A48">
      <w:pPr>
        <w:contextualSpacing/>
        <w:jc w:val="both"/>
        <w:rPr>
          <w:rFonts w:ascii="Times New Roman" w:hAnsi="Times New Roman" w:cs="Times New Roman"/>
          <w:sz w:val="24"/>
        </w:rPr>
      </w:pPr>
      <w:r>
        <w:rPr>
          <w:rFonts w:ascii="Times New Roman" w:hAnsi="Times New Roman" w:cs="Times New Roman"/>
          <w:sz w:val="24"/>
        </w:rPr>
        <w:t>Enostavnost definirajo prakse:</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ustvarjanja preproste vsebine,</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enostavnega prikaza modela,</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 xml:space="preserve">uporaba enostavnih orodij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386009" w:rsidRDefault="00942170" w:rsidP="00B52A48">
      <w:pPr>
        <w:jc w:val="both"/>
        <w:rPr>
          <w:rFonts w:ascii="Times New Roman" w:hAnsi="Times New Roman" w:cs="Times New Roman"/>
          <w:b/>
          <w:bCs/>
          <w:color w:val="222222"/>
          <w:sz w:val="24"/>
          <w:szCs w:val="24"/>
          <w:shd w:val="clear" w:color="auto" w:fill="FFFFFF"/>
        </w:rPr>
      </w:pPr>
      <w:r>
        <w:rPr>
          <w:rFonts w:ascii="Times New Roman" w:hAnsi="Times New Roman" w:cs="Times New Roman"/>
          <w:sz w:val="24"/>
        </w:rPr>
        <w:t>Vsebino je priporočljivo poenostaviti do mere, da še vedno zadovoljuje projektu.</w:t>
      </w:r>
      <w:r w:rsidR="00987214">
        <w:rPr>
          <w:rFonts w:ascii="Times New Roman" w:hAnsi="Times New Roman" w:cs="Times New Roman"/>
          <w:sz w:val="24"/>
        </w:rPr>
        <w:t xml:space="preserve"> To pomeni, da model še vedno zadovoljuje potrebe in ima svoj namen. Poleg tega model ne vsebuje podvojenih informacij in je sestavljen iz karseda nizkega števila elementov</w:t>
      </w:r>
      <w:r w:rsidR="00912881">
        <w:rPr>
          <w:rFonts w:ascii="Times New Roman" w:hAnsi="Times New Roman" w:cs="Times New Roman"/>
          <w:sz w:val="24"/>
        </w:rPr>
        <w:t>, kar vodi v enostaven prikaz</w:t>
      </w:r>
      <w:r w:rsidR="00296BDE">
        <w:rPr>
          <w:rFonts w:ascii="Times New Roman" w:hAnsi="Times New Roman" w:cs="Times New Roman"/>
          <w:sz w:val="24"/>
        </w:rPr>
        <w:t xml:space="preserve"> </w:t>
      </w:r>
      <w:r w:rsidR="00296BDE">
        <w:rPr>
          <w:rFonts w:ascii="Times New Roman" w:hAnsi="Times New Roman" w:cs="Times New Roman"/>
          <w:sz w:val="24"/>
        </w:rPr>
        <w:fldChar w:fldCharType="begin"/>
      </w:r>
      <w:r w:rsidR="00296BDE">
        <w:rPr>
          <w:rFonts w:ascii="Times New Roman" w:hAnsi="Times New Roman" w:cs="Times New Roman"/>
          <w:sz w:val="24"/>
        </w:rPr>
        <w:instrText xml:space="preserve"> ADDIN ZOTERO_ITEM CSL_CITATION {"citationID":"BGZPnCXN","properties":{"formattedCitation":"{\\rtf (Ambler 2002, 56\\uc0\\u8211{}57)}","plainCitation":"(Ambler 2002, 56–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6-57"}],"schema":"https://github.com/citation-style-language/schema/raw/master/csl-citation.json"} </w:instrText>
      </w:r>
      <w:r w:rsidR="00296BDE">
        <w:rPr>
          <w:rFonts w:ascii="Times New Roman" w:hAnsi="Times New Roman" w:cs="Times New Roman"/>
          <w:sz w:val="24"/>
        </w:rPr>
        <w:fldChar w:fldCharType="separate"/>
      </w:r>
      <w:r w:rsidR="00296BDE" w:rsidRPr="00296BDE">
        <w:rPr>
          <w:rFonts w:ascii="Times New Roman" w:hAnsi="Times New Roman" w:cs="Times New Roman"/>
          <w:sz w:val="24"/>
          <w:szCs w:val="24"/>
        </w:rPr>
        <w:t>(Ambler 2002, 56–57)</w:t>
      </w:r>
      <w:r w:rsidR="00296BDE">
        <w:rPr>
          <w:rFonts w:ascii="Times New Roman" w:hAnsi="Times New Roman" w:cs="Times New Roman"/>
          <w:sz w:val="24"/>
        </w:rPr>
        <w:fldChar w:fldCharType="end"/>
      </w:r>
      <w:r w:rsidR="00386009">
        <w:rPr>
          <w:rFonts w:ascii="Times New Roman" w:hAnsi="Times New Roman" w:cs="Times New Roman"/>
          <w:sz w:val="24"/>
        </w:rPr>
        <w:t>. Pr</w:t>
      </w:r>
      <w:r w:rsidR="0099305B">
        <w:rPr>
          <w:rFonts w:ascii="Times New Roman" w:hAnsi="Times New Roman" w:cs="Times New Roman"/>
          <w:sz w:val="24"/>
        </w:rPr>
        <w:t>iporoča se izogibanje: križ</w:t>
      </w:r>
      <w:r w:rsidR="001E6FE5">
        <w:rPr>
          <w:rFonts w:ascii="Times New Roman" w:hAnsi="Times New Roman" w:cs="Times New Roman"/>
          <w:sz w:val="24"/>
        </w:rPr>
        <w:t>anim</w:t>
      </w:r>
      <w:r w:rsidR="00386009">
        <w:rPr>
          <w:rFonts w:ascii="Times New Roman" w:hAnsi="Times New Roman" w:cs="Times New Roman"/>
          <w:sz w:val="24"/>
        </w:rPr>
        <w:t xml:space="preserve"> tranzicij</w:t>
      </w:r>
      <w:r w:rsidR="001E6FE5">
        <w:rPr>
          <w:rFonts w:ascii="Times New Roman" w:hAnsi="Times New Roman" w:cs="Times New Roman"/>
          <w:sz w:val="24"/>
        </w:rPr>
        <w:t>am</w:t>
      </w:r>
      <w:r w:rsidR="00386009">
        <w:rPr>
          <w:rFonts w:ascii="Times New Roman" w:hAnsi="Times New Roman" w:cs="Times New Roman"/>
          <w:sz w:val="24"/>
        </w:rPr>
        <w:t>,</w:t>
      </w:r>
      <w:r w:rsidR="00E309C5">
        <w:rPr>
          <w:rFonts w:ascii="Times New Roman" w:hAnsi="Times New Roman" w:cs="Times New Roman"/>
          <w:sz w:val="24"/>
        </w:rPr>
        <w:t xml:space="preserve"> </w:t>
      </w:r>
      <w:r w:rsidR="003A5FD8">
        <w:rPr>
          <w:rFonts w:ascii="Times New Roman" w:hAnsi="Times New Roman" w:cs="Times New Roman"/>
          <w:sz w:val="24"/>
        </w:rPr>
        <w:t>zavi</w:t>
      </w:r>
      <w:r w:rsidR="001E6FE5">
        <w:rPr>
          <w:rFonts w:ascii="Times New Roman" w:hAnsi="Times New Roman" w:cs="Times New Roman"/>
          <w:sz w:val="24"/>
        </w:rPr>
        <w:t>tim</w:t>
      </w:r>
      <w:r w:rsidR="00E309C5">
        <w:rPr>
          <w:rFonts w:ascii="Times New Roman" w:hAnsi="Times New Roman" w:cs="Times New Roman"/>
          <w:sz w:val="24"/>
        </w:rPr>
        <w:t xml:space="preserve"> tranzicij</w:t>
      </w:r>
      <w:r w:rsidR="001E6FE5">
        <w:rPr>
          <w:rFonts w:ascii="Times New Roman" w:hAnsi="Times New Roman" w:cs="Times New Roman"/>
          <w:sz w:val="24"/>
        </w:rPr>
        <w:t>am</w:t>
      </w:r>
      <w:r w:rsidR="00E309C5">
        <w:rPr>
          <w:rFonts w:ascii="Times New Roman" w:hAnsi="Times New Roman" w:cs="Times New Roman"/>
          <w:sz w:val="24"/>
        </w:rPr>
        <w:t xml:space="preserve">, </w:t>
      </w:r>
      <w:r w:rsidR="006210D4">
        <w:rPr>
          <w:rFonts w:ascii="Times New Roman" w:hAnsi="Times New Roman" w:cs="Times New Roman"/>
          <w:sz w:val="24"/>
        </w:rPr>
        <w:t>diagonalnim</w:t>
      </w:r>
      <w:r w:rsidR="00386009">
        <w:rPr>
          <w:rFonts w:ascii="Times New Roman" w:hAnsi="Times New Roman" w:cs="Times New Roman"/>
          <w:sz w:val="24"/>
        </w:rPr>
        <w:t xml:space="preserve"> tranzicij</w:t>
      </w:r>
      <w:r w:rsidR="00B53EF8">
        <w:rPr>
          <w:rFonts w:ascii="Times New Roman" w:hAnsi="Times New Roman" w:cs="Times New Roman"/>
          <w:sz w:val="24"/>
        </w:rPr>
        <w:t>am</w:t>
      </w:r>
      <w:r w:rsidR="003316A7">
        <w:rPr>
          <w:rFonts w:ascii="Times New Roman" w:hAnsi="Times New Roman" w:cs="Times New Roman"/>
          <w:sz w:val="24"/>
        </w:rPr>
        <w:t>, različnim</w:t>
      </w:r>
      <w:r w:rsidR="00386009">
        <w:rPr>
          <w:rFonts w:ascii="Times New Roman" w:hAnsi="Times New Roman" w:cs="Times New Roman"/>
          <w:sz w:val="24"/>
        </w:rPr>
        <w:t xml:space="preserve"> velikosti</w:t>
      </w:r>
      <w:r w:rsidR="003316A7">
        <w:rPr>
          <w:rFonts w:ascii="Times New Roman" w:hAnsi="Times New Roman" w:cs="Times New Roman"/>
          <w:sz w:val="24"/>
        </w:rPr>
        <w:t>m</w:t>
      </w:r>
      <w:r w:rsidR="00386009">
        <w:rPr>
          <w:rFonts w:ascii="Times New Roman" w:hAnsi="Times New Roman" w:cs="Times New Roman"/>
          <w:sz w:val="24"/>
        </w:rPr>
        <w:t xml:space="preserve"> balonov, velikemu številu balonov (ne več kot 7 +/</w:t>
      </w:r>
      <w:r w:rsidR="00386009" w:rsidRPr="00386009">
        <w:rPr>
          <w:rFonts w:ascii="Times New Roman" w:hAnsi="Times New Roman" w:cs="Times New Roman"/>
          <w:bCs/>
          <w:color w:val="222222"/>
          <w:sz w:val="24"/>
          <w:szCs w:val="24"/>
          <w:shd w:val="clear" w:color="auto" w:fill="FFFFFF"/>
        </w:rPr>
        <w:t>−2)</w:t>
      </w:r>
      <w:r w:rsidR="008B527A">
        <w:rPr>
          <w:rFonts w:ascii="Times New Roman" w:hAnsi="Times New Roman" w:cs="Times New Roman"/>
          <w:bCs/>
          <w:color w:val="222222"/>
          <w:sz w:val="24"/>
          <w:szCs w:val="24"/>
          <w:shd w:val="clear" w:color="auto" w:fill="FFFFFF"/>
        </w:rPr>
        <w:t xml:space="preserve"> in </w:t>
      </w:r>
      <w:r w:rsidR="00E309C5">
        <w:rPr>
          <w:rFonts w:ascii="Times New Roman" w:hAnsi="Times New Roman" w:cs="Times New Roman"/>
          <w:bCs/>
          <w:color w:val="222222"/>
          <w:sz w:val="24"/>
          <w:szCs w:val="24"/>
          <w:shd w:val="clear" w:color="auto" w:fill="FFFFFF"/>
        </w:rPr>
        <w:t>nepotrebnim podrobnostim</w:t>
      </w:r>
      <w:r w:rsidR="00533E25">
        <w:rPr>
          <w:rFonts w:ascii="Times New Roman" w:hAnsi="Times New Roman" w:cs="Times New Roman"/>
          <w:bCs/>
          <w:color w:val="222222"/>
          <w:sz w:val="24"/>
          <w:szCs w:val="24"/>
          <w:shd w:val="clear" w:color="auto" w:fill="FFFFFF"/>
        </w:rPr>
        <w:t xml:space="preserve"> </w:t>
      </w:r>
      <w:r w:rsidR="00533E25">
        <w:rPr>
          <w:rFonts w:ascii="Times New Roman" w:hAnsi="Times New Roman" w:cs="Times New Roman"/>
          <w:bCs/>
          <w:color w:val="222222"/>
          <w:sz w:val="24"/>
          <w:szCs w:val="24"/>
          <w:shd w:val="clear" w:color="auto" w:fill="FFFFFF"/>
        </w:rPr>
        <w:fldChar w:fldCharType="begin"/>
      </w:r>
      <w:r w:rsidR="00533E25">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00533E25">
        <w:rPr>
          <w:rFonts w:ascii="Times New Roman" w:hAnsi="Times New Roman" w:cs="Times New Roman"/>
          <w:bCs/>
          <w:color w:val="222222"/>
          <w:sz w:val="24"/>
          <w:szCs w:val="24"/>
          <w:shd w:val="clear" w:color="auto" w:fill="FFFFFF"/>
        </w:rPr>
        <w:fldChar w:fldCharType="separate"/>
      </w:r>
      <w:r w:rsidR="00533E25" w:rsidRPr="00533E25">
        <w:rPr>
          <w:rFonts w:ascii="Times New Roman" w:hAnsi="Times New Roman" w:cs="Times New Roman"/>
          <w:sz w:val="24"/>
        </w:rPr>
        <w:t>(Ambler 2002, 57)</w:t>
      </w:r>
      <w:r w:rsidR="00533E25">
        <w:rPr>
          <w:rFonts w:ascii="Times New Roman" w:hAnsi="Times New Roman" w:cs="Times New Roman"/>
          <w:bCs/>
          <w:color w:val="222222"/>
          <w:sz w:val="24"/>
          <w:szCs w:val="24"/>
          <w:shd w:val="clear" w:color="auto" w:fill="FFFFFF"/>
        </w:rPr>
        <w:fldChar w:fldCharType="end"/>
      </w:r>
      <w:r w:rsidR="00C81070">
        <w:rPr>
          <w:rFonts w:ascii="Times New Roman" w:hAnsi="Times New Roman" w:cs="Times New Roman"/>
          <w:bCs/>
          <w:color w:val="222222"/>
          <w:sz w:val="24"/>
          <w:szCs w:val="24"/>
          <w:shd w:val="clear" w:color="auto" w:fill="FFFFFF"/>
        </w:rPr>
        <w:t xml:space="preserve">. </w:t>
      </w:r>
      <w:r w:rsidR="001F53A6">
        <w:rPr>
          <w:rFonts w:ascii="Times New Roman" w:hAnsi="Times New Roman" w:cs="Times New Roman"/>
          <w:bCs/>
          <w:color w:val="222222"/>
          <w:sz w:val="24"/>
          <w:szCs w:val="24"/>
          <w:shd w:val="clear" w:color="auto" w:fill="FFFFFF"/>
        </w:rPr>
        <w:t>Večina modelov lahko narišemo na tablo, kar je potrditev, da</w:t>
      </w:r>
      <w:r w:rsidR="00DC5351">
        <w:rPr>
          <w:rFonts w:ascii="Times New Roman" w:hAnsi="Times New Roman" w:cs="Times New Roman"/>
          <w:bCs/>
          <w:color w:val="222222"/>
          <w:sz w:val="24"/>
          <w:szCs w:val="24"/>
          <w:shd w:val="clear" w:color="auto" w:fill="FFFFFF"/>
        </w:rPr>
        <w:t xml:space="preserve"> </w:t>
      </w:r>
      <w:r w:rsidR="00D653C3">
        <w:rPr>
          <w:rFonts w:ascii="Times New Roman" w:hAnsi="Times New Roman" w:cs="Times New Roman"/>
          <w:bCs/>
          <w:color w:val="222222"/>
          <w:sz w:val="24"/>
          <w:szCs w:val="24"/>
          <w:shd w:val="clear" w:color="auto" w:fill="FFFFFF"/>
        </w:rPr>
        <w:t>je fizična tab</w:t>
      </w:r>
      <w:r w:rsidR="009563EC">
        <w:rPr>
          <w:rFonts w:ascii="Times New Roman" w:hAnsi="Times New Roman" w:cs="Times New Roman"/>
          <w:bCs/>
          <w:color w:val="222222"/>
          <w:sz w:val="24"/>
          <w:szCs w:val="24"/>
          <w:shd w:val="clear" w:color="auto" w:fill="FFFFFF"/>
        </w:rPr>
        <w:t>la najboljše orodje modeliranja.</w:t>
      </w:r>
      <w:r w:rsidR="009070E8">
        <w:rPr>
          <w:rFonts w:ascii="Times New Roman" w:hAnsi="Times New Roman" w:cs="Times New Roman"/>
          <w:bCs/>
          <w:color w:val="222222"/>
          <w:sz w:val="24"/>
          <w:szCs w:val="24"/>
          <w:shd w:val="clear" w:color="auto" w:fill="FFFFFF"/>
        </w:rPr>
        <w:t xml:space="preserve"> Uporaba enostavnih orodij </w:t>
      </w:r>
      <w:r w:rsidR="0046207D">
        <w:rPr>
          <w:rFonts w:ascii="Times New Roman" w:hAnsi="Times New Roman" w:cs="Times New Roman"/>
          <w:bCs/>
          <w:color w:val="222222"/>
          <w:sz w:val="24"/>
          <w:szCs w:val="24"/>
          <w:shd w:val="clear" w:color="auto" w:fill="FFFFFF"/>
        </w:rPr>
        <w:t xml:space="preserve">deluje, saj je večina diagramov </w:t>
      </w:r>
      <w:r w:rsidR="005D5B58">
        <w:rPr>
          <w:rFonts w:ascii="Times New Roman" w:hAnsi="Times New Roman" w:cs="Times New Roman"/>
          <w:bCs/>
          <w:color w:val="222222"/>
          <w:sz w:val="24"/>
          <w:szCs w:val="24"/>
          <w:shd w:val="clear" w:color="auto" w:fill="FFFFFF"/>
        </w:rPr>
        <w:t xml:space="preserve">za enkratno uporabo </w:t>
      </w:r>
      <w:r w:rsidR="005D5B58">
        <w:rPr>
          <w:rFonts w:ascii="Times New Roman" w:hAnsi="Times New Roman" w:cs="Times New Roman"/>
          <w:bCs/>
          <w:color w:val="222222"/>
          <w:sz w:val="24"/>
          <w:szCs w:val="24"/>
          <w:shd w:val="clear" w:color="auto" w:fill="FFFFFF"/>
        </w:rPr>
        <w:fldChar w:fldCharType="begin"/>
      </w:r>
      <w:r w:rsidR="005D5B58">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005D5B58">
        <w:rPr>
          <w:rFonts w:ascii="Times New Roman" w:hAnsi="Times New Roman" w:cs="Times New Roman"/>
          <w:bCs/>
          <w:color w:val="222222"/>
          <w:sz w:val="24"/>
          <w:szCs w:val="24"/>
          <w:shd w:val="clear" w:color="auto" w:fill="FFFFFF"/>
        </w:rPr>
        <w:fldChar w:fldCharType="separate"/>
      </w:r>
      <w:r w:rsidR="005D5B58" w:rsidRPr="005D5B58">
        <w:rPr>
          <w:rFonts w:ascii="Times New Roman" w:hAnsi="Times New Roman" w:cs="Times New Roman"/>
          <w:sz w:val="24"/>
        </w:rPr>
        <w:t>(Ambler 2002, 58)</w:t>
      </w:r>
      <w:r w:rsidR="005D5B58">
        <w:rPr>
          <w:rFonts w:ascii="Times New Roman" w:hAnsi="Times New Roman" w:cs="Times New Roman"/>
          <w:bCs/>
          <w:color w:val="222222"/>
          <w:sz w:val="24"/>
          <w:szCs w:val="24"/>
          <w:shd w:val="clear" w:color="auto" w:fill="FFFFFF"/>
        </w:rPr>
        <w:fldChar w:fldCharType="end"/>
      </w:r>
      <w:r w:rsidR="0046207D">
        <w:rPr>
          <w:rFonts w:ascii="Times New Roman" w:hAnsi="Times New Roman" w:cs="Times New Roman"/>
          <w:bCs/>
          <w:color w:val="222222"/>
          <w:sz w:val="24"/>
          <w:szCs w:val="24"/>
          <w:shd w:val="clear" w:color="auto" w:fill="FFFFFF"/>
        </w:rPr>
        <w:t>.</w:t>
      </w:r>
      <w:r w:rsidR="006B6042">
        <w:rPr>
          <w:rFonts w:ascii="Times New Roman" w:hAnsi="Times New Roman" w:cs="Times New Roman"/>
          <w:bCs/>
          <w:color w:val="222222"/>
          <w:sz w:val="24"/>
          <w:szCs w:val="24"/>
          <w:shd w:val="clear" w:color="auto" w:fill="FFFFFF"/>
        </w:rPr>
        <w:t xml:space="preserve"> </w:t>
      </w:r>
      <w:r w:rsidR="001F53A6">
        <w:rPr>
          <w:rFonts w:ascii="Times New Roman" w:hAnsi="Times New Roman" w:cs="Times New Roman"/>
          <w:bCs/>
          <w:color w:val="222222"/>
          <w:sz w:val="24"/>
          <w:szCs w:val="24"/>
          <w:shd w:val="clear" w:color="auto" w:fill="FFFFFF"/>
        </w:rPr>
        <w:t xml:space="preserve"> </w:t>
      </w:r>
    </w:p>
    <w:p w:rsidR="00B52A48" w:rsidRDefault="00B52A48" w:rsidP="00B52A48">
      <w:pPr>
        <w:jc w:val="both"/>
        <w:rPr>
          <w:rFonts w:ascii="Times New Roman" w:hAnsi="Times New Roman" w:cs="Times New Roman"/>
          <w:sz w:val="24"/>
        </w:rPr>
      </w:pPr>
      <w:r>
        <w:rPr>
          <w:rFonts w:ascii="Times New Roman" w:hAnsi="Times New Roman" w:cs="Times New Roman"/>
          <w:sz w:val="24"/>
        </w:rPr>
        <w:lastRenderedPageBreak/>
        <w:t>Validacijo definirajo prakse:</w:t>
      </w:r>
    </w:p>
    <w:p w:rsidR="00B52A48" w:rsidRDefault="00B52A48" w:rsidP="00B52A48">
      <w:pPr>
        <w:pStyle w:val="Odstavekseznama"/>
        <w:numPr>
          <w:ilvl w:val="0"/>
          <w:numId w:val="19"/>
        </w:numPr>
        <w:jc w:val="both"/>
        <w:rPr>
          <w:rFonts w:ascii="Times New Roman" w:hAnsi="Times New Roman" w:cs="Times New Roman"/>
          <w:sz w:val="24"/>
        </w:rPr>
      </w:pPr>
      <w:r>
        <w:rPr>
          <w:rFonts w:ascii="Times New Roman" w:hAnsi="Times New Roman" w:cs="Times New Roman"/>
          <w:sz w:val="24"/>
        </w:rPr>
        <w:t>upoštevanja preverljivosti,</w:t>
      </w:r>
    </w:p>
    <w:p w:rsidR="00B52A48" w:rsidRDefault="00B52A48" w:rsidP="00B52A48">
      <w:pPr>
        <w:pStyle w:val="Odstavekseznama"/>
        <w:numPr>
          <w:ilvl w:val="0"/>
          <w:numId w:val="19"/>
        </w:numPr>
        <w:jc w:val="both"/>
        <w:rPr>
          <w:rFonts w:ascii="Times New Roman" w:hAnsi="Times New Roman" w:cs="Times New Roman"/>
          <w:sz w:val="24"/>
        </w:rPr>
      </w:pPr>
      <w:r>
        <w:rPr>
          <w:rFonts w:ascii="Times New Roman" w:hAnsi="Times New Roman" w:cs="Times New Roman"/>
          <w:sz w:val="24"/>
        </w:rPr>
        <w:t xml:space="preserve">dokazovanja s kod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5B4D29" w:rsidRPr="005B4D29" w:rsidRDefault="00C23E14" w:rsidP="005B4D29">
      <w:pPr>
        <w:jc w:val="both"/>
        <w:rPr>
          <w:rFonts w:ascii="Times New Roman" w:hAnsi="Times New Roman" w:cs="Times New Roman"/>
          <w:sz w:val="24"/>
        </w:rPr>
      </w:pPr>
      <w:r>
        <w:rPr>
          <w:rFonts w:ascii="Times New Roman" w:hAnsi="Times New Roman" w:cs="Times New Roman"/>
          <w:sz w:val="24"/>
        </w:rPr>
        <w:t>Moderni procesi vključujejo aktivnosti testiranja in zagotavljanje kvalitete čez celoten življenjski cikel.</w:t>
      </w:r>
      <w:r w:rsidR="00612BBB">
        <w:rPr>
          <w:rFonts w:ascii="Times New Roman" w:hAnsi="Times New Roman" w:cs="Times New Roman"/>
          <w:sz w:val="24"/>
        </w:rPr>
        <w:t xml:space="preserve"> Nekateri</w:t>
      </w:r>
      <w:r w:rsidR="00B8714F">
        <w:rPr>
          <w:rFonts w:ascii="Times New Roman" w:hAnsi="Times New Roman" w:cs="Times New Roman"/>
          <w:sz w:val="24"/>
        </w:rPr>
        <w:t xml:space="preserve"> modeli</w:t>
      </w:r>
      <w:r w:rsidR="00612BBB">
        <w:rPr>
          <w:rFonts w:ascii="Times New Roman" w:hAnsi="Times New Roman" w:cs="Times New Roman"/>
          <w:sz w:val="24"/>
        </w:rPr>
        <w:t xml:space="preserve"> celo priporočajo definiranje testnih ko</w:t>
      </w:r>
      <w:r w:rsidR="00484829">
        <w:rPr>
          <w:rFonts w:ascii="Times New Roman" w:hAnsi="Times New Roman" w:cs="Times New Roman"/>
          <w:sz w:val="24"/>
        </w:rPr>
        <w:t>nceptov pred izgradnjo sistema.</w:t>
      </w:r>
      <w:r w:rsidR="003879B5">
        <w:rPr>
          <w:rFonts w:ascii="Times New Roman" w:hAnsi="Times New Roman" w:cs="Times New Roman"/>
          <w:sz w:val="24"/>
        </w:rPr>
        <w:t xml:space="preserve"> </w:t>
      </w:r>
      <w:r w:rsidR="00227E5D">
        <w:rPr>
          <w:rFonts w:ascii="Times New Roman" w:hAnsi="Times New Roman" w:cs="Times New Roman"/>
          <w:sz w:val="24"/>
        </w:rPr>
        <w:t>Če ne moremo testirati sistema je bolje, da ga ne gradimo</w:t>
      </w:r>
      <w:r w:rsidR="000746B0">
        <w:rPr>
          <w:rFonts w:ascii="Times New Roman" w:hAnsi="Times New Roman" w:cs="Times New Roman"/>
          <w:sz w:val="24"/>
        </w:rPr>
        <w:t xml:space="preserve"> </w:t>
      </w:r>
      <w:r w:rsidR="000746B0">
        <w:rPr>
          <w:rFonts w:ascii="Times New Roman" w:hAnsi="Times New Roman" w:cs="Times New Roman"/>
          <w:sz w:val="24"/>
        </w:rPr>
        <w:fldChar w:fldCharType="begin"/>
      </w:r>
      <w:r w:rsidR="000746B0">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000746B0">
        <w:rPr>
          <w:rFonts w:ascii="Times New Roman" w:hAnsi="Times New Roman" w:cs="Times New Roman"/>
          <w:sz w:val="24"/>
        </w:rPr>
        <w:fldChar w:fldCharType="separate"/>
      </w:r>
      <w:r w:rsidR="000746B0" w:rsidRPr="000746B0">
        <w:rPr>
          <w:rFonts w:ascii="Times New Roman" w:hAnsi="Times New Roman" w:cs="Times New Roman"/>
          <w:sz w:val="24"/>
        </w:rPr>
        <w:t>(Ambler 2002, 58)</w:t>
      </w:r>
      <w:r w:rsidR="000746B0">
        <w:rPr>
          <w:rFonts w:ascii="Times New Roman" w:hAnsi="Times New Roman" w:cs="Times New Roman"/>
          <w:sz w:val="24"/>
        </w:rPr>
        <w:fldChar w:fldCharType="end"/>
      </w:r>
      <w:r w:rsidR="00227E5D">
        <w:rPr>
          <w:rFonts w:ascii="Times New Roman" w:hAnsi="Times New Roman" w:cs="Times New Roman"/>
          <w:sz w:val="24"/>
        </w:rPr>
        <w:t>.</w:t>
      </w:r>
      <w:r w:rsidR="00414CD0">
        <w:rPr>
          <w:rFonts w:ascii="Times New Roman" w:hAnsi="Times New Roman" w:cs="Times New Roman"/>
          <w:sz w:val="24"/>
        </w:rPr>
        <w:t xml:space="preserve"> K temu stremi praksa upoštevanja preverljivosti.</w:t>
      </w:r>
      <w:r w:rsidR="00AD345D">
        <w:rPr>
          <w:rFonts w:ascii="Times New Roman" w:hAnsi="Times New Roman" w:cs="Times New Roman"/>
          <w:sz w:val="24"/>
        </w:rPr>
        <w:t xml:space="preserve"> </w:t>
      </w:r>
      <w:r w:rsidR="00B05088">
        <w:rPr>
          <w:rFonts w:ascii="Times New Roman" w:hAnsi="Times New Roman" w:cs="Times New Roman"/>
          <w:sz w:val="24"/>
        </w:rPr>
        <w:t>Ob zgrajenem modelu</w:t>
      </w:r>
      <w:r w:rsidR="00F04532">
        <w:rPr>
          <w:rFonts w:ascii="Times New Roman" w:hAnsi="Times New Roman" w:cs="Times New Roman"/>
          <w:sz w:val="24"/>
        </w:rPr>
        <w:t xml:space="preserve"> pa</w:t>
      </w:r>
      <w:r w:rsidR="00B05088">
        <w:rPr>
          <w:rFonts w:ascii="Times New Roman" w:hAnsi="Times New Roman" w:cs="Times New Roman"/>
          <w:sz w:val="24"/>
        </w:rPr>
        <w:t xml:space="preserve"> je p</w:t>
      </w:r>
      <w:r w:rsidR="00A444E5">
        <w:rPr>
          <w:rFonts w:ascii="Times New Roman" w:hAnsi="Times New Roman" w:cs="Times New Roman"/>
          <w:sz w:val="24"/>
        </w:rPr>
        <w:t xml:space="preserve">otrebno preveriti </w:t>
      </w:r>
      <w:r w:rsidR="00A36714">
        <w:rPr>
          <w:rFonts w:ascii="Times New Roman" w:hAnsi="Times New Roman" w:cs="Times New Roman"/>
          <w:sz w:val="24"/>
        </w:rPr>
        <w:t>ali je mogoča implementacija poslovnega pravila v model</w:t>
      </w:r>
      <w:r w:rsidR="00C0220F">
        <w:rPr>
          <w:rFonts w:ascii="Times New Roman" w:hAnsi="Times New Roman" w:cs="Times New Roman"/>
          <w:sz w:val="24"/>
        </w:rPr>
        <w:t>,</w:t>
      </w:r>
      <w:r w:rsidR="00A36714">
        <w:rPr>
          <w:rFonts w:ascii="Times New Roman" w:hAnsi="Times New Roman" w:cs="Times New Roman"/>
          <w:sz w:val="24"/>
        </w:rPr>
        <w:t xml:space="preserve"> torej ali ga bo mogoče izvajati</w:t>
      </w:r>
      <w:r w:rsidR="0046433D">
        <w:rPr>
          <w:rFonts w:ascii="Times New Roman" w:hAnsi="Times New Roman" w:cs="Times New Roman"/>
          <w:sz w:val="24"/>
        </w:rPr>
        <w:t>.</w:t>
      </w:r>
      <w:r w:rsidR="001A6653">
        <w:rPr>
          <w:rFonts w:ascii="Times New Roman" w:hAnsi="Times New Roman" w:cs="Times New Roman"/>
          <w:sz w:val="24"/>
        </w:rPr>
        <w:t xml:space="preserve"> To</w:t>
      </w:r>
      <w:r w:rsidR="002E14A7">
        <w:rPr>
          <w:rFonts w:ascii="Times New Roman" w:hAnsi="Times New Roman" w:cs="Times New Roman"/>
          <w:sz w:val="24"/>
        </w:rPr>
        <w:t xml:space="preserve"> lahko preverimo tudi z uporabo kode.</w:t>
      </w:r>
      <w:r w:rsidR="00CF3102">
        <w:rPr>
          <w:rFonts w:ascii="Times New Roman" w:hAnsi="Times New Roman" w:cs="Times New Roman"/>
          <w:sz w:val="24"/>
        </w:rPr>
        <w:t xml:space="preserve"> V praksi se priporoča izvajati cikel modeliranja, kodiranja in testiranja </w:t>
      </w:r>
      <w:r w:rsidR="00CF3102">
        <w:rPr>
          <w:rFonts w:ascii="Times New Roman" w:hAnsi="Times New Roman" w:cs="Times New Roman"/>
          <w:sz w:val="24"/>
        </w:rPr>
        <w:fldChar w:fldCharType="begin"/>
      </w:r>
      <w:r w:rsidR="00CF3102">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00CF3102">
        <w:rPr>
          <w:rFonts w:ascii="Times New Roman" w:hAnsi="Times New Roman" w:cs="Times New Roman"/>
          <w:sz w:val="24"/>
        </w:rPr>
        <w:fldChar w:fldCharType="separate"/>
      </w:r>
      <w:r w:rsidR="00CF3102" w:rsidRPr="00083F23">
        <w:rPr>
          <w:rFonts w:ascii="Times New Roman" w:hAnsi="Times New Roman" w:cs="Times New Roman"/>
          <w:sz w:val="24"/>
        </w:rPr>
        <w:t>(Ambler 2002, 59)</w:t>
      </w:r>
      <w:r w:rsidR="00CF3102">
        <w:rPr>
          <w:rFonts w:ascii="Times New Roman" w:hAnsi="Times New Roman" w:cs="Times New Roman"/>
          <w:sz w:val="24"/>
        </w:rPr>
        <w:fldChar w:fldCharType="end"/>
      </w:r>
      <w:r w:rsidR="00CF3102">
        <w:rPr>
          <w:rFonts w:ascii="Times New Roman" w:hAnsi="Times New Roman" w:cs="Times New Roman"/>
          <w:sz w:val="24"/>
        </w:rPr>
        <w:t>.</w:t>
      </w:r>
    </w:p>
    <w:p w:rsidR="00F92F93" w:rsidRDefault="00BD1606" w:rsidP="007F4174">
      <w:pPr>
        <w:jc w:val="both"/>
        <w:rPr>
          <w:rFonts w:ascii="Times New Roman" w:hAnsi="Times New Roman" w:cs="Times New Roman"/>
          <w:sz w:val="24"/>
        </w:rPr>
      </w:pPr>
      <w:r>
        <w:rPr>
          <w:rFonts w:ascii="Times New Roman" w:hAnsi="Times New Roman" w:cs="Times New Roman"/>
          <w:sz w:val="24"/>
        </w:rPr>
        <w:t xml:space="preserve"> </w:t>
      </w:r>
    </w:p>
    <w:p w:rsidR="00304555" w:rsidRDefault="00570C23" w:rsidP="007F4174">
      <w:pPr>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Pr>
          <w:rStyle w:val="Sprotnaopomba-sklic"/>
          <w:rFonts w:ascii="Times New Roman" w:hAnsi="Times New Roman" w:cs="Times New Roman"/>
          <w:sz w:val="24"/>
        </w:rPr>
        <w:footnoteReference w:id="6"/>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7"/>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8"/>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9"/>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sz w:val="24"/>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r w:rsidR="00AB7107">
        <w:rPr>
          <w:rFonts w:ascii="Times New Roman" w:hAnsi="Times New Roman" w:cs="Times New Roman"/>
          <w:noProof/>
          <w:sz w:val="20"/>
          <w:szCs w:val="20"/>
          <w:lang w:eastAsia="sl-SI"/>
        </w:rPr>
        <w:br/>
      </w:r>
      <w:r w:rsidR="00153BD8" w:rsidRPr="00F71E12">
        <w:rPr>
          <w:rFonts w:ascii="Times New Roman" w:hAnsi="Times New Roman" w:cs="Times New Roman"/>
          <w:noProof/>
          <w:sz w:val="20"/>
          <w:szCs w:val="20"/>
          <w:lang w:eastAsia="sl-SI"/>
        </w:rPr>
        <w:drawing>
          <wp:inline distT="0" distB="0" distL="0" distR="0" wp14:anchorId="63E2EB09" wp14:editId="135FAF69">
            <wp:extent cx="1230813" cy="1866900"/>
            <wp:effectExtent l="0" t="0" r="762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238292" cy="1878245"/>
                    </a:xfrm>
                    <a:prstGeom prst="rect">
                      <a:avLst/>
                    </a:prstGeom>
                  </pic:spPr>
                </pic:pic>
              </a:graphicData>
            </a:graphic>
          </wp:inline>
        </w:drawing>
      </w:r>
      <w:r w:rsidR="00153BD8" w:rsidRPr="00F71E12">
        <w:rPr>
          <w:rFonts w:ascii="Times New Roman" w:hAnsi="Times New Roman" w:cs="Times New Roman"/>
          <w:sz w:val="20"/>
          <w:szCs w:val="20"/>
        </w:rPr>
        <w:br/>
        <w:t xml:space="preserve">vir: </w:t>
      </w:r>
      <w:r w:rsidR="00153BD8" w:rsidRPr="00F71E12">
        <w:rPr>
          <w:rFonts w:ascii="Times New Roman" w:hAnsi="Times New Roman" w:cs="Times New Roman"/>
          <w:sz w:val="20"/>
          <w:szCs w:val="20"/>
        </w:rPr>
        <w:fldChar w:fldCharType="begin"/>
      </w:r>
      <w:r w:rsidR="00153BD8"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153BD8" w:rsidRPr="00F71E12">
        <w:rPr>
          <w:rFonts w:ascii="Times New Roman" w:hAnsi="Times New Roman" w:cs="Times New Roman"/>
          <w:sz w:val="20"/>
          <w:szCs w:val="20"/>
        </w:rPr>
        <w:fldChar w:fldCharType="separate"/>
      </w:r>
      <w:r w:rsidR="00153BD8" w:rsidRPr="00F71E12">
        <w:rPr>
          <w:rFonts w:ascii="Times New Roman" w:hAnsi="Times New Roman" w:cs="Times New Roman"/>
          <w:sz w:val="20"/>
          <w:szCs w:val="20"/>
        </w:rPr>
        <w:t>(Engels in Sauer 2010, 420)</w:t>
      </w:r>
      <w:r w:rsidR="00153BD8"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F71E12">
        <w:rPr>
          <w:rStyle w:val="Sprotnaopomba-sklic"/>
          <w:rFonts w:ascii="Times New Roman" w:hAnsi="Times New Roman" w:cs="Times New Roman"/>
          <w:sz w:val="24"/>
          <w:szCs w:val="20"/>
        </w:rPr>
        <w:footnoteReference w:id="10"/>
      </w:r>
      <w:r w:rsidR="007669E9" w:rsidRPr="00F71E12">
        <w:rPr>
          <w:rFonts w:ascii="Times New Roman" w:hAnsi="Times New Roman" w:cs="Times New Roman"/>
          <w:sz w:val="24"/>
          <w:szCs w:val="20"/>
        </w:rPr>
        <w:t xml:space="preserve"> in abstraktnega</w:t>
      </w:r>
      <w:r w:rsidR="007669E9" w:rsidRPr="00F71E12">
        <w:rPr>
          <w:rStyle w:val="Sprotnaopomba-sklic"/>
          <w:rFonts w:ascii="Times New Roman" w:hAnsi="Times New Roman" w:cs="Times New Roman"/>
          <w:sz w:val="24"/>
          <w:szCs w:val="20"/>
        </w:rPr>
        <w:footnoteReference w:id="11"/>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12"/>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EC284F" w:rsidRDefault="00210FB8" w:rsidP="00A30EFC">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A30EFC">
      <w:pPr>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DE2420" w:rsidRDefault="00DE2420" w:rsidP="00EC6F7C">
      <w:pPr>
        <w:contextualSpacing/>
        <w:jc w:val="both"/>
        <w:rPr>
          <w:rFonts w:ascii="Times New Roman" w:hAnsi="Times New Roman" w:cs="Times New Roman"/>
          <w:sz w:val="24"/>
        </w:rPr>
      </w:pP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lastRenderedPageBreak/>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66136C" w:rsidRDefault="008A694B" w:rsidP="00F967DB">
      <w:pPr>
        <w:jc w:val="both"/>
        <w:rPr>
          <w:rFonts w:ascii="Times New Roman" w:hAnsi="Times New Roman" w:cs="Times New Roman"/>
          <w:sz w:val="20"/>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MetaME</w:t>
      </w:r>
      <w:r w:rsidR="008129E0">
        <w:rPr>
          <w:rStyle w:val="Sprotnaopomba-sklic"/>
          <w:rFonts w:ascii="Times New Roman" w:hAnsi="Times New Roman" w:cs="Times New Roman"/>
          <w:sz w:val="24"/>
        </w:rPr>
        <w:footnoteReference w:id="13"/>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r w:rsidR="00246823">
        <w:rPr>
          <w:rFonts w:ascii="Times New Roman" w:hAnsi="Times New Roman" w:cs="Times New Roman"/>
          <w:sz w:val="24"/>
        </w:rPr>
        <w:t>MetaM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840426" cy="3486150"/>
            <wp:effectExtent l="0" t="0" r="762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48194" cy="3500863"/>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9B385B" w:rsidRDefault="009B385B" w:rsidP="006D1B29">
      <w:pPr>
        <w:jc w:val="both"/>
        <w:rPr>
          <w:rFonts w:ascii="Times New Roman" w:hAnsi="Times New Roman" w:cs="Times New Roman"/>
          <w:sz w:val="24"/>
        </w:rPr>
      </w:pPr>
    </w:p>
    <w:p w:rsidR="00A0076C" w:rsidRDefault="003950E2" w:rsidP="006D1B29">
      <w:pPr>
        <w:jc w:val="both"/>
        <w:rPr>
          <w:rFonts w:ascii="Times New Roman" w:hAnsi="Times New Roman" w:cs="Times New Roman"/>
          <w:sz w:val="24"/>
        </w:rPr>
      </w:pPr>
      <w:r>
        <w:rPr>
          <w:rFonts w:ascii="Times New Roman" w:hAnsi="Times New Roman" w:cs="Times New Roman"/>
          <w:sz w:val="24"/>
        </w:rPr>
        <w:lastRenderedPageBreak/>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w:t>
      </w:r>
      <w:r w:rsidR="003D652D">
        <w:rPr>
          <w:rFonts w:ascii="Times New Roman" w:hAnsi="Times New Roman" w:cs="Times New Roman"/>
          <w:sz w:val="24"/>
        </w:rPr>
        <w:t>ni model</w:t>
      </w:r>
      <w:r w:rsidRPr="00875F2E">
        <w:rPr>
          <w:rFonts w:ascii="Times New Roman" w:hAnsi="Times New Roman" w:cs="Times New Roman"/>
          <w:sz w:val="24"/>
        </w:rPr>
        <w:t xml:space="preserve"> je</w:t>
      </w:r>
      <w:r w:rsidR="00B32BFD">
        <w:rPr>
          <w:rFonts w:ascii="Times New Roman" w:hAnsi="Times New Roman" w:cs="Times New Roman"/>
          <w:sz w:val="24"/>
        </w:rPr>
        <w:t xml:space="preserve"> </w:t>
      </w:r>
      <w:r w:rsidRPr="00875F2E">
        <w:rPr>
          <w:rFonts w:ascii="Times New Roman" w:hAnsi="Times New Roman" w:cs="Times New Roman"/>
          <w:sz w:val="24"/>
        </w:rPr>
        <w:t>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EC284F" w:rsidRDefault="00E21F30" w:rsidP="005B35AC">
      <w:pPr>
        <w:contextualSpacing/>
        <w:jc w:val="both"/>
        <w:rPr>
          <w:rFonts w:ascii="Times New Roman" w:hAnsi="Times New Roman" w:cs="Times New Roman"/>
          <w:sz w:val="24"/>
        </w:rPr>
      </w:pPr>
      <w:r>
        <w:rPr>
          <w:rFonts w:ascii="Times New Roman" w:hAnsi="Times New Roman" w:cs="Times New Roman"/>
          <w:sz w:val="24"/>
        </w:rPr>
        <w:t xml:space="preserve">6.3 </w:t>
      </w:r>
      <w:r w:rsidR="00D042DF">
        <w:rPr>
          <w:rFonts w:ascii="Times New Roman" w:hAnsi="Times New Roman" w:cs="Times New Roman"/>
          <w:sz w:val="24"/>
        </w:rPr>
        <w:t xml:space="preserve">SESTAVA METODE </w:t>
      </w:r>
    </w:p>
    <w:p w:rsidR="00D042DF" w:rsidRDefault="00D042DF" w:rsidP="005B35AC">
      <w:pPr>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w:t>
      </w:r>
      <w:r w:rsidR="0017573B">
        <w:rPr>
          <w:rFonts w:ascii="Times New Roman" w:hAnsi="Times New Roman" w:cs="Times New Roman"/>
          <w:sz w:val="24"/>
        </w:rPr>
        <w:t>abili pri i</w:t>
      </w:r>
      <w:r w:rsidR="007A4693">
        <w:rPr>
          <w:rFonts w:ascii="Times New Roman" w:hAnsi="Times New Roman" w:cs="Times New Roman"/>
          <w:sz w:val="24"/>
        </w:rPr>
        <w:t>z</w:t>
      </w:r>
      <w:r w:rsidR="00DD05E7">
        <w:rPr>
          <w:rFonts w:ascii="Times New Roman" w:hAnsi="Times New Roman" w:cs="Times New Roman"/>
          <w:sz w:val="24"/>
        </w:rPr>
        <w:t>gradnj</w:t>
      </w:r>
      <w:r w:rsidR="00B435A3">
        <w:rPr>
          <w:rFonts w:ascii="Times New Roman" w:hAnsi="Times New Roman" w:cs="Times New Roman"/>
          <w:sz w:val="24"/>
        </w:rPr>
        <w:t>i procesa oz. širše MIPO.</w:t>
      </w:r>
      <w:r w:rsidR="00EA3E92">
        <w:rPr>
          <w:rFonts w:ascii="Times New Roman" w:hAnsi="Times New Roman" w:cs="Times New Roman"/>
          <w:sz w:val="24"/>
        </w:rPr>
        <w:t xml:space="preserve"> </w:t>
      </w:r>
      <w:r w:rsidR="00DD05E7">
        <w:rPr>
          <w:rFonts w:ascii="Times New Roman" w:hAnsi="Times New Roman" w:cs="Times New Roman"/>
          <w:sz w:val="24"/>
        </w:rPr>
        <w:t>Sedaj se podajamo v vlogo inženirja metode, ki</w:t>
      </w:r>
      <w:r w:rsidR="00B56AC3">
        <w:rPr>
          <w:rFonts w:ascii="Times New Roman" w:hAnsi="Times New Roman" w:cs="Times New Roman"/>
          <w:sz w:val="24"/>
        </w:rPr>
        <w:t xml:space="preserve"> ga predstavlja prva tretjina v</w:t>
      </w:r>
      <w:r w:rsidR="00E54E05">
        <w:rPr>
          <w:rFonts w:ascii="Times New Roman" w:hAnsi="Times New Roman" w:cs="Times New Roman"/>
          <w:sz w:val="24"/>
        </w:rPr>
        <w:t xml:space="preserve"> sliki </w:t>
      </w:r>
      <w:r w:rsidR="008862B6">
        <w:rPr>
          <w:rFonts w:ascii="Times New Roman" w:hAnsi="Times New Roman" w:cs="Times New Roman"/>
          <w:sz w:val="24"/>
        </w:rPr>
        <w:t>6.3.</w:t>
      </w:r>
      <w:r w:rsidR="00C760C5">
        <w:rPr>
          <w:rFonts w:ascii="Times New Roman" w:hAnsi="Times New Roman" w:cs="Times New Roman"/>
          <w:sz w:val="24"/>
        </w:rPr>
        <w:t xml:space="preserve"> </w:t>
      </w:r>
      <w:r w:rsidR="00345E59">
        <w:rPr>
          <w:rFonts w:ascii="Times New Roman" w:hAnsi="Times New Roman" w:cs="Times New Roman"/>
          <w:sz w:val="24"/>
        </w:rPr>
        <w:t xml:space="preserve">Metodo bomo sestavili </w:t>
      </w:r>
      <w:r w:rsidR="00365547">
        <w:rPr>
          <w:rFonts w:ascii="Times New Roman" w:hAnsi="Times New Roman" w:cs="Times New Roman"/>
          <w:sz w:val="24"/>
        </w:rPr>
        <w:t>iz AM, Meta</w:t>
      </w:r>
      <w:r w:rsidR="00BB1872">
        <w:rPr>
          <w:rFonts w:ascii="Times New Roman" w:hAnsi="Times New Roman" w:cs="Times New Roman"/>
          <w:sz w:val="24"/>
        </w:rPr>
        <w:t xml:space="preserve">ME </w:t>
      </w:r>
      <w:r w:rsidR="00F40E29">
        <w:rPr>
          <w:rFonts w:ascii="Times New Roman" w:hAnsi="Times New Roman" w:cs="Times New Roman"/>
          <w:sz w:val="24"/>
        </w:rPr>
        <w:t>metod</w:t>
      </w:r>
      <w:r w:rsidR="00365547">
        <w:rPr>
          <w:rFonts w:ascii="Times New Roman" w:hAnsi="Times New Roman" w:cs="Times New Roman"/>
          <w:sz w:val="24"/>
        </w:rPr>
        <w:t xml:space="preserve">, ki </w:t>
      </w:r>
      <w:r w:rsidR="0027075A">
        <w:rPr>
          <w:rFonts w:ascii="Times New Roman" w:hAnsi="Times New Roman" w:cs="Times New Roman"/>
          <w:sz w:val="24"/>
        </w:rPr>
        <w:t>so bile predstavljene</w:t>
      </w:r>
      <w:r w:rsidR="00365547">
        <w:rPr>
          <w:rFonts w:ascii="Times New Roman" w:hAnsi="Times New Roman" w:cs="Times New Roman"/>
          <w:sz w:val="24"/>
        </w:rPr>
        <w:t xml:space="preserve">. </w:t>
      </w:r>
      <w:r w:rsidR="004806F4">
        <w:rPr>
          <w:rFonts w:ascii="Times New Roman" w:hAnsi="Times New Roman" w:cs="Times New Roman"/>
          <w:sz w:val="24"/>
        </w:rPr>
        <w:t xml:space="preserve">Ko kaže slika 6.6 bo </w:t>
      </w:r>
      <w:r w:rsidR="0027075A">
        <w:rPr>
          <w:rFonts w:ascii="Times New Roman" w:hAnsi="Times New Roman" w:cs="Times New Roman"/>
          <w:sz w:val="24"/>
        </w:rPr>
        <w:t>metoda MetaME</w:t>
      </w:r>
      <w:r w:rsidR="004806F4">
        <w:rPr>
          <w:rFonts w:ascii="Times New Roman" w:hAnsi="Times New Roman" w:cs="Times New Roman"/>
          <w:sz w:val="24"/>
        </w:rPr>
        <w:t xml:space="preserve"> </w:t>
      </w:r>
      <w:r w:rsidR="00E013EF">
        <w:rPr>
          <w:rFonts w:ascii="Times New Roman" w:hAnsi="Times New Roman" w:cs="Times New Roman"/>
          <w:sz w:val="24"/>
        </w:rPr>
        <w:t>predstavljala hrbtenico osnovnega procesnega toka</w:t>
      </w:r>
      <w:r w:rsidR="00BB7140">
        <w:rPr>
          <w:rFonts w:ascii="Times New Roman" w:hAnsi="Times New Roman" w:cs="Times New Roman"/>
          <w:sz w:val="24"/>
        </w:rPr>
        <w:t xml:space="preserve"> razvoja video iger</w:t>
      </w:r>
      <w:r w:rsidR="00B6397F">
        <w:rPr>
          <w:rFonts w:ascii="Times New Roman" w:hAnsi="Times New Roman" w:cs="Times New Roman"/>
          <w:sz w:val="24"/>
        </w:rPr>
        <w:t xml:space="preserve">, </w:t>
      </w:r>
      <w:r w:rsidR="00BB1872">
        <w:rPr>
          <w:rFonts w:ascii="Times New Roman" w:hAnsi="Times New Roman" w:cs="Times New Roman"/>
          <w:sz w:val="24"/>
        </w:rPr>
        <w:t xml:space="preserve">AM pa bo s svojimi praksami služila </w:t>
      </w:r>
      <w:r w:rsidR="0046552A">
        <w:rPr>
          <w:rFonts w:ascii="Times New Roman" w:hAnsi="Times New Roman" w:cs="Times New Roman"/>
          <w:sz w:val="24"/>
        </w:rPr>
        <w:t xml:space="preserve">za podporo iterativnim, inkrementalnim in </w:t>
      </w:r>
      <w:r w:rsidR="003D31DE">
        <w:rPr>
          <w:rFonts w:ascii="Times New Roman" w:hAnsi="Times New Roman" w:cs="Times New Roman"/>
          <w:sz w:val="24"/>
        </w:rPr>
        <w:t>o</w:t>
      </w:r>
      <w:r w:rsidR="00186694">
        <w:rPr>
          <w:rFonts w:ascii="Times New Roman" w:hAnsi="Times New Roman" w:cs="Times New Roman"/>
          <w:sz w:val="24"/>
        </w:rPr>
        <w:t>stalim konceptom agilnih praks</w:t>
      </w:r>
      <w:r w:rsidR="009330FC">
        <w:rPr>
          <w:rFonts w:ascii="Times New Roman" w:hAnsi="Times New Roman" w:cs="Times New Roman"/>
          <w:sz w:val="24"/>
        </w:rPr>
        <w:t>.</w:t>
      </w:r>
    </w:p>
    <w:p w:rsidR="00F17335" w:rsidRDefault="00F17335" w:rsidP="00F17335">
      <w:pPr>
        <w:jc w:val="center"/>
        <w:rPr>
          <w:noProof/>
          <w:lang w:eastAsia="sl-SI"/>
        </w:rPr>
      </w:pPr>
      <w:r>
        <w:rPr>
          <w:rFonts w:ascii="Times New Roman" w:hAnsi="Times New Roman" w:cs="Times New Roman"/>
          <w:sz w:val="20"/>
        </w:rPr>
        <w:br/>
      </w:r>
      <w:r w:rsidRPr="002F1BAC">
        <w:rPr>
          <w:rFonts w:ascii="Times New Roman" w:hAnsi="Times New Roman" w:cs="Times New Roman"/>
          <w:sz w:val="20"/>
        </w:rPr>
        <w:t>Slika</w:t>
      </w:r>
      <w:r>
        <w:rPr>
          <w:rFonts w:ascii="Times New Roman" w:hAnsi="Times New Roman" w:cs="Times New Roman"/>
          <w:sz w:val="20"/>
        </w:rPr>
        <w:t xml:space="preserve"> 6.6</w:t>
      </w:r>
      <w:r w:rsidR="005B6D47">
        <w:rPr>
          <w:rFonts w:ascii="Times New Roman" w:hAnsi="Times New Roman" w:cs="Times New Roman"/>
          <w:sz w:val="20"/>
        </w:rPr>
        <w:t xml:space="preserve"> izboljšan</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sidR="0095353E">
        <w:rPr>
          <w:rFonts w:ascii="Times New Roman" w:hAnsi="Times New Roman" w:cs="Times New Roman"/>
          <w:sz w:val="20"/>
        </w:rPr>
        <w:t xml:space="preserve"> z uporabo Agilnega modeliranja</w:t>
      </w:r>
    </w:p>
    <w:p w:rsidR="00CA2082" w:rsidRDefault="0095353E" w:rsidP="00F17335">
      <w:pPr>
        <w:contextualSpacing/>
        <w:jc w:val="center"/>
        <w:rPr>
          <w:rFonts w:ascii="Times New Roman" w:hAnsi="Times New Roman" w:cs="Times New Roman"/>
          <w:sz w:val="24"/>
        </w:rPr>
      </w:pPr>
      <w:r>
        <w:rPr>
          <w:noProof/>
          <w:lang w:eastAsia="sl-SI"/>
        </w:rPr>
        <w:drawing>
          <wp:inline distT="0" distB="0" distL="0" distR="0" wp14:anchorId="2FCD8B86" wp14:editId="4CB261C4">
            <wp:extent cx="5030667" cy="1540328"/>
            <wp:effectExtent l="0" t="0" r="0" b="317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35885" cy="1541926"/>
                    </a:xfrm>
                    <a:prstGeom prst="rect">
                      <a:avLst/>
                    </a:prstGeom>
                  </pic:spPr>
                </pic:pic>
              </a:graphicData>
            </a:graphic>
          </wp:inline>
        </w:drawing>
      </w:r>
    </w:p>
    <w:p w:rsidR="008F3833" w:rsidRPr="00882CF5" w:rsidRDefault="00F17335" w:rsidP="00882CF5">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0095353E">
        <w:rPr>
          <w:rFonts w:ascii="Times New Roman" w:hAnsi="Times New Roman" w:cs="Times New Roman"/>
          <w:sz w:val="20"/>
          <w:szCs w:val="20"/>
        </w:rPr>
        <w:fldChar w:fldCharType="begin"/>
      </w:r>
      <w:r w:rsidR="0095353E">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0095353E">
        <w:rPr>
          <w:rFonts w:ascii="Times New Roman" w:hAnsi="Times New Roman" w:cs="Times New Roman"/>
          <w:sz w:val="20"/>
          <w:szCs w:val="20"/>
        </w:rPr>
        <w:fldChar w:fldCharType="separate"/>
      </w:r>
      <w:r w:rsidR="0095353E" w:rsidRPr="0095353E">
        <w:rPr>
          <w:rFonts w:ascii="Times New Roman" w:hAnsi="Times New Roman" w:cs="Times New Roman"/>
          <w:sz w:val="20"/>
        </w:rPr>
        <w:t>(Ambler 2002, 10)</w:t>
      </w:r>
      <w:r w:rsidR="0095353E">
        <w:rPr>
          <w:rFonts w:ascii="Times New Roman" w:hAnsi="Times New Roman" w:cs="Times New Roman"/>
          <w:sz w:val="20"/>
          <w:szCs w:val="20"/>
        </w:rPr>
        <w:fldChar w:fldCharType="end"/>
      </w:r>
    </w:p>
    <w:p w:rsidR="00CD3FE8"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4564A9" w:rsidRPr="00F71E12" w:rsidRDefault="004564A9" w:rsidP="0065781E">
      <w:pPr>
        <w:contextualSpacing/>
        <w:jc w:val="both"/>
        <w:rPr>
          <w:rFonts w:ascii="Times New Roman" w:hAnsi="Times New Roman" w:cs="Times New Roman"/>
          <w:sz w:val="24"/>
          <w:szCs w:val="20"/>
        </w:rPr>
      </w:pPr>
    </w:p>
    <w:p w:rsidR="00CE1782"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536318">
        <w:rPr>
          <w:rFonts w:ascii="Times New Roman" w:hAnsi="Times New Roman" w:cs="Times New Roman"/>
          <w:sz w:val="24"/>
          <w:szCs w:val="20"/>
        </w:rPr>
        <w:t>.</w:t>
      </w:r>
      <w:r w:rsidR="007D1146">
        <w:rPr>
          <w:rFonts w:ascii="Times New Roman" w:hAnsi="Times New Roman" w:cs="Times New Roman"/>
          <w:sz w:val="24"/>
          <w:szCs w:val="20"/>
        </w:rPr>
        <w:t xml:space="preserve"> Našo domeno predstavlja razvoj video iger, ki je hkrati prvi korak v procesu izgradnje MIPO po MetaME.</w:t>
      </w:r>
    </w:p>
    <w:p w:rsidR="00F26DB2" w:rsidRDefault="00F26DB2" w:rsidP="00EA2CBC">
      <w:pPr>
        <w:contextualSpacing/>
        <w:jc w:val="both"/>
        <w:rPr>
          <w:rFonts w:ascii="Times New Roman" w:hAnsi="Times New Roman" w:cs="Times New Roman"/>
          <w:sz w:val="24"/>
          <w:szCs w:val="20"/>
        </w:rPr>
      </w:pPr>
    </w:p>
    <w:p w:rsidR="00BE49B1" w:rsidRDefault="00F26DB2" w:rsidP="00EA2CBC">
      <w:pPr>
        <w:contextualSpacing/>
        <w:jc w:val="both"/>
        <w:rPr>
          <w:rFonts w:ascii="Times New Roman" w:hAnsi="Times New Roman" w:cs="Times New Roman"/>
          <w:sz w:val="24"/>
          <w:szCs w:val="20"/>
        </w:rPr>
      </w:pPr>
      <w:r>
        <w:rPr>
          <w:rFonts w:ascii="Times New Roman" w:hAnsi="Times New Roman" w:cs="Times New Roman"/>
          <w:sz w:val="24"/>
          <w:szCs w:val="20"/>
        </w:rPr>
        <w:t>7.1</w:t>
      </w:r>
      <w:r w:rsidR="00D93FA4">
        <w:rPr>
          <w:rFonts w:ascii="Times New Roman" w:hAnsi="Times New Roman" w:cs="Times New Roman"/>
          <w:sz w:val="24"/>
          <w:szCs w:val="20"/>
        </w:rPr>
        <w:t xml:space="preserve"> DEFINIRANJE DOME</w:t>
      </w:r>
      <w:r w:rsidR="00BE49B1">
        <w:rPr>
          <w:rFonts w:ascii="Times New Roman" w:hAnsi="Times New Roman" w:cs="Times New Roman"/>
          <w:sz w:val="24"/>
          <w:szCs w:val="20"/>
        </w:rPr>
        <w:t>NE</w:t>
      </w:r>
      <w:r w:rsidR="00CC3D52">
        <w:rPr>
          <w:rFonts w:ascii="Times New Roman" w:hAnsi="Times New Roman" w:cs="Times New Roman"/>
          <w:sz w:val="24"/>
          <w:szCs w:val="20"/>
        </w:rPr>
        <w:t xml:space="preserve"> IN DISCIPLIN</w:t>
      </w:r>
    </w:p>
    <w:p w:rsidR="00892D0A" w:rsidRDefault="00A45A97" w:rsidP="00EA2CBC">
      <w:pPr>
        <w:contextualSpacing/>
        <w:jc w:val="both"/>
        <w:rPr>
          <w:rFonts w:ascii="Times New Roman" w:hAnsi="Times New Roman" w:cs="Times New Roman"/>
          <w:sz w:val="24"/>
          <w:szCs w:val="20"/>
        </w:rPr>
      </w:pPr>
      <w:r>
        <w:rPr>
          <w:rFonts w:ascii="Times New Roman" w:hAnsi="Times New Roman" w:cs="Times New Roman"/>
          <w:sz w:val="24"/>
          <w:szCs w:val="20"/>
        </w:rPr>
        <w:t>Domeno</w:t>
      </w:r>
      <w:r w:rsidR="00123DCA">
        <w:rPr>
          <w:rFonts w:ascii="Times New Roman" w:hAnsi="Times New Roman" w:cs="Times New Roman"/>
          <w:sz w:val="24"/>
          <w:szCs w:val="20"/>
        </w:rPr>
        <w:t xml:space="preserve"> predstavlja razvoj v</w:t>
      </w:r>
      <w:r w:rsidR="00644D04">
        <w:rPr>
          <w:rFonts w:ascii="Times New Roman" w:hAnsi="Times New Roman" w:cs="Times New Roman"/>
          <w:sz w:val="24"/>
          <w:szCs w:val="20"/>
        </w:rPr>
        <w:t>ideo iger katere discipline so povezane z vlogami in odgov</w:t>
      </w:r>
      <w:r w:rsidR="00540E67">
        <w:rPr>
          <w:rFonts w:ascii="Times New Roman" w:hAnsi="Times New Roman" w:cs="Times New Roman"/>
          <w:sz w:val="24"/>
          <w:szCs w:val="20"/>
        </w:rPr>
        <w:t xml:space="preserve">ornostmi. </w:t>
      </w:r>
      <w:r w:rsidR="00892D0A">
        <w:rPr>
          <w:rFonts w:ascii="Times New Roman" w:hAnsi="Times New Roman" w:cs="Times New Roman"/>
          <w:sz w:val="24"/>
          <w:szCs w:val="20"/>
        </w:rPr>
        <w:t>Discipline so lahko predstavljene tudi</w:t>
      </w:r>
      <w:r w:rsidR="006D0A82">
        <w:rPr>
          <w:rFonts w:ascii="Times New Roman" w:hAnsi="Times New Roman" w:cs="Times New Roman"/>
          <w:sz w:val="24"/>
          <w:szCs w:val="20"/>
        </w:rPr>
        <w:t xml:space="preserve"> z</w:t>
      </w:r>
      <w:r w:rsidR="00892D0A">
        <w:rPr>
          <w:rFonts w:ascii="Times New Roman" w:hAnsi="Times New Roman" w:cs="Times New Roman"/>
          <w:sz w:val="24"/>
          <w:szCs w:val="20"/>
        </w:rPr>
        <w:t xml:space="preserve"> različnimi nivoji abstrakcije, ki lahko predstavljajo korake ali faze procesa (zahteve, analiza, razvoj, itd.)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892D0A">
        <w:rPr>
          <w:rFonts w:ascii="Times New Roman" w:hAnsi="Times New Roman" w:cs="Times New Roman"/>
          <w:sz w:val="24"/>
          <w:szCs w:val="20"/>
        </w:rPr>
        <w:fldChar w:fldCharType="separate"/>
      </w:r>
      <w:r w:rsidR="00892D0A" w:rsidRPr="00927C8D">
        <w:rPr>
          <w:rFonts w:ascii="Times New Roman" w:hAnsi="Times New Roman" w:cs="Times New Roman"/>
          <w:sz w:val="24"/>
          <w:szCs w:val="24"/>
        </w:rPr>
        <w:t>(Engels in Sauer 2010, 429–30)</w:t>
      </w:r>
      <w:r w:rsidR="00892D0A">
        <w:rPr>
          <w:rFonts w:ascii="Times New Roman" w:hAnsi="Times New Roman" w:cs="Times New Roman"/>
          <w:sz w:val="24"/>
          <w:szCs w:val="20"/>
        </w:rPr>
        <w:fldChar w:fldCharType="end"/>
      </w:r>
      <w:r w:rsidR="00892D0A">
        <w:rPr>
          <w:rFonts w:ascii="Times New Roman" w:hAnsi="Times New Roman" w:cs="Times New Roman"/>
          <w:sz w:val="24"/>
          <w:szCs w:val="20"/>
        </w:rPr>
        <w:t xml:space="preserve">. Osnovne faze pri razvoju programske opreme predstavljajo analiza, načrtovanje, kodiranje in testiranje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892D0A">
        <w:rPr>
          <w:rFonts w:ascii="Times New Roman" w:hAnsi="Times New Roman" w:cs="Times New Roman"/>
          <w:sz w:val="24"/>
          <w:szCs w:val="20"/>
        </w:rPr>
        <w:fldChar w:fldCharType="separate"/>
      </w:r>
      <w:r w:rsidR="00892D0A" w:rsidRPr="001E3304">
        <w:rPr>
          <w:rFonts w:ascii="Times New Roman" w:hAnsi="Times New Roman" w:cs="Times New Roman"/>
          <w:sz w:val="24"/>
        </w:rPr>
        <w:t>(Ramadan in Widyani 2013, 95)</w:t>
      </w:r>
      <w:r w:rsidR="00892D0A">
        <w:rPr>
          <w:rFonts w:ascii="Times New Roman" w:hAnsi="Times New Roman" w:cs="Times New Roman"/>
          <w:sz w:val="24"/>
          <w:szCs w:val="20"/>
        </w:rPr>
        <w:fldChar w:fldCharType="end"/>
      </w:r>
      <w:r w:rsidR="005C0153">
        <w:rPr>
          <w:rFonts w:ascii="Times New Roman" w:hAnsi="Times New Roman" w:cs="Times New Roman"/>
          <w:sz w:val="24"/>
          <w:szCs w:val="20"/>
        </w:rPr>
        <w:t>.</w:t>
      </w:r>
      <w:r w:rsidR="0060129F">
        <w:rPr>
          <w:rFonts w:ascii="Times New Roman" w:hAnsi="Times New Roman" w:cs="Times New Roman"/>
          <w:sz w:val="24"/>
          <w:szCs w:val="20"/>
        </w:rPr>
        <w:t xml:space="preserve"> Faze, ki jih posamezni avtorji navajajo so </w:t>
      </w:r>
      <w:r w:rsidR="00EE32E9">
        <w:rPr>
          <w:rFonts w:ascii="Times New Roman" w:hAnsi="Times New Roman" w:cs="Times New Roman"/>
          <w:sz w:val="24"/>
          <w:szCs w:val="20"/>
        </w:rPr>
        <w:t xml:space="preserve">prikazane </w:t>
      </w:r>
      <w:r w:rsidR="00853104">
        <w:rPr>
          <w:rFonts w:ascii="Times New Roman" w:hAnsi="Times New Roman" w:cs="Times New Roman"/>
          <w:sz w:val="24"/>
          <w:szCs w:val="20"/>
        </w:rPr>
        <w:t>v PRILOGA B.</w:t>
      </w:r>
      <w:r w:rsidR="00860E73">
        <w:rPr>
          <w:rFonts w:ascii="Times New Roman" w:hAnsi="Times New Roman" w:cs="Times New Roman"/>
          <w:sz w:val="24"/>
          <w:szCs w:val="20"/>
        </w:rPr>
        <w:t xml:space="preserve"> Na podlagi literature smo konsolidirali faze razvoja </w:t>
      </w:r>
      <w:r w:rsidR="00CD055A">
        <w:rPr>
          <w:rFonts w:ascii="Times New Roman" w:hAnsi="Times New Roman" w:cs="Times New Roman"/>
          <w:sz w:val="24"/>
          <w:szCs w:val="20"/>
        </w:rPr>
        <w:t>iger in jih kronološko razvrstili</w:t>
      </w:r>
      <w:r w:rsidR="00860E73">
        <w:rPr>
          <w:rFonts w:ascii="Times New Roman" w:hAnsi="Times New Roman" w:cs="Times New Roman"/>
          <w:sz w:val="24"/>
          <w:szCs w:val="20"/>
        </w:rPr>
        <w:t xml:space="preserve">: formalizacija problema, razvoj koncepta, pred produkcija, produkcija, testiranje, </w:t>
      </w:r>
      <w:r w:rsidR="00231585">
        <w:rPr>
          <w:rFonts w:ascii="Times New Roman" w:hAnsi="Times New Roman" w:cs="Times New Roman"/>
          <w:sz w:val="24"/>
          <w:szCs w:val="20"/>
        </w:rPr>
        <w:t>post produkcija.</w:t>
      </w:r>
    </w:p>
    <w:p w:rsidR="00A65989" w:rsidRDefault="00A65989" w:rsidP="00EA2CBC">
      <w:pPr>
        <w:contextualSpacing/>
        <w:jc w:val="both"/>
        <w:rPr>
          <w:rFonts w:ascii="Times New Roman" w:hAnsi="Times New Roman" w:cs="Times New Roman"/>
          <w:sz w:val="24"/>
          <w:szCs w:val="20"/>
        </w:rPr>
      </w:pPr>
    </w:p>
    <w:p w:rsidR="00F1562C" w:rsidRDefault="00200EAC"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7.2 </w:t>
      </w:r>
      <w:r w:rsidR="00A92A26">
        <w:rPr>
          <w:rFonts w:ascii="Times New Roman" w:hAnsi="Times New Roman" w:cs="Times New Roman"/>
          <w:sz w:val="24"/>
          <w:szCs w:val="20"/>
        </w:rPr>
        <w:t>IZGRADNJA</w:t>
      </w:r>
      <w:r>
        <w:rPr>
          <w:rFonts w:ascii="Times New Roman" w:hAnsi="Times New Roman" w:cs="Times New Roman"/>
          <w:sz w:val="24"/>
          <w:szCs w:val="20"/>
        </w:rPr>
        <w:t xml:space="preserve"> DOMENSKEGA MODELA</w:t>
      </w:r>
    </w:p>
    <w:p w:rsidR="00F46A85" w:rsidRDefault="0017055B" w:rsidP="004E22C8">
      <w:pPr>
        <w:contextualSpacing/>
        <w:jc w:val="both"/>
        <w:rPr>
          <w:rFonts w:ascii="Times New Roman" w:hAnsi="Times New Roman" w:cs="Times New Roman"/>
          <w:sz w:val="24"/>
          <w:szCs w:val="20"/>
        </w:rPr>
      </w:pPr>
      <w:r>
        <w:rPr>
          <w:rFonts w:ascii="Times New Roman" w:hAnsi="Times New Roman" w:cs="Times New Roman"/>
          <w:sz w:val="24"/>
          <w:szCs w:val="20"/>
        </w:rPr>
        <w:t>Resne igre pot</w:t>
      </w:r>
      <w:r w:rsidR="000C3D29">
        <w:rPr>
          <w:rFonts w:ascii="Times New Roman" w:hAnsi="Times New Roman" w:cs="Times New Roman"/>
          <w:sz w:val="24"/>
          <w:szCs w:val="20"/>
        </w:rPr>
        <w:t>rebujejo posebno fazo v razvoju</w:t>
      </w:r>
      <w:r w:rsidR="00EE6FE8">
        <w:rPr>
          <w:rFonts w:ascii="Times New Roman" w:hAnsi="Times New Roman" w:cs="Times New Roman"/>
          <w:sz w:val="24"/>
          <w:szCs w:val="20"/>
        </w:rPr>
        <w:t xml:space="preserve">. </w:t>
      </w:r>
      <w:r w:rsidR="00A07DDC">
        <w:rPr>
          <w:rFonts w:ascii="Times New Roman" w:hAnsi="Times New Roman" w:cs="Times New Roman"/>
          <w:sz w:val="24"/>
          <w:szCs w:val="20"/>
        </w:rPr>
        <w:t xml:space="preserve">Aslan in Balci (2015) </w:t>
      </w:r>
      <w:r w:rsidR="00182F46">
        <w:rPr>
          <w:rFonts w:ascii="Times New Roman" w:hAnsi="Times New Roman" w:cs="Times New Roman"/>
          <w:sz w:val="24"/>
          <w:szCs w:val="20"/>
        </w:rPr>
        <w:t>definirata formulacijo problema kot prvo fazo</w:t>
      </w:r>
      <w:r w:rsidR="004B7F51">
        <w:rPr>
          <w:rFonts w:ascii="Times New Roman" w:hAnsi="Times New Roman" w:cs="Times New Roman"/>
          <w:sz w:val="24"/>
          <w:szCs w:val="20"/>
        </w:rPr>
        <w:t xml:space="preserve"> pri razvoju resnih iger</w:t>
      </w:r>
      <w:r w:rsidR="00182F46">
        <w:rPr>
          <w:rFonts w:ascii="Times New Roman" w:hAnsi="Times New Roman" w:cs="Times New Roman"/>
          <w:sz w:val="24"/>
          <w:szCs w:val="20"/>
        </w:rPr>
        <w:t>. Ta faza definira probleme različnih domen in načine reševanja, ki privedejo do efek</w:t>
      </w:r>
      <w:r w:rsidR="0084189E">
        <w:rPr>
          <w:rFonts w:ascii="Times New Roman" w:hAnsi="Times New Roman" w:cs="Times New Roman"/>
          <w:sz w:val="24"/>
          <w:szCs w:val="20"/>
        </w:rPr>
        <w:t>tivnega učenja na podlagi iger.</w:t>
      </w:r>
      <w:r w:rsidR="00A93C08">
        <w:rPr>
          <w:rFonts w:ascii="Times New Roman" w:hAnsi="Times New Roman" w:cs="Times New Roman"/>
          <w:sz w:val="24"/>
          <w:szCs w:val="20"/>
        </w:rPr>
        <w:t xml:space="preserve"> </w:t>
      </w:r>
    </w:p>
    <w:p w:rsidR="00F46A85" w:rsidRDefault="00A93C0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Za drugo fazo definirata generacijo idej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tsn3E98","properties":{"formattedCitation":"(Aslan in Balci 2015, 311)","plainCitation":"(Aslan in Balci 2015,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Pr>
          <w:rFonts w:ascii="Times New Roman" w:hAnsi="Times New Roman" w:cs="Times New Roman"/>
          <w:sz w:val="24"/>
          <w:szCs w:val="20"/>
        </w:rPr>
        <w:fldChar w:fldCharType="separate"/>
      </w:r>
      <w:r w:rsidRPr="00A93C08">
        <w:rPr>
          <w:rFonts w:ascii="Times New Roman" w:hAnsi="Times New Roman" w:cs="Times New Roman"/>
          <w:sz w:val="24"/>
        </w:rPr>
        <w:t>(Aslan in Balci 2015, 311)</w:t>
      </w:r>
      <w:r>
        <w:rPr>
          <w:rFonts w:ascii="Times New Roman" w:hAnsi="Times New Roman" w:cs="Times New Roman"/>
          <w:sz w:val="24"/>
          <w:szCs w:val="20"/>
        </w:rPr>
        <w:fldChar w:fldCharType="end"/>
      </w:r>
      <w:r>
        <w:rPr>
          <w:rFonts w:ascii="Times New Roman" w:hAnsi="Times New Roman" w:cs="Times New Roman"/>
          <w:sz w:val="24"/>
          <w:szCs w:val="20"/>
        </w:rPr>
        <w:t>, ki pa predstavlja</w:t>
      </w:r>
      <w:r w:rsidR="00141BA0">
        <w:rPr>
          <w:rFonts w:ascii="Times New Roman" w:hAnsi="Times New Roman" w:cs="Times New Roman"/>
          <w:sz w:val="24"/>
          <w:szCs w:val="20"/>
        </w:rPr>
        <w:t xml:space="preserve"> prvo fazo po Bates (2004) in Novak (2012). </w:t>
      </w:r>
      <w:r w:rsidR="004E22C8">
        <w:rPr>
          <w:rFonts w:ascii="Times New Roman" w:hAnsi="Times New Roman" w:cs="Times New Roman"/>
          <w:sz w:val="24"/>
          <w:szCs w:val="20"/>
        </w:rPr>
        <w:t xml:space="preserve">Widyani (2013) jo imenuje iniciacija. V tej fazi je predstavljena ideja igre v pisni obliki </w:t>
      </w:r>
      <w:r w:rsidR="004E22C8">
        <w:rPr>
          <w:rFonts w:ascii="Times New Roman" w:hAnsi="Times New Roman" w:cs="Times New Roman"/>
          <w:sz w:val="24"/>
          <w:szCs w:val="20"/>
        </w:rPr>
        <w:fldChar w:fldCharType="begin"/>
      </w:r>
      <w:r w:rsidR="004E22C8">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4E22C8">
        <w:rPr>
          <w:rFonts w:ascii="Times New Roman" w:hAnsi="Times New Roman" w:cs="Times New Roman"/>
          <w:sz w:val="24"/>
          <w:szCs w:val="20"/>
        </w:rPr>
        <w:fldChar w:fldCharType="separate"/>
      </w:r>
      <w:r w:rsidR="004E22C8" w:rsidRPr="00E324EA">
        <w:rPr>
          <w:rFonts w:ascii="Times New Roman" w:hAnsi="Times New Roman" w:cs="Times New Roman"/>
          <w:sz w:val="24"/>
        </w:rPr>
        <w:t>(Novak 2012, 352)</w:t>
      </w:r>
      <w:r w:rsidR="004E22C8">
        <w:rPr>
          <w:rFonts w:ascii="Times New Roman" w:hAnsi="Times New Roman" w:cs="Times New Roman"/>
          <w:sz w:val="24"/>
          <w:szCs w:val="20"/>
        </w:rPr>
        <w:fldChar w:fldCharType="end"/>
      </w:r>
      <w:r w:rsidR="00244FCF">
        <w:rPr>
          <w:rFonts w:ascii="Times New Roman" w:hAnsi="Times New Roman" w:cs="Times New Roman"/>
          <w:sz w:val="24"/>
          <w:szCs w:val="20"/>
        </w:rPr>
        <w:t xml:space="preserve">. </w:t>
      </w:r>
      <w:r w:rsidR="004E22C8">
        <w:rPr>
          <w:rFonts w:ascii="Times New Roman" w:hAnsi="Times New Roman" w:cs="Times New Roman"/>
          <w:sz w:val="24"/>
          <w:szCs w:val="20"/>
        </w:rPr>
        <w:t>Čeprav Unger in Novak (2011) označujeta pred produkcijo za prvo fazo pa navajata, da se začne po uspešno sprejetem konceptu.</w:t>
      </w:r>
      <w:r w:rsidR="0042728F">
        <w:rPr>
          <w:rFonts w:ascii="Times New Roman" w:hAnsi="Times New Roman" w:cs="Times New Roman"/>
          <w:sz w:val="24"/>
          <w:szCs w:val="20"/>
        </w:rPr>
        <w:t xml:space="preserve"> Zato bomo pred produkcijo kronološko postavili za fazo razvoja koncepta. </w:t>
      </w:r>
    </w:p>
    <w:p w:rsidR="007D3FC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ed produkcija je faza v kateri se sprejme odločitev kakšna bo igra in kako bo izdelan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716DAF">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Predstavlja fazo načrtov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Pr>
          <w:rFonts w:ascii="Times New Roman" w:hAnsi="Times New Roman" w:cs="Times New Roman"/>
          <w:sz w:val="24"/>
          <w:szCs w:val="20"/>
        </w:rPr>
        <w:fldChar w:fldCharType="separate"/>
      </w:r>
      <w:r w:rsidRPr="00CD74E9">
        <w:rPr>
          <w:rFonts w:ascii="Times New Roman" w:hAnsi="Times New Roman" w:cs="Times New Roman"/>
          <w:sz w:val="24"/>
        </w:rPr>
        <w:t>(Novak 2012, 353)</w:t>
      </w:r>
      <w:r>
        <w:rPr>
          <w:rFonts w:ascii="Times New Roman" w:hAnsi="Times New Roman" w:cs="Times New Roman"/>
          <w:sz w:val="24"/>
          <w:szCs w:val="20"/>
        </w:rPr>
        <w:fldChar w:fldCharType="end"/>
      </w:r>
      <w:r>
        <w:rPr>
          <w:rFonts w:ascii="Times New Roman" w:hAnsi="Times New Roman" w:cs="Times New Roman"/>
          <w:sz w:val="24"/>
          <w:szCs w:val="20"/>
        </w:rPr>
        <w:t>.</w:t>
      </w:r>
      <w:r w:rsidR="00F46A85">
        <w:rPr>
          <w:rFonts w:ascii="Times New Roman" w:hAnsi="Times New Roman" w:cs="Times New Roman"/>
          <w:sz w:val="24"/>
          <w:szCs w:val="20"/>
        </w:rPr>
        <w:t xml:space="preserve"> Vrhunec pred produkcije predstavlja dokaz koncepta, ki ga predstavlja prototip. Namen je dokazati zmožnost prem</w:t>
      </w:r>
      <w:r w:rsidR="009F5BA1">
        <w:rPr>
          <w:rFonts w:ascii="Times New Roman" w:hAnsi="Times New Roman" w:cs="Times New Roman"/>
          <w:sz w:val="24"/>
          <w:szCs w:val="20"/>
        </w:rPr>
        <w:t xml:space="preserve">agovanja tehničnih zahtevnosti </w:t>
      </w:r>
      <w:r w:rsidR="009F5BA1">
        <w:rPr>
          <w:rFonts w:ascii="Times New Roman" w:hAnsi="Times New Roman" w:cs="Times New Roman"/>
          <w:sz w:val="24"/>
          <w:szCs w:val="20"/>
        </w:rPr>
        <w:fldChar w:fldCharType="begin"/>
      </w:r>
      <w:r w:rsidR="009F5BA1">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9F5BA1">
        <w:rPr>
          <w:rFonts w:ascii="Times New Roman" w:hAnsi="Times New Roman" w:cs="Times New Roman"/>
          <w:sz w:val="24"/>
          <w:szCs w:val="20"/>
        </w:rPr>
        <w:fldChar w:fldCharType="separate"/>
      </w:r>
      <w:r w:rsidR="009F5BA1" w:rsidRPr="009F5BA1">
        <w:rPr>
          <w:rFonts w:ascii="Times New Roman" w:hAnsi="Times New Roman" w:cs="Times New Roman"/>
          <w:sz w:val="24"/>
        </w:rPr>
        <w:t>(Bates 2004, 88)</w:t>
      </w:r>
      <w:r w:rsidR="009F5BA1">
        <w:rPr>
          <w:rFonts w:ascii="Times New Roman" w:hAnsi="Times New Roman" w:cs="Times New Roman"/>
          <w:sz w:val="24"/>
          <w:szCs w:val="20"/>
        </w:rPr>
        <w:fldChar w:fldCharType="end"/>
      </w:r>
      <w:r w:rsidR="009F7071">
        <w:rPr>
          <w:rFonts w:ascii="Times New Roman" w:hAnsi="Times New Roman" w:cs="Times New Roman"/>
          <w:sz w:val="24"/>
          <w:szCs w:val="20"/>
        </w:rPr>
        <w:t xml:space="preserve">. </w:t>
      </w:r>
      <w:r>
        <w:rPr>
          <w:rFonts w:ascii="Times New Roman" w:hAnsi="Times New Roman" w:cs="Times New Roman"/>
          <w:sz w:val="24"/>
          <w:szCs w:val="20"/>
        </w:rPr>
        <w:t xml:space="preserve">Po potrditvi prototipa se lahko začne produkcija, ki predstavlja fazo razvoja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Pr>
          <w:rFonts w:ascii="Times New Roman" w:hAnsi="Times New Roman" w:cs="Times New Roman"/>
          <w:sz w:val="24"/>
          <w:szCs w:val="20"/>
        </w:rPr>
        <w:fldChar w:fldCharType="separate"/>
      </w:r>
      <w:r w:rsidRPr="004F4F5B">
        <w:rPr>
          <w:rFonts w:ascii="Times New Roman" w:hAnsi="Times New Roman" w:cs="Times New Roman"/>
          <w:sz w:val="24"/>
        </w:rPr>
        <w:t>(Novak 2012, 358)</w:t>
      </w:r>
      <w:r>
        <w:rPr>
          <w:rFonts w:ascii="Times New Roman" w:hAnsi="Times New Roman" w:cs="Times New Roman"/>
          <w:sz w:val="24"/>
          <w:szCs w:val="20"/>
        </w:rPr>
        <w:fldChar w:fldCharType="end"/>
      </w:r>
      <w:r w:rsidR="007D3FCE">
        <w:rPr>
          <w:rFonts w:ascii="Times New Roman" w:hAnsi="Times New Roman" w:cs="Times New Roman"/>
          <w:sz w:val="24"/>
          <w:szCs w:val="20"/>
        </w:rPr>
        <w:t>.</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odukcija je kompleksna in časovno potratna. Za uspešno izvajanje faze je priporočena fragmentacija opravil v manjše naloge, katerim se strogo sledi. Priporočen je tedenski pregled napred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Pr>
          <w:rFonts w:ascii="Times New Roman" w:hAnsi="Times New Roman" w:cs="Times New Roman"/>
          <w:sz w:val="24"/>
          <w:szCs w:val="20"/>
        </w:rPr>
        <w:fldChar w:fldCharType="separate"/>
      </w:r>
      <w:r w:rsidRPr="00867740">
        <w:rPr>
          <w:rFonts w:ascii="Times New Roman" w:hAnsi="Times New Roman" w:cs="Times New Roman"/>
          <w:sz w:val="24"/>
        </w:rPr>
        <w:t>(Bates 2004, 212)</w:t>
      </w:r>
      <w:r>
        <w:rPr>
          <w:rFonts w:ascii="Times New Roman" w:hAnsi="Times New Roman" w:cs="Times New Roman"/>
          <w:sz w:val="24"/>
          <w:szCs w:val="20"/>
        </w:rPr>
        <w:fldChar w:fldCharType="end"/>
      </w:r>
      <w:r w:rsidR="00B42938">
        <w:rPr>
          <w:rFonts w:ascii="Times New Roman" w:hAnsi="Times New Roman" w:cs="Times New Roman"/>
          <w:sz w:val="24"/>
          <w:szCs w:val="20"/>
        </w:rPr>
        <w:t xml:space="preserve">. </w:t>
      </w:r>
      <w:r w:rsidR="009F135B">
        <w:rPr>
          <w:rFonts w:ascii="Times New Roman" w:hAnsi="Times New Roman" w:cs="Times New Roman"/>
          <w:sz w:val="24"/>
          <w:szCs w:val="20"/>
        </w:rPr>
        <w:t xml:space="preserve">Čeprav se testiranje v smislu produkcijskega testiranja dogaja tudi v fazi produkcije se v industriji iger ločijo posebne faze testiranja. </w:t>
      </w:r>
      <w:r w:rsidR="00B74554">
        <w:rPr>
          <w:rFonts w:ascii="Times New Roman" w:hAnsi="Times New Roman" w:cs="Times New Roman"/>
          <w:sz w:val="24"/>
          <w:szCs w:val="20"/>
        </w:rPr>
        <w:t>Ko je razvoj igre tako daleč, da je mogoče igro igrati od začetka do zaključka se začne</w:t>
      </w:r>
      <w:r w:rsidR="00F344A1">
        <w:rPr>
          <w:rFonts w:ascii="Times New Roman" w:hAnsi="Times New Roman" w:cs="Times New Roman"/>
          <w:sz w:val="24"/>
          <w:szCs w:val="20"/>
        </w:rPr>
        <w:t>jo</w:t>
      </w:r>
      <w:r w:rsidR="00F750A0">
        <w:rPr>
          <w:rFonts w:ascii="Times New Roman" w:hAnsi="Times New Roman" w:cs="Times New Roman"/>
          <w:sz w:val="24"/>
          <w:szCs w:val="20"/>
        </w:rPr>
        <w:t xml:space="preserve"> faze</w:t>
      </w:r>
      <w:r w:rsidR="00B74554">
        <w:rPr>
          <w:rFonts w:ascii="Times New Roman" w:hAnsi="Times New Roman" w:cs="Times New Roman"/>
          <w:sz w:val="24"/>
          <w:szCs w:val="20"/>
        </w:rPr>
        <w:t xml:space="preserve"> testiranja</w:t>
      </w:r>
      <w:r w:rsidR="004171D5">
        <w:rPr>
          <w:rFonts w:ascii="Times New Roman" w:hAnsi="Times New Roman" w:cs="Times New Roman"/>
          <w:sz w:val="24"/>
          <w:szCs w:val="20"/>
        </w:rPr>
        <w:t xml:space="preserve"> </w:t>
      </w:r>
      <w:r w:rsidR="004171D5">
        <w:rPr>
          <w:rFonts w:ascii="Times New Roman" w:hAnsi="Times New Roman" w:cs="Times New Roman"/>
          <w:sz w:val="24"/>
          <w:szCs w:val="20"/>
        </w:rPr>
        <w:fldChar w:fldCharType="begin"/>
      </w:r>
      <w:r w:rsidR="004171D5">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4171D5">
        <w:rPr>
          <w:rFonts w:ascii="Times New Roman" w:hAnsi="Times New Roman" w:cs="Times New Roman"/>
          <w:sz w:val="24"/>
          <w:szCs w:val="20"/>
        </w:rPr>
        <w:fldChar w:fldCharType="separate"/>
      </w:r>
      <w:r w:rsidR="004171D5">
        <w:rPr>
          <w:rFonts w:ascii="Times New Roman" w:hAnsi="Times New Roman" w:cs="Times New Roman"/>
          <w:sz w:val="24"/>
        </w:rPr>
        <w:t>(Novak 2012, 3</w:t>
      </w:r>
      <w:r w:rsidR="004171D5" w:rsidRPr="004171D5">
        <w:rPr>
          <w:rFonts w:ascii="Times New Roman" w:hAnsi="Times New Roman" w:cs="Times New Roman"/>
          <w:sz w:val="24"/>
        </w:rPr>
        <w:t>59)</w:t>
      </w:r>
      <w:r w:rsidR="004171D5">
        <w:rPr>
          <w:rFonts w:ascii="Times New Roman" w:hAnsi="Times New Roman" w:cs="Times New Roman"/>
          <w:sz w:val="24"/>
          <w:szCs w:val="20"/>
        </w:rPr>
        <w:fldChar w:fldCharType="end"/>
      </w:r>
      <w:r w:rsidR="009F135B">
        <w:rPr>
          <w:rFonts w:ascii="Times New Roman" w:hAnsi="Times New Roman" w:cs="Times New Roman"/>
          <w:sz w:val="24"/>
          <w:szCs w:val="20"/>
        </w:rPr>
        <w:t xml:space="preserve">. </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Testiranje se deli na Alfa in Beta faze. V razvoju mobilnih iger sta fazi navadno združen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8B4D4D">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720EE1">
        <w:rPr>
          <w:rFonts w:ascii="Times New Roman" w:hAnsi="Times New Roman" w:cs="Times New Roman"/>
          <w:sz w:val="24"/>
          <w:szCs w:val="20"/>
        </w:rPr>
        <w:t>Alfa</w:t>
      </w:r>
      <w:r>
        <w:rPr>
          <w:rFonts w:ascii="Times New Roman" w:hAnsi="Times New Roman" w:cs="Times New Roman"/>
          <w:sz w:val="24"/>
          <w:szCs w:val="20"/>
        </w:rPr>
        <w:t xml:space="preserve"> faza predstavlja točko na kateri je mogoče testirati celotno igranje. Testna ekipa v tej fazi testira vse module igre, zapiše defekte v bazo in ustvari testni načrt. Ob končani alfa fazi morajo</w:t>
      </w:r>
      <w:r w:rsidR="005159BF">
        <w:rPr>
          <w:rFonts w:ascii="Times New Roman" w:hAnsi="Times New Roman" w:cs="Times New Roman"/>
          <w:sz w:val="24"/>
          <w:szCs w:val="20"/>
        </w:rPr>
        <w:t xml:space="preserve"> biti</w:t>
      </w:r>
      <w:r>
        <w:rPr>
          <w:rFonts w:ascii="Times New Roman" w:hAnsi="Times New Roman" w:cs="Times New Roman"/>
          <w:sz w:val="24"/>
          <w:szCs w:val="20"/>
        </w:rPr>
        <w:t xml:space="preserve"> narejeni naslednji elementi:</w:t>
      </w:r>
    </w:p>
    <w:p w:rsidR="00FC415C" w:rsidRDefault="00FC415C" w:rsidP="004E22C8">
      <w:pPr>
        <w:contextualSpacing/>
        <w:jc w:val="both"/>
        <w:rPr>
          <w:rFonts w:ascii="Times New Roman" w:hAnsi="Times New Roman" w:cs="Times New Roman"/>
          <w:sz w:val="24"/>
          <w:szCs w:val="20"/>
        </w:rPr>
      </w:pPr>
    </w:p>
    <w:p w:rsidR="004E22C8" w:rsidRDefault="004E22C8" w:rsidP="004E22C8">
      <w:pPr>
        <w:pStyle w:val="Odstavekseznama"/>
        <w:numPr>
          <w:ilvl w:val="0"/>
          <w:numId w:val="13"/>
        </w:numPr>
        <w:jc w:val="both"/>
        <w:rPr>
          <w:rFonts w:ascii="Times New Roman" w:hAnsi="Times New Roman" w:cs="Times New Roman"/>
          <w:sz w:val="24"/>
          <w:szCs w:val="20"/>
        </w:rPr>
      </w:pPr>
      <w:r w:rsidRPr="00F06E31">
        <w:rPr>
          <w:rFonts w:ascii="Times New Roman" w:hAnsi="Times New Roman" w:cs="Times New Roman"/>
          <w:sz w:val="24"/>
          <w:szCs w:val="20"/>
        </w:rPr>
        <w:lastRenderedPageBreak/>
        <w:t>celotno igranje</w:t>
      </w:r>
      <w:r>
        <w:rPr>
          <w:rFonts w:ascii="Times New Roman" w:hAnsi="Times New Roman" w:cs="Times New Roman"/>
          <w:sz w:val="24"/>
          <w:szCs w:val="20"/>
        </w:rPr>
        <w: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primarni jezikovni pake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osnovni uporabniški vmesnik z dokumentacij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kompatibilnost z definiranimi strojnimi in programskimi konfiguracijami,</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minimalnih zahtev,</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kompatibilnosti vmesnikov (ali vsaj večin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nadomestni primeri zvoka in umetnin,</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več igralske funkcionalnosti (če je implementirana),</w:t>
      </w:r>
    </w:p>
    <w:p w:rsidR="004E22C8" w:rsidRPr="00F06E31"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 xml:space="preserve">osnutek igralnega priročni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Pr>
          <w:rFonts w:ascii="Times New Roman" w:hAnsi="Times New Roman" w:cs="Times New Roman"/>
          <w:sz w:val="24"/>
          <w:szCs w:val="20"/>
        </w:rPr>
        <w:fldChar w:fldCharType="separate"/>
      </w:r>
      <w:r w:rsidRPr="001F1A5E">
        <w:rPr>
          <w:rFonts w:ascii="Times New Roman" w:hAnsi="Times New Roman" w:cs="Times New Roman"/>
          <w:sz w:val="24"/>
        </w:rPr>
        <w:t>(Novak 2012, 359)</w:t>
      </w:r>
      <w:r>
        <w:rPr>
          <w:rFonts w:ascii="Times New Roman" w:hAnsi="Times New Roman" w:cs="Times New Roman"/>
          <w:sz w:val="24"/>
          <w:szCs w:val="20"/>
        </w:rPr>
        <w:fldChar w:fldCharType="end"/>
      </w:r>
      <w:r>
        <w:rPr>
          <w:rFonts w:ascii="Times New Roman" w:hAnsi="Times New Roman" w:cs="Times New Roman"/>
          <w:sz w:val="24"/>
          <w:szCs w:val="20"/>
        </w:rPr>
        <w:t>.</w:t>
      </w:r>
    </w:p>
    <w:p w:rsidR="00B16EE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Beta faza je namenjena popravilu defektov in implementaciji vseh sredstev (zvok, umetnine) v igro. S tem se popolnoma konča produkcijski proces</w:t>
      </w:r>
      <w:r w:rsidR="00422C1A">
        <w:rPr>
          <w:rFonts w:ascii="Times New Roman" w:hAnsi="Times New Roman" w:cs="Times New Roman"/>
          <w:sz w:val="24"/>
          <w:szCs w:val="20"/>
        </w:rPr>
        <w:t>.</w:t>
      </w:r>
      <w:r w:rsidR="00A80589">
        <w:rPr>
          <w:rFonts w:ascii="Times New Roman" w:hAnsi="Times New Roman" w:cs="Times New Roman"/>
          <w:sz w:val="24"/>
          <w:szCs w:val="20"/>
        </w:rPr>
        <w:t xml:space="preserve"> Namen faze je stabilizacija projekta in eliminacija večine ali vseh defektov pred izdajo. </w:t>
      </w:r>
      <w:r w:rsidR="00422C1A">
        <w:rPr>
          <w:rFonts w:ascii="Times New Roman" w:hAnsi="Times New Roman" w:cs="Times New Roman"/>
          <w:sz w:val="24"/>
          <w:szCs w:val="20"/>
        </w:rPr>
        <w:t>Po končani beta fazi morajo biti končani naslednji elementi:</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kod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vsebin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jezikovni pake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igralna navigacij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uporabniški vmesnik,</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programska in strojna kompatibilnos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zvok in umetnine,</w:t>
      </w:r>
    </w:p>
    <w:p w:rsidR="004E22C8"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 xml:space="preserve">vodnik </w:t>
      </w:r>
      <w:r w:rsidR="001908C1">
        <w:rPr>
          <w:rFonts w:ascii="Times New Roman" w:hAnsi="Times New Roman" w:cs="Times New Roman"/>
          <w:sz w:val="24"/>
          <w:szCs w:val="20"/>
        </w:rPr>
        <w:t>igranja</w:t>
      </w:r>
      <w:r>
        <w:rPr>
          <w:rFonts w:ascii="Times New Roman" w:hAnsi="Times New Roman" w:cs="Times New Roman"/>
          <w:sz w:val="24"/>
          <w:szCs w:val="20"/>
        </w:rPr>
        <w:t>.</w:t>
      </w:r>
      <w:r w:rsidR="00422C1A"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fldChar w:fldCharType="begin"/>
      </w:r>
      <w:r w:rsidR="004E22C8" w:rsidRPr="00B16EEE">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004E22C8" w:rsidRPr="00B16EEE">
        <w:rPr>
          <w:rFonts w:ascii="Times New Roman" w:hAnsi="Times New Roman" w:cs="Times New Roman"/>
          <w:sz w:val="24"/>
          <w:szCs w:val="20"/>
        </w:rPr>
        <w:fldChar w:fldCharType="separate"/>
      </w:r>
      <w:r w:rsidR="004E22C8" w:rsidRPr="00B16EEE">
        <w:rPr>
          <w:rFonts w:ascii="Times New Roman" w:hAnsi="Times New Roman" w:cs="Times New Roman"/>
          <w:sz w:val="24"/>
        </w:rPr>
        <w:t>(Novak 2012, 360)</w:t>
      </w:r>
      <w:r w:rsidR="004E22C8" w:rsidRPr="00B16EEE">
        <w:rPr>
          <w:rFonts w:ascii="Times New Roman" w:hAnsi="Times New Roman" w:cs="Times New Roman"/>
          <w:sz w:val="24"/>
          <w:szCs w:val="20"/>
        </w:rPr>
        <w:fldChar w:fldCharType="end"/>
      </w:r>
      <w:r w:rsidR="004E22C8" w:rsidRPr="00B16EEE">
        <w:rPr>
          <w:rFonts w:ascii="Times New Roman" w:hAnsi="Times New Roman" w:cs="Times New Roman"/>
          <w:sz w:val="24"/>
          <w:szCs w:val="20"/>
        </w:rPr>
        <w:t>.</w:t>
      </w:r>
    </w:p>
    <w:p w:rsidR="00C00654" w:rsidRDefault="00B97C50" w:rsidP="00C00654">
      <w:pPr>
        <w:contextualSpacing/>
        <w:jc w:val="both"/>
        <w:rPr>
          <w:rFonts w:ascii="Times New Roman" w:hAnsi="Times New Roman" w:cs="Times New Roman"/>
          <w:sz w:val="24"/>
          <w:szCs w:val="20"/>
        </w:rPr>
      </w:pPr>
      <w:r>
        <w:rPr>
          <w:rFonts w:ascii="Times New Roman" w:hAnsi="Times New Roman" w:cs="Times New Roman"/>
          <w:sz w:val="24"/>
          <w:szCs w:val="20"/>
        </w:rPr>
        <w:t>Beta faza se deli tudi na zaprto in odprto beta fazo.</w:t>
      </w:r>
      <w:r w:rsidR="00990C2F">
        <w:rPr>
          <w:rFonts w:ascii="Times New Roman" w:hAnsi="Times New Roman" w:cs="Times New Roman"/>
          <w:sz w:val="24"/>
          <w:szCs w:val="20"/>
        </w:rPr>
        <w:t xml:space="preserve"> </w:t>
      </w:r>
      <w:r w:rsidR="00C242B5">
        <w:rPr>
          <w:rFonts w:ascii="Times New Roman" w:hAnsi="Times New Roman" w:cs="Times New Roman"/>
          <w:sz w:val="24"/>
          <w:szCs w:val="20"/>
        </w:rPr>
        <w:t xml:space="preserve">Za zaprto beta fazo velja privatno testiranje pri kateri se razvoj fokusira na poliranje igre. Odprta faza pa je navadno uporabljena pri igrah </w:t>
      </w:r>
      <w:r w:rsidR="00972AB6">
        <w:rPr>
          <w:rFonts w:ascii="Times New Roman" w:hAnsi="Times New Roman" w:cs="Times New Roman"/>
          <w:sz w:val="24"/>
          <w:szCs w:val="20"/>
        </w:rPr>
        <w:t xml:space="preserve">ki vsebujejo spletne komponente. V tej fazi se preveri delovanje strežnikov, uravnoteži igranje in </w:t>
      </w:r>
      <w:r w:rsidR="008A5B7C">
        <w:rPr>
          <w:rFonts w:ascii="Times New Roman" w:hAnsi="Times New Roman" w:cs="Times New Roman"/>
          <w:sz w:val="24"/>
          <w:szCs w:val="20"/>
        </w:rPr>
        <w:t>identificira</w:t>
      </w:r>
      <w:r w:rsidR="00972AB6">
        <w:rPr>
          <w:rFonts w:ascii="Times New Roman" w:hAnsi="Times New Roman" w:cs="Times New Roman"/>
          <w:sz w:val="24"/>
          <w:szCs w:val="20"/>
        </w:rPr>
        <w:t xml:space="preserve"> defekte</w:t>
      </w:r>
      <w:r w:rsidR="0082757C">
        <w:rPr>
          <w:rFonts w:ascii="Times New Roman" w:hAnsi="Times New Roman" w:cs="Times New Roman"/>
          <w:sz w:val="24"/>
          <w:szCs w:val="20"/>
        </w:rPr>
        <w:t xml:space="preserve"> </w:t>
      </w:r>
      <w:r w:rsidR="0082757C">
        <w:rPr>
          <w:rFonts w:ascii="Times New Roman" w:hAnsi="Times New Roman" w:cs="Times New Roman"/>
          <w:sz w:val="24"/>
          <w:szCs w:val="20"/>
        </w:rPr>
        <w:fldChar w:fldCharType="begin"/>
      </w:r>
      <w:r w:rsidR="0082757C">
        <w:rPr>
          <w:rFonts w:ascii="Times New Roman" w:hAnsi="Times New Roman" w:cs="Times New Roman"/>
          <w:sz w:val="24"/>
          <w:szCs w:val="20"/>
        </w:rPr>
        <w:instrText xml:space="preserve"> ADDIN ZOTERO_ITEM CSL_CITATION {"citationID":"Ef5llmDf","properties":{"formattedCitation":"{\\rtf (Levy in Novak 2009, 54\\uc0\\u8211{}55)}","plainCitation":"(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82757C">
        <w:rPr>
          <w:rFonts w:ascii="Times New Roman" w:hAnsi="Times New Roman" w:cs="Times New Roman"/>
          <w:sz w:val="24"/>
          <w:szCs w:val="20"/>
        </w:rPr>
        <w:fldChar w:fldCharType="separate"/>
      </w:r>
      <w:r w:rsidR="0082757C" w:rsidRPr="0082757C">
        <w:rPr>
          <w:rFonts w:ascii="Times New Roman" w:hAnsi="Times New Roman" w:cs="Times New Roman"/>
          <w:sz w:val="24"/>
          <w:szCs w:val="24"/>
        </w:rPr>
        <w:t>(Levy in Novak 2009, 54–55)</w:t>
      </w:r>
      <w:r w:rsidR="0082757C">
        <w:rPr>
          <w:rFonts w:ascii="Times New Roman" w:hAnsi="Times New Roman" w:cs="Times New Roman"/>
          <w:sz w:val="24"/>
          <w:szCs w:val="20"/>
        </w:rPr>
        <w:fldChar w:fldCharType="end"/>
      </w:r>
      <w:r w:rsidR="00972AB6">
        <w:rPr>
          <w:rFonts w:ascii="Times New Roman" w:hAnsi="Times New Roman" w:cs="Times New Roman"/>
          <w:sz w:val="24"/>
          <w:szCs w:val="20"/>
        </w:rPr>
        <w:t>.</w:t>
      </w:r>
    </w:p>
    <w:p w:rsidR="00C00654" w:rsidRDefault="00B34306" w:rsidP="00C00654">
      <w:pPr>
        <w:contextualSpacing/>
        <w:jc w:val="both"/>
        <w:rPr>
          <w:rFonts w:ascii="Times New Roman" w:hAnsi="Times New Roman" w:cs="Times New Roman"/>
          <w:sz w:val="24"/>
          <w:szCs w:val="20"/>
        </w:rPr>
      </w:pPr>
      <w:r>
        <w:rPr>
          <w:rFonts w:ascii="Times New Roman" w:hAnsi="Times New Roman" w:cs="Times New Roman"/>
          <w:sz w:val="24"/>
          <w:szCs w:val="20"/>
        </w:rPr>
        <w:t>Ko igra</w:t>
      </w:r>
      <w:r w:rsidR="005309F1">
        <w:rPr>
          <w:rFonts w:ascii="Times New Roman" w:hAnsi="Times New Roman" w:cs="Times New Roman"/>
          <w:sz w:val="24"/>
          <w:szCs w:val="20"/>
        </w:rPr>
        <w:t xml:space="preserve"> prest</w:t>
      </w:r>
      <w:r w:rsidR="00FF4E2C">
        <w:rPr>
          <w:rFonts w:ascii="Times New Roman" w:hAnsi="Times New Roman" w:cs="Times New Roman"/>
          <w:sz w:val="24"/>
          <w:szCs w:val="20"/>
        </w:rPr>
        <w:t>a</w:t>
      </w:r>
      <w:r w:rsidR="00E071D7">
        <w:rPr>
          <w:rFonts w:ascii="Times New Roman" w:hAnsi="Times New Roman" w:cs="Times New Roman"/>
          <w:sz w:val="24"/>
          <w:szCs w:val="20"/>
        </w:rPr>
        <w:t>ne b</w:t>
      </w:r>
      <w:r w:rsidR="00F74001">
        <w:rPr>
          <w:rFonts w:ascii="Times New Roman" w:hAnsi="Times New Roman" w:cs="Times New Roman"/>
          <w:sz w:val="24"/>
          <w:szCs w:val="20"/>
        </w:rPr>
        <w:t>eta fazo sledi</w:t>
      </w:r>
      <w:r>
        <w:rPr>
          <w:rFonts w:ascii="Times New Roman" w:hAnsi="Times New Roman" w:cs="Times New Roman"/>
          <w:sz w:val="24"/>
          <w:szCs w:val="20"/>
        </w:rPr>
        <w:t xml:space="preserve"> njena</w:t>
      </w:r>
      <w:r w:rsidR="00F74001">
        <w:rPr>
          <w:rFonts w:ascii="Times New Roman" w:hAnsi="Times New Roman" w:cs="Times New Roman"/>
          <w:sz w:val="24"/>
          <w:szCs w:val="20"/>
        </w:rPr>
        <w:t xml:space="preserve"> izdaja</w:t>
      </w:r>
      <w:r w:rsidR="00BC1423">
        <w:rPr>
          <w:rFonts w:ascii="Times New Roman" w:hAnsi="Times New Roman" w:cs="Times New Roman"/>
          <w:sz w:val="24"/>
          <w:szCs w:val="20"/>
        </w:rPr>
        <w:t>.</w:t>
      </w:r>
      <w:r w:rsidR="00276C9E">
        <w:rPr>
          <w:rFonts w:ascii="Times New Roman" w:hAnsi="Times New Roman" w:cs="Times New Roman"/>
          <w:sz w:val="24"/>
          <w:szCs w:val="20"/>
        </w:rPr>
        <w:t xml:space="preserve"> V tej fazi ravnateljstvo</w:t>
      </w:r>
      <w:r w:rsidR="00AE1612">
        <w:rPr>
          <w:rFonts w:ascii="Times New Roman" w:hAnsi="Times New Roman" w:cs="Times New Roman"/>
          <w:sz w:val="24"/>
          <w:szCs w:val="20"/>
        </w:rPr>
        <w:t xml:space="preserve"> opravi še en pregled produkta in</w:t>
      </w:r>
      <w:r w:rsidR="00276C9E">
        <w:rPr>
          <w:rFonts w:ascii="Times New Roman" w:hAnsi="Times New Roman" w:cs="Times New Roman"/>
          <w:sz w:val="24"/>
          <w:szCs w:val="20"/>
        </w:rPr>
        <w:t xml:space="preserve"> pridobi seznam</w:t>
      </w:r>
      <w:r w:rsidR="00212FD1">
        <w:rPr>
          <w:rFonts w:ascii="Times New Roman" w:hAnsi="Times New Roman" w:cs="Times New Roman"/>
          <w:sz w:val="24"/>
          <w:szCs w:val="20"/>
        </w:rPr>
        <w:t xml:space="preserve"> prisotnih </w:t>
      </w:r>
      <w:r w:rsidR="00276C9E">
        <w:rPr>
          <w:rFonts w:ascii="Times New Roman" w:hAnsi="Times New Roman" w:cs="Times New Roman"/>
          <w:sz w:val="24"/>
          <w:szCs w:val="20"/>
        </w:rPr>
        <w:t>defekt</w:t>
      </w:r>
      <w:r w:rsidR="00CD1CB2">
        <w:rPr>
          <w:rFonts w:ascii="Times New Roman" w:hAnsi="Times New Roman" w:cs="Times New Roman"/>
          <w:sz w:val="24"/>
          <w:szCs w:val="20"/>
        </w:rPr>
        <w:t>ov.</w:t>
      </w:r>
      <w:r w:rsidR="0042725C">
        <w:rPr>
          <w:rFonts w:ascii="Times New Roman" w:hAnsi="Times New Roman" w:cs="Times New Roman"/>
          <w:sz w:val="24"/>
          <w:szCs w:val="20"/>
        </w:rPr>
        <w:t xml:space="preserve"> Po pregl</w:t>
      </w:r>
      <w:r w:rsidR="00240BC6">
        <w:rPr>
          <w:rFonts w:ascii="Times New Roman" w:hAnsi="Times New Roman" w:cs="Times New Roman"/>
          <w:sz w:val="24"/>
          <w:szCs w:val="20"/>
        </w:rPr>
        <w:t>edu sledi izdaja produkta na trg</w:t>
      </w:r>
      <w:r w:rsidR="0042725C">
        <w:rPr>
          <w:rFonts w:ascii="Times New Roman" w:hAnsi="Times New Roman" w:cs="Times New Roman"/>
          <w:sz w:val="24"/>
          <w:szCs w:val="20"/>
        </w:rPr>
        <w:t>.</w:t>
      </w:r>
      <w:r w:rsidR="00240BC6">
        <w:rPr>
          <w:rFonts w:ascii="Times New Roman" w:hAnsi="Times New Roman" w:cs="Times New Roman"/>
          <w:sz w:val="24"/>
          <w:szCs w:val="20"/>
        </w:rPr>
        <w:t xml:space="preserve"> V industriji iger je za to fazo pogost izraz ''zlata'' </w:t>
      </w:r>
      <w:r w:rsidR="00240BC6">
        <w:rPr>
          <w:rFonts w:ascii="Times New Roman" w:hAnsi="Times New Roman" w:cs="Times New Roman"/>
          <w:sz w:val="24"/>
          <w:szCs w:val="20"/>
        </w:rPr>
        <w:fldChar w:fldCharType="begin"/>
      </w:r>
      <w:r w:rsidR="00240BC6">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240BC6">
        <w:rPr>
          <w:rFonts w:ascii="Times New Roman" w:hAnsi="Times New Roman" w:cs="Times New Roman"/>
          <w:sz w:val="24"/>
          <w:szCs w:val="20"/>
        </w:rPr>
        <w:fldChar w:fldCharType="separate"/>
      </w:r>
      <w:r w:rsidR="00240BC6" w:rsidRPr="00240BC6">
        <w:rPr>
          <w:rFonts w:ascii="Times New Roman" w:hAnsi="Times New Roman" w:cs="Times New Roman"/>
          <w:sz w:val="24"/>
        </w:rPr>
        <w:t>(Novak 2012, 362)</w:t>
      </w:r>
      <w:r w:rsidR="00240BC6">
        <w:rPr>
          <w:rFonts w:ascii="Times New Roman" w:hAnsi="Times New Roman" w:cs="Times New Roman"/>
          <w:sz w:val="24"/>
          <w:szCs w:val="20"/>
        </w:rPr>
        <w:fldChar w:fldCharType="end"/>
      </w:r>
      <w:r w:rsidR="00240BC6">
        <w:rPr>
          <w:rFonts w:ascii="Times New Roman" w:hAnsi="Times New Roman" w:cs="Times New Roman"/>
          <w:sz w:val="24"/>
          <w:szCs w:val="20"/>
        </w:rPr>
        <w:t>.</w:t>
      </w:r>
    </w:p>
    <w:p w:rsidR="00F4143C" w:rsidRDefault="00F4143C" w:rsidP="00C00654">
      <w:pPr>
        <w:contextualSpacing/>
        <w:jc w:val="both"/>
        <w:rPr>
          <w:rFonts w:ascii="Times New Roman" w:hAnsi="Times New Roman" w:cs="Times New Roman"/>
          <w:sz w:val="24"/>
          <w:szCs w:val="20"/>
        </w:rPr>
      </w:pPr>
      <w:r>
        <w:rPr>
          <w:rFonts w:ascii="Times New Roman" w:hAnsi="Times New Roman" w:cs="Times New Roman"/>
          <w:sz w:val="24"/>
          <w:szCs w:val="20"/>
        </w:rPr>
        <w:t>Po fazi izdaj</w:t>
      </w:r>
      <w:r w:rsidR="004758B4">
        <w:rPr>
          <w:rFonts w:ascii="Times New Roman" w:hAnsi="Times New Roman" w:cs="Times New Roman"/>
          <w:sz w:val="24"/>
          <w:szCs w:val="20"/>
        </w:rPr>
        <w:t>e sledi post produkcijska faza</w:t>
      </w:r>
      <w:r w:rsidR="00940EB7">
        <w:rPr>
          <w:rFonts w:ascii="Times New Roman" w:hAnsi="Times New Roman" w:cs="Times New Roman"/>
          <w:sz w:val="24"/>
          <w:szCs w:val="20"/>
        </w:rPr>
        <w:t>.</w:t>
      </w:r>
      <w:r w:rsidR="00A77220">
        <w:rPr>
          <w:rFonts w:ascii="Times New Roman" w:hAnsi="Times New Roman" w:cs="Times New Roman"/>
          <w:sz w:val="24"/>
          <w:szCs w:val="20"/>
        </w:rPr>
        <w:t xml:space="preserve"> Faza predstavlja nadaljevalno produkcijo, ki jo Fullerton </w:t>
      </w:r>
      <w:r w:rsidR="00DF7B47">
        <w:rPr>
          <w:rFonts w:ascii="Times New Roman" w:hAnsi="Times New Roman" w:cs="Times New Roman"/>
          <w:sz w:val="24"/>
          <w:szCs w:val="20"/>
        </w:rPr>
        <w:t>(</w:t>
      </w:r>
      <w:r w:rsidR="005427FB">
        <w:rPr>
          <w:rFonts w:ascii="Times New Roman" w:hAnsi="Times New Roman" w:cs="Times New Roman"/>
          <w:sz w:val="24"/>
          <w:szCs w:val="20"/>
        </w:rPr>
        <w:t>2008) imenuje tudi vzdrževanje.</w:t>
      </w:r>
      <w:r w:rsidR="009119F0">
        <w:rPr>
          <w:rFonts w:ascii="Times New Roman" w:hAnsi="Times New Roman" w:cs="Times New Roman"/>
          <w:sz w:val="24"/>
          <w:szCs w:val="20"/>
        </w:rPr>
        <w:t xml:space="preserve"> Slika 7.1 tako predstavlja domenski model,</w:t>
      </w:r>
      <w:r w:rsidR="00AB0C6B">
        <w:rPr>
          <w:rFonts w:ascii="Times New Roman" w:hAnsi="Times New Roman" w:cs="Times New Roman"/>
          <w:sz w:val="24"/>
          <w:szCs w:val="20"/>
        </w:rPr>
        <w:t xml:space="preserve"> ki je zgrajen iz razvojnih faz in hkrati predstavlja podlago za procesni model.</w:t>
      </w:r>
    </w:p>
    <w:p w:rsidR="00004D9E" w:rsidRDefault="00004D9E" w:rsidP="00EA2CBC">
      <w:pPr>
        <w:contextualSpacing/>
        <w:jc w:val="both"/>
        <w:rPr>
          <w:rFonts w:ascii="Times New Roman" w:hAnsi="Times New Roman" w:cs="Times New Roman"/>
          <w:sz w:val="24"/>
          <w:szCs w:val="20"/>
        </w:rPr>
      </w:pPr>
    </w:p>
    <w:p w:rsidR="00004D9E" w:rsidRPr="005D4451" w:rsidRDefault="00004D9E" w:rsidP="005D4451">
      <w:pPr>
        <w:contextualSpacing/>
        <w:jc w:val="center"/>
        <w:rPr>
          <w:rFonts w:ascii="Times New Roman" w:hAnsi="Times New Roman" w:cs="Times New Roman"/>
          <w:sz w:val="20"/>
          <w:szCs w:val="20"/>
        </w:rPr>
      </w:pPr>
      <w:r w:rsidRPr="005D4451">
        <w:rPr>
          <w:rFonts w:ascii="Times New Roman" w:hAnsi="Times New Roman" w:cs="Times New Roman"/>
          <w:sz w:val="20"/>
          <w:szCs w:val="20"/>
        </w:rPr>
        <w:t>Slika 7.1 domenski model na podlagi razvojnih faz</w:t>
      </w:r>
    </w:p>
    <w:p w:rsidR="004B6C89" w:rsidRPr="005D4451" w:rsidRDefault="00F3648B" w:rsidP="004B6C89">
      <w:pPr>
        <w:contextualSpacing/>
        <w:jc w:val="center"/>
        <w:rPr>
          <w:rFonts w:ascii="Times New Roman" w:hAnsi="Times New Roman" w:cs="Times New Roman"/>
          <w:sz w:val="20"/>
          <w:szCs w:val="20"/>
        </w:rPr>
      </w:pPr>
      <w:r w:rsidRPr="00F3648B">
        <w:rPr>
          <w:rFonts w:ascii="Times New Roman" w:hAnsi="Times New Roman" w:cs="Times New Roman"/>
          <w:noProof/>
          <w:sz w:val="20"/>
          <w:szCs w:val="20"/>
          <w:lang w:eastAsia="sl-SI"/>
        </w:rPr>
        <w:drawing>
          <wp:inline distT="0" distB="0" distL="0" distR="0" wp14:anchorId="0C5C5356" wp14:editId="5FA7CFD5">
            <wp:extent cx="3593123" cy="1499363"/>
            <wp:effectExtent l="0" t="0" r="7620" b="5715"/>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610125" cy="1506458"/>
                    </a:xfrm>
                    <a:prstGeom prst="rect">
                      <a:avLst/>
                    </a:prstGeom>
                  </pic:spPr>
                </pic:pic>
              </a:graphicData>
            </a:graphic>
          </wp:inline>
        </w:drawing>
      </w:r>
    </w:p>
    <w:p w:rsidR="004B6C89" w:rsidRPr="005D4451" w:rsidRDefault="004B6C89" w:rsidP="004B6C89">
      <w:pPr>
        <w:contextualSpacing/>
        <w:jc w:val="center"/>
        <w:rPr>
          <w:rFonts w:ascii="Times New Roman" w:hAnsi="Times New Roman" w:cs="Times New Roman"/>
          <w:sz w:val="20"/>
          <w:szCs w:val="20"/>
        </w:rPr>
      </w:pPr>
      <w:r w:rsidRPr="005D4451">
        <w:rPr>
          <w:rFonts w:ascii="Times New Roman" w:hAnsi="Times New Roman" w:cs="Times New Roman"/>
          <w:sz w:val="20"/>
          <w:szCs w:val="20"/>
        </w:rPr>
        <w:t>Vir: lasten</w:t>
      </w:r>
    </w:p>
    <w:p w:rsidR="00530423" w:rsidRDefault="00B14CD5" w:rsidP="00EA2CBC">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3 IZBIRA NOTACIJ</w:t>
      </w:r>
    </w:p>
    <w:p w:rsidR="00B14CD5" w:rsidRPr="00CE1782" w:rsidRDefault="000B14E3" w:rsidP="00EA2CBC">
      <w:pPr>
        <w:contextualSpacing/>
        <w:jc w:val="both"/>
        <w:rPr>
          <w:rFonts w:ascii="Times New Roman" w:hAnsi="Times New Roman" w:cs="Times New Roman"/>
          <w:sz w:val="24"/>
          <w:szCs w:val="20"/>
        </w:rPr>
      </w:pPr>
      <w:r>
        <w:rPr>
          <w:rFonts w:ascii="Times New Roman" w:hAnsi="Times New Roman" w:cs="Times New Roman"/>
          <w:sz w:val="24"/>
          <w:szCs w:val="20"/>
        </w:rPr>
        <w:t>V tem kora</w:t>
      </w:r>
      <w:r w:rsidR="008F78A4">
        <w:rPr>
          <w:rFonts w:ascii="Times New Roman" w:hAnsi="Times New Roman" w:cs="Times New Roman"/>
          <w:sz w:val="24"/>
          <w:szCs w:val="20"/>
        </w:rPr>
        <w:t>ku bomo definirali jezik uporabe</w:t>
      </w:r>
      <w:r>
        <w:rPr>
          <w:rFonts w:ascii="Times New Roman" w:hAnsi="Times New Roman" w:cs="Times New Roman"/>
          <w:sz w:val="24"/>
          <w:szCs w:val="20"/>
        </w:rPr>
        <w:t>, ki nam bo podal notacije. Jezik, ki ga bomo uporabili</w:t>
      </w:r>
      <w:r w:rsidR="00C638C1">
        <w:rPr>
          <w:rFonts w:ascii="Times New Roman" w:hAnsi="Times New Roman" w:cs="Times New Roman"/>
          <w:sz w:val="24"/>
          <w:szCs w:val="20"/>
        </w:rPr>
        <w:t xml:space="preserve"> predstavlja UML z notacijami v</w:t>
      </w:r>
      <w:r>
        <w:rPr>
          <w:rFonts w:ascii="Times New Roman" w:hAnsi="Times New Roman" w:cs="Times New Roman"/>
          <w:sz w:val="24"/>
          <w:szCs w:val="20"/>
        </w:rPr>
        <w:t xml:space="preserve"> </w:t>
      </w:r>
      <w:r w:rsidR="00AF64ED">
        <w:rPr>
          <w:rFonts w:ascii="Times New Roman" w:hAnsi="Times New Roman" w:cs="Times New Roman"/>
          <w:sz w:val="24"/>
          <w:szCs w:val="20"/>
        </w:rPr>
        <w:t>tabeli</w:t>
      </w:r>
      <w:r w:rsidR="00EB0966">
        <w:rPr>
          <w:rFonts w:ascii="Times New Roman" w:hAnsi="Times New Roman" w:cs="Times New Roman"/>
          <w:sz w:val="24"/>
          <w:szCs w:val="20"/>
        </w:rPr>
        <w:t xml:space="preserve"> 7.2</w:t>
      </w:r>
      <w:r w:rsidR="00BA240B">
        <w:rPr>
          <w:rFonts w:ascii="Times New Roman" w:hAnsi="Times New Roman" w:cs="Times New Roman"/>
          <w:sz w:val="24"/>
          <w:szCs w:val="20"/>
        </w:rPr>
        <w:t>.</w:t>
      </w:r>
      <w:r w:rsidR="00967B0F">
        <w:rPr>
          <w:rFonts w:ascii="Times New Roman" w:hAnsi="Times New Roman" w:cs="Times New Roman"/>
          <w:sz w:val="24"/>
          <w:szCs w:val="20"/>
        </w:rPr>
        <w:t xml:space="preserve"> Z notacijami bomo povezali stanja in artefakte v procesni model.</w:t>
      </w:r>
    </w:p>
    <w:p w:rsidR="00613910" w:rsidRDefault="00613910" w:rsidP="00EA2CBC">
      <w:pPr>
        <w:contextualSpacing/>
        <w:jc w:val="both"/>
        <w:rPr>
          <w:rFonts w:ascii="Times New Roman" w:hAnsi="Times New Roman" w:cs="Times New Roman"/>
          <w:sz w:val="24"/>
        </w:rPr>
      </w:pPr>
    </w:p>
    <w:p w:rsidR="00825B3B" w:rsidRPr="003E63A1" w:rsidRDefault="00E32DFE" w:rsidP="008A28E0">
      <w:pPr>
        <w:contextualSpacing/>
        <w:jc w:val="center"/>
        <w:rPr>
          <w:rFonts w:ascii="Times New Roman" w:hAnsi="Times New Roman" w:cs="Times New Roman"/>
          <w:sz w:val="20"/>
        </w:rPr>
      </w:pPr>
      <w:r>
        <w:rPr>
          <w:rFonts w:ascii="Times New Roman" w:hAnsi="Times New Roman" w:cs="Times New Roman"/>
          <w:sz w:val="20"/>
        </w:rPr>
        <w:t>Tabela 7.2</w:t>
      </w:r>
      <w:r w:rsidR="00825B3B" w:rsidRPr="003E63A1">
        <w:rPr>
          <w:rFonts w:ascii="Times New Roman" w:hAnsi="Times New Roman" w:cs="Times New Roman"/>
          <w:sz w:val="20"/>
        </w:rPr>
        <w:t xml:space="preserve"> prikaz izbranih notacij UML jezika za definiranje procesa</w:t>
      </w:r>
    </w:p>
    <w:tbl>
      <w:tblPr>
        <w:tblW w:w="7398" w:type="dxa"/>
        <w:jc w:val="center"/>
        <w:tblInd w:w="65" w:type="dxa"/>
        <w:tblCellMar>
          <w:left w:w="70" w:type="dxa"/>
          <w:right w:w="70" w:type="dxa"/>
        </w:tblCellMar>
        <w:tblLook w:val="04A0" w:firstRow="1" w:lastRow="0" w:firstColumn="1" w:lastColumn="0" w:noHBand="0" w:noVBand="1"/>
      </w:tblPr>
      <w:tblGrid>
        <w:gridCol w:w="2075"/>
        <w:gridCol w:w="2500"/>
        <w:gridCol w:w="2823"/>
      </w:tblGrid>
      <w:tr w:rsidR="00DC05A8" w:rsidRPr="00DC05A8" w:rsidTr="00666513">
        <w:trPr>
          <w:trHeight w:val="156"/>
          <w:jc w:val="center"/>
        </w:trPr>
        <w:tc>
          <w:tcPr>
            <w:tcW w:w="207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ZIV NOTACIJE</w:t>
            </w:r>
          </w:p>
        </w:tc>
        <w:tc>
          <w:tcPr>
            <w:tcW w:w="2500"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MEN</w:t>
            </w:r>
          </w:p>
        </w:tc>
        <w:tc>
          <w:tcPr>
            <w:tcW w:w="2823"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OTACIJA</w:t>
            </w:r>
          </w:p>
        </w:tc>
      </w:tr>
      <w:tr w:rsidR="009A6CE3"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ZAČETNO STANJE</w:t>
            </w:r>
          </w:p>
        </w:tc>
        <w:tc>
          <w:tcPr>
            <w:tcW w:w="2500" w:type="dxa"/>
            <w:tcBorders>
              <w:top w:val="nil"/>
              <w:left w:val="nil"/>
              <w:bottom w:val="single" w:sz="4" w:space="0" w:color="auto"/>
              <w:right w:val="single" w:sz="4" w:space="0" w:color="auto"/>
            </w:tcBorders>
            <w:shd w:val="clear" w:color="auto" w:fill="auto"/>
            <w:vAlign w:val="center"/>
          </w:tcPr>
          <w:p w:rsidR="009A6CE3" w:rsidRPr="00A711A1" w:rsidRDefault="00012F39" w:rsidP="00CD780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w:t>
            </w:r>
            <w:r w:rsidR="009A6CE3" w:rsidRPr="00A711A1">
              <w:rPr>
                <w:rFonts w:ascii="Times New Roman" w:eastAsia="Times New Roman" w:hAnsi="Times New Roman" w:cs="Times New Roman"/>
                <w:color w:val="000000"/>
                <w:sz w:val="20"/>
                <w:lang w:eastAsia="sl-SI"/>
              </w:rPr>
              <w:t xml:space="preserve">, KI NAKAZUJE ZAČETEK </w:t>
            </w:r>
            <w:r w:rsidR="00CD780F" w:rsidRPr="00A711A1">
              <w:rPr>
                <w:rFonts w:ascii="Times New Roman" w:eastAsia="Times New Roman" w:hAnsi="Times New Roman" w:cs="Times New Roman"/>
                <w:color w:val="000000"/>
                <w:sz w:val="20"/>
                <w:lang w:eastAsia="sl-SI"/>
              </w:rPr>
              <w:t>AKTIVNOSTI</w:t>
            </w:r>
          </w:p>
        </w:tc>
        <w:tc>
          <w:tcPr>
            <w:tcW w:w="2823" w:type="dxa"/>
            <w:tcBorders>
              <w:top w:val="nil"/>
              <w:left w:val="nil"/>
              <w:bottom w:val="single" w:sz="4" w:space="0" w:color="auto"/>
              <w:right w:val="single" w:sz="4" w:space="0" w:color="auto"/>
            </w:tcBorders>
            <w:shd w:val="clear" w:color="auto" w:fill="auto"/>
            <w:vAlign w:val="center"/>
            <w:hideMark/>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76672" behindDoc="0" locked="0" layoutInCell="1" allowOverlap="1" wp14:anchorId="6DE384A2" wp14:editId="4C6431C3">
                  <wp:simplePos x="0" y="0"/>
                  <wp:positionH relativeFrom="column">
                    <wp:posOffset>576580</wp:posOffset>
                  </wp:positionH>
                  <wp:positionV relativeFrom="paragraph">
                    <wp:posOffset>-22860</wp:posOffset>
                  </wp:positionV>
                  <wp:extent cx="472440" cy="315595"/>
                  <wp:effectExtent l="0" t="0" r="3810" b="8255"/>
                  <wp:wrapNone/>
                  <wp:docPr id="36" name="Slika 36"/>
                  <wp:cNvGraphicFramePr/>
                  <a:graphic xmlns:a="http://schemas.openxmlformats.org/drawingml/2006/main">
                    <a:graphicData uri="http://schemas.openxmlformats.org/drawingml/2006/picture">
                      <pic:pic xmlns:pic="http://schemas.openxmlformats.org/drawingml/2006/picture">
                        <pic:nvPicPr>
                          <pic:cNvPr id="12" name="Slika 11"/>
                          <pic:cNvPicPr>
                            <a:picLocks noChangeAspect="1"/>
                          </pic:cNvPicPr>
                        </pic:nvPicPr>
                        <pic:blipFill>
                          <a:blip r:embed="rId16"/>
                          <a:stretch>
                            <a:fillRect/>
                          </a:stretch>
                        </pic:blipFill>
                        <pic:spPr>
                          <a:xfrm>
                            <a:off x="0" y="0"/>
                            <a:ext cx="472440" cy="31559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IZBIRA</w:t>
            </w:r>
          </w:p>
        </w:tc>
        <w:tc>
          <w:tcPr>
            <w:tcW w:w="2500" w:type="dxa"/>
            <w:tcBorders>
              <w:top w:val="nil"/>
              <w:left w:val="nil"/>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 KI OMOGOČA IZBIRO</w:t>
            </w:r>
          </w:p>
        </w:tc>
        <w:tc>
          <w:tcPr>
            <w:tcW w:w="2823" w:type="dxa"/>
            <w:tcBorders>
              <w:top w:val="nil"/>
              <w:left w:val="nil"/>
              <w:bottom w:val="single" w:sz="4" w:space="0" w:color="auto"/>
              <w:right w:val="single" w:sz="4" w:space="0" w:color="auto"/>
            </w:tcBorders>
            <w:shd w:val="clear" w:color="auto" w:fill="auto"/>
            <w:vAlign w:val="center"/>
          </w:tcPr>
          <w:p w:rsidR="00847FCD" w:rsidRPr="00A711A1" w:rsidRDefault="00847FCD" w:rsidP="007B6EE6">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2032" behindDoc="0" locked="0" layoutInCell="1" allowOverlap="1" wp14:anchorId="582157EF" wp14:editId="12375C5F">
                  <wp:simplePos x="0" y="0"/>
                  <wp:positionH relativeFrom="column">
                    <wp:posOffset>577215</wp:posOffset>
                  </wp:positionH>
                  <wp:positionV relativeFrom="paragraph">
                    <wp:posOffset>-2540</wp:posOffset>
                  </wp:positionV>
                  <wp:extent cx="462915" cy="240030"/>
                  <wp:effectExtent l="0" t="0" r="0" b="7620"/>
                  <wp:wrapNone/>
                  <wp:docPr id="10" name="Slika 10"/>
                  <wp:cNvGraphicFramePr/>
                  <a:graphic xmlns:a="http://schemas.openxmlformats.org/drawingml/2006/main">
                    <a:graphicData uri="http://schemas.openxmlformats.org/drawingml/2006/picture">
                      <pic:pic xmlns:pic="http://schemas.openxmlformats.org/drawingml/2006/picture">
                        <pic:nvPicPr>
                          <pic:cNvPr id="16" name="Slika 15"/>
                          <pic:cNvPicPr>
                            <a:picLocks noChangeAspect="1"/>
                          </pic:cNvPicPr>
                        </pic:nvPicPr>
                        <pic:blipFill>
                          <a:blip r:embed="rId17"/>
                          <a:stretch>
                            <a:fillRect/>
                          </a:stretch>
                        </pic:blipFill>
                        <pic:spPr>
                          <a:xfrm>
                            <a:off x="0" y="0"/>
                            <a:ext cx="462915" cy="24003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TRANZICIJA</w:t>
            </w:r>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IKAZUJE SMER TRANZICI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3056" behindDoc="0" locked="0" layoutInCell="1" allowOverlap="1" wp14:anchorId="06457C0B" wp14:editId="32B464A6">
                  <wp:simplePos x="0" y="0"/>
                  <wp:positionH relativeFrom="column">
                    <wp:posOffset>466090</wp:posOffset>
                  </wp:positionH>
                  <wp:positionV relativeFrom="paragraph">
                    <wp:posOffset>10795</wp:posOffset>
                  </wp:positionV>
                  <wp:extent cx="668020" cy="213360"/>
                  <wp:effectExtent l="0" t="0" r="0" b="0"/>
                  <wp:wrapNone/>
                  <wp:docPr id="2" name="Slika 2"/>
                  <wp:cNvGraphicFramePr/>
                  <a:graphic xmlns:a="http://schemas.openxmlformats.org/drawingml/2006/main">
                    <a:graphicData uri="http://schemas.openxmlformats.org/drawingml/2006/picture">
                      <pic:pic xmlns:pic="http://schemas.openxmlformats.org/drawingml/2006/picture">
                        <pic:nvPicPr>
                          <pic:cNvPr id="17" name="Slika 16"/>
                          <pic:cNvPicPr>
                            <a:picLocks noChangeAspect="1"/>
                          </pic:cNvPicPr>
                        </pic:nvPicPr>
                        <pic:blipFill>
                          <a:blip r:embed="rId18"/>
                          <a:stretch>
                            <a:fillRect/>
                          </a:stretch>
                        </pic:blipFill>
                        <pic:spPr>
                          <a:xfrm>
                            <a:off x="0" y="0"/>
                            <a:ext cx="668020" cy="21336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s</w:t>
            </w:r>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EDSTAVLJA STAN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4080" behindDoc="0" locked="0" layoutInCell="1" allowOverlap="1" wp14:anchorId="5DBBE20D" wp14:editId="0BDBFF5E">
                  <wp:simplePos x="0" y="0"/>
                  <wp:positionH relativeFrom="column">
                    <wp:posOffset>520700</wp:posOffset>
                  </wp:positionH>
                  <wp:positionV relativeFrom="paragraph">
                    <wp:posOffset>-32385</wp:posOffset>
                  </wp:positionV>
                  <wp:extent cx="586105" cy="321945"/>
                  <wp:effectExtent l="0" t="0" r="4445" b="1905"/>
                  <wp:wrapNone/>
                  <wp:docPr id="11" name="Slika 11"/>
                  <wp:cNvGraphicFramePr/>
                  <a:graphic xmlns:a="http://schemas.openxmlformats.org/drawingml/2006/main">
                    <a:graphicData uri="http://schemas.openxmlformats.org/drawingml/2006/picture">
                      <pic:pic xmlns:pic="http://schemas.openxmlformats.org/drawingml/2006/picture">
                        <pic:nvPicPr>
                          <pic:cNvPr id="20" name="Slika 19"/>
                          <pic:cNvPicPr>
                            <a:picLocks noChangeAspect="1"/>
                          </pic:cNvPicPr>
                        </pic:nvPicPr>
                        <pic:blipFill>
                          <a:blip r:embed="rId19"/>
                          <a:stretch>
                            <a:fillRect/>
                          </a:stretch>
                        </pic:blipFill>
                        <pic:spPr>
                          <a:xfrm>
                            <a:off x="0" y="0"/>
                            <a:ext cx="586105" cy="32194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VILICE</w:t>
            </w:r>
            <w:r w:rsidR="00FD2541">
              <w:rPr>
                <w:rFonts w:ascii="Times New Roman" w:eastAsia="Times New Roman" w:hAnsi="Times New Roman" w:cs="Times New Roman"/>
                <w:color w:val="000000"/>
                <w:sz w:val="20"/>
                <w:lang w:eastAsia="sl-SI"/>
              </w:rPr>
              <w:t xml:space="preserve"> ALI ZDRUŽITEV</w:t>
            </w:r>
          </w:p>
        </w:tc>
        <w:tc>
          <w:tcPr>
            <w:tcW w:w="2500" w:type="dxa"/>
            <w:tcBorders>
              <w:top w:val="single" w:sz="4" w:space="0" w:color="auto"/>
              <w:left w:val="nil"/>
              <w:bottom w:val="single" w:sz="4" w:space="0" w:color="auto"/>
              <w:right w:val="single" w:sz="4" w:space="0" w:color="auto"/>
            </w:tcBorders>
            <w:shd w:val="clear" w:color="auto" w:fill="auto"/>
            <w:vAlign w:val="center"/>
            <w:hideMark/>
          </w:tcPr>
          <w:p w:rsidR="00847FCD" w:rsidRPr="00A711A1" w:rsidRDefault="00847FCD" w:rsidP="005302D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DELI</w:t>
            </w:r>
            <w:r w:rsidR="005302DF">
              <w:rPr>
                <w:rFonts w:ascii="Times New Roman" w:eastAsia="Times New Roman" w:hAnsi="Times New Roman" w:cs="Times New Roman"/>
                <w:color w:val="000000"/>
                <w:sz w:val="20"/>
                <w:lang w:eastAsia="sl-SI"/>
              </w:rPr>
              <w:t xml:space="preserve"> </w:t>
            </w:r>
            <w:r w:rsidRPr="00A711A1">
              <w:rPr>
                <w:rFonts w:ascii="Times New Roman" w:eastAsia="Times New Roman" w:hAnsi="Times New Roman" w:cs="Times New Roman"/>
                <w:color w:val="000000"/>
                <w:sz w:val="20"/>
                <w:lang w:eastAsia="sl-SI"/>
              </w:rPr>
              <w:t>DEJAVNOSTI NA VEČ TRANZICIJ</w:t>
            </w:r>
            <w:r w:rsidR="005302DF">
              <w:rPr>
                <w:rFonts w:ascii="Times New Roman" w:eastAsia="Times New Roman" w:hAnsi="Times New Roman" w:cs="Times New Roman"/>
                <w:color w:val="000000"/>
                <w:sz w:val="20"/>
                <w:lang w:eastAsia="sl-SI"/>
              </w:rPr>
              <w:t xml:space="preserve"> ALI ZDRUŽUJE V ENO</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hAnsi="Times New Roman" w:cs="Times New Roman"/>
                <w:noProof/>
                <w:lang w:eastAsia="sl-SI"/>
              </w:rPr>
              <w:drawing>
                <wp:inline distT="0" distB="0" distL="0" distR="0" wp14:anchorId="375AAA5A" wp14:editId="2C45FF83">
                  <wp:extent cx="549233" cy="163286"/>
                  <wp:effectExtent l="0" t="0" r="3810" b="825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7120" cy="162658"/>
                          </a:xfrm>
                          <a:prstGeom prst="rect">
                            <a:avLst/>
                          </a:prstGeom>
                        </pic:spPr>
                      </pic:pic>
                    </a:graphicData>
                  </a:graphic>
                </wp:inline>
              </w:drawing>
            </w:r>
          </w:p>
        </w:tc>
      </w:tr>
    </w:tbl>
    <w:p w:rsidR="00F5235E" w:rsidRDefault="009A6CE3" w:rsidP="00664CE8">
      <w:pPr>
        <w:contextualSpacing/>
        <w:jc w:val="center"/>
        <w:rPr>
          <w:rFonts w:ascii="Times New Roman" w:hAnsi="Times New Roman" w:cs="Times New Roman"/>
          <w:sz w:val="20"/>
          <w:szCs w:val="20"/>
        </w:rPr>
      </w:pPr>
      <w:r>
        <w:rPr>
          <w:rFonts w:ascii="Times New Roman" w:hAnsi="Times New Roman" w:cs="Times New Roman"/>
          <w:sz w:val="20"/>
          <w:szCs w:val="20"/>
        </w:rPr>
        <w:t>Vi</w:t>
      </w:r>
      <w:r w:rsidR="007D395B" w:rsidRPr="003E63A1">
        <w:rPr>
          <w:rFonts w:ascii="Times New Roman" w:hAnsi="Times New Roman" w:cs="Times New Roman"/>
          <w:sz w:val="20"/>
          <w:szCs w:val="20"/>
        </w:rPr>
        <w:t xml:space="preserve">r: </w:t>
      </w:r>
      <w:r w:rsidR="007D395B" w:rsidRPr="003E63A1">
        <w:rPr>
          <w:rFonts w:ascii="Times New Roman" w:hAnsi="Times New Roman" w:cs="Times New Roman"/>
          <w:sz w:val="20"/>
          <w:szCs w:val="20"/>
        </w:rPr>
        <w:fldChar w:fldCharType="begin"/>
      </w:r>
      <w:r w:rsidR="007D395B" w:rsidRPr="003E63A1">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007D395B" w:rsidRPr="003E63A1">
        <w:rPr>
          <w:rFonts w:ascii="Times New Roman" w:hAnsi="Times New Roman" w:cs="Times New Roman"/>
          <w:sz w:val="20"/>
          <w:szCs w:val="20"/>
        </w:rPr>
        <w:fldChar w:fldCharType="separate"/>
      </w:r>
      <w:r w:rsidR="007D395B" w:rsidRPr="003E63A1">
        <w:rPr>
          <w:rFonts w:ascii="Times New Roman" w:hAnsi="Times New Roman" w:cs="Times New Roman"/>
          <w:sz w:val="20"/>
          <w:szCs w:val="24"/>
        </w:rPr>
        <w:t>(Rumbaugh, Jacobson, in Booch 2004, 40–90)</w:t>
      </w:r>
      <w:r w:rsidR="007D395B" w:rsidRPr="003E63A1">
        <w:rPr>
          <w:rFonts w:ascii="Times New Roman" w:hAnsi="Times New Roman" w:cs="Times New Roman"/>
          <w:sz w:val="20"/>
          <w:szCs w:val="20"/>
        </w:rPr>
        <w:fldChar w:fldCharType="end"/>
      </w:r>
    </w:p>
    <w:p w:rsidR="00057B3D" w:rsidRDefault="00057B3D" w:rsidP="00057B3D">
      <w:pPr>
        <w:rPr>
          <w:rFonts w:ascii="Times New Roman" w:hAnsi="Times New Roman" w:cs="Times New Roman"/>
          <w:sz w:val="20"/>
          <w:szCs w:val="20"/>
        </w:rPr>
      </w:pPr>
    </w:p>
    <w:p w:rsidR="00BD697C" w:rsidRPr="006E182F" w:rsidRDefault="00057B3D" w:rsidP="00057B3D">
      <w:pPr>
        <w:contextualSpacing/>
        <w:rPr>
          <w:rFonts w:ascii="Times New Roman" w:hAnsi="Times New Roman" w:cs="Times New Roman"/>
          <w:sz w:val="24"/>
          <w:szCs w:val="20"/>
        </w:rPr>
      </w:pPr>
      <w:r>
        <w:rPr>
          <w:rFonts w:ascii="Times New Roman" w:hAnsi="Times New Roman" w:cs="Times New Roman"/>
          <w:sz w:val="20"/>
          <w:szCs w:val="20"/>
        </w:rPr>
        <w:t>7</w:t>
      </w:r>
      <w:r w:rsidR="004A0AEC" w:rsidRPr="006E182F">
        <w:rPr>
          <w:rFonts w:ascii="Times New Roman" w:hAnsi="Times New Roman" w:cs="Times New Roman"/>
          <w:sz w:val="24"/>
          <w:szCs w:val="20"/>
        </w:rPr>
        <w:t>.4 DEFINIRANJE ARTEFAKTOV</w:t>
      </w:r>
    </w:p>
    <w:p w:rsidR="00494038" w:rsidRDefault="00494038" w:rsidP="00057B3D">
      <w:pPr>
        <w:contextualSpacing/>
        <w:jc w:val="both"/>
        <w:rPr>
          <w:rFonts w:ascii="Times New Roman" w:hAnsi="Times New Roman" w:cs="Times New Roman"/>
          <w:sz w:val="24"/>
          <w:szCs w:val="20"/>
        </w:rPr>
      </w:pPr>
      <w:r w:rsidRPr="006E182F">
        <w:rPr>
          <w:rFonts w:ascii="Times New Roman" w:hAnsi="Times New Roman" w:cs="Times New Roman"/>
          <w:sz w:val="24"/>
          <w:szCs w:val="20"/>
        </w:rPr>
        <w:t>Ko</w:t>
      </w:r>
      <w:r w:rsidR="002B6BA5">
        <w:rPr>
          <w:rFonts w:ascii="Times New Roman" w:hAnsi="Times New Roman" w:cs="Times New Roman"/>
          <w:sz w:val="24"/>
          <w:szCs w:val="20"/>
        </w:rPr>
        <w:t>t</w:t>
      </w:r>
      <w:r w:rsidRPr="006E182F">
        <w:rPr>
          <w:rFonts w:ascii="Times New Roman" w:hAnsi="Times New Roman" w:cs="Times New Roman"/>
          <w:sz w:val="24"/>
          <w:szCs w:val="20"/>
        </w:rPr>
        <w:t xml:space="preserve"> smo spoznali v petem poglavju artefakte sestavljajo produkti, dokumenti in diagrami. </w:t>
      </w:r>
      <w:r w:rsidR="00FD4407">
        <w:rPr>
          <w:rFonts w:ascii="Times New Roman" w:hAnsi="Times New Roman" w:cs="Times New Roman"/>
          <w:sz w:val="24"/>
          <w:szCs w:val="20"/>
        </w:rPr>
        <w:t xml:space="preserve">Artefakte smo razvrstili </w:t>
      </w:r>
      <w:r w:rsidR="002D77F2">
        <w:rPr>
          <w:rFonts w:ascii="Times New Roman" w:hAnsi="Times New Roman" w:cs="Times New Roman"/>
          <w:sz w:val="24"/>
          <w:szCs w:val="20"/>
        </w:rPr>
        <w:t xml:space="preserve">na podlagi literature in so zbrani </w:t>
      </w:r>
      <w:r w:rsidRPr="006E182F">
        <w:rPr>
          <w:rFonts w:ascii="Times New Roman" w:hAnsi="Times New Roman" w:cs="Times New Roman"/>
          <w:sz w:val="24"/>
          <w:szCs w:val="20"/>
        </w:rPr>
        <w:t>v PRILOGI</w:t>
      </w:r>
      <w:r w:rsidR="003020D8">
        <w:rPr>
          <w:rFonts w:ascii="Times New Roman" w:hAnsi="Times New Roman" w:cs="Times New Roman"/>
          <w:sz w:val="24"/>
          <w:szCs w:val="20"/>
        </w:rPr>
        <w:t xml:space="preserve"> C.</w:t>
      </w:r>
    </w:p>
    <w:p w:rsidR="000A357E" w:rsidRDefault="00A340D0" w:rsidP="00A340D0">
      <w:pPr>
        <w:contextualSpacing/>
        <w:jc w:val="both"/>
        <w:rPr>
          <w:rFonts w:ascii="Times New Roman" w:hAnsi="Times New Roman" w:cs="Times New Roman"/>
          <w:sz w:val="24"/>
          <w:szCs w:val="20"/>
        </w:rPr>
      </w:pPr>
      <w:r>
        <w:rPr>
          <w:rFonts w:ascii="Times New Roman" w:hAnsi="Times New Roman" w:cs="Times New Roman"/>
          <w:sz w:val="24"/>
          <w:szCs w:val="20"/>
        </w:rPr>
        <w:t>Če se razvoj nameni izdelati učno igr</w:t>
      </w:r>
      <w:r w:rsidR="00222859">
        <w:rPr>
          <w:rFonts w:ascii="Times New Roman" w:hAnsi="Times New Roman" w:cs="Times New Roman"/>
          <w:sz w:val="24"/>
          <w:szCs w:val="20"/>
        </w:rPr>
        <w:t>o mora skozi fazo, formalizacije</w:t>
      </w:r>
      <w:r>
        <w:rPr>
          <w:rFonts w:ascii="Times New Roman" w:hAnsi="Times New Roman" w:cs="Times New Roman"/>
          <w:sz w:val="24"/>
          <w:szCs w:val="20"/>
        </w:rPr>
        <w:t xml:space="preserve"> problema.</w:t>
      </w:r>
      <w:r w:rsidR="00BF1B45">
        <w:rPr>
          <w:rFonts w:ascii="Times New Roman" w:hAnsi="Times New Roman" w:cs="Times New Roman"/>
          <w:sz w:val="24"/>
          <w:szCs w:val="20"/>
        </w:rPr>
        <w:t xml:space="preserve"> </w:t>
      </w:r>
      <w:r>
        <w:rPr>
          <w:rFonts w:ascii="Times New Roman" w:hAnsi="Times New Roman" w:cs="Times New Roman"/>
          <w:sz w:val="24"/>
          <w:szCs w:val="20"/>
        </w:rPr>
        <w:t xml:space="preserve">V tej fazi se kreira dokument specifikacije učnega problem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xzukHX3","properties":{"formattedCitation":"(Aslan in Balci 2015, 310)","plainCitation":"(Aslan in Balci 2015,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Pr>
          <w:rFonts w:ascii="Times New Roman" w:hAnsi="Times New Roman" w:cs="Times New Roman"/>
          <w:sz w:val="24"/>
          <w:szCs w:val="20"/>
        </w:rPr>
        <w:fldChar w:fldCharType="separate"/>
      </w:r>
      <w:r w:rsidRPr="00085312">
        <w:rPr>
          <w:rFonts w:ascii="Times New Roman" w:hAnsi="Times New Roman" w:cs="Times New Roman"/>
          <w:sz w:val="24"/>
        </w:rPr>
        <w:t>(Aslan in Balci 2015, 310)</w:t>
      </w:r>
      <w:r>
        <w:rPr>
          <w:rFonts w:ascii="Times New Roman" w:hAnsi="Times New Roman" w:cs="Times New Roman"/>
          <w:sz w:val="24"/>
          <w:szCs w:val="20"/>
        </w:rPr>
        <w:fldChar w:fldCharType="end"/>
      </w:r>
      <w:r>
        <w:rPr>
          <w:rFonts w:ascii="Times New Roman" w:hAnsi="Times New Roman" w:cs="Times New Roman"/>
          <w:sz w:val="24"/>
          <w:szCs w:val="20"/>
        </w:rPr>
        <w:t>.</w:t>
      </w:r>
    </w:p>
    <w:p w:rsidR="000A357E" w:rsidRDefault="00F30893" w:rsidP="00A340D0">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w:t>
      </w:r>
      <w:r w:rsidR="006E0EC6">
        <w:rPr>
          <w:rFonts w:ascii="Times New Roman" w:hAnsi="Times New Roman" w:cs="Times New Roman"/>
          <w:sz w:val="24"/>
          <w:szCs w:val="20"/>
        </w:rPr>
        <w:t xml:space="preserve">razvoja </w:t>
      </w:r>
      <w:r w:rsidR="00F9623F">
        <w:rPr>
          <w:rFonts w:ascii="Times New Roman" w:hAnsi="Times New Roman" w:cs="Times New Roman"/>
          <w:sz w:val="24"/>
          <w:szCs w:val="20"/>
        </w:rPr>
        <w:t xml:space="preserve">koncepta katere namen je </w:t>
      </w:r>
      <w:r w:rsidR="00FC7ACE">
        <w:rPr>
          <w:rFonts w:ascii="Times New Roman" w:hAnsi="Times New Roman" w:cs="Times New Roman"/>
          <w:sz w:val="24"/>
          <w:szCs w:val="20"/>
        </w:rPr>
        <w:t xml:space="preserve">definiranje osrednje funkcionalnosti igre, predstavitev grafičnega izgleda in zgodbe. Dokumente, ki jih razvoj koncepta proizvede so: višji koncept, predlog igre (''pitch doc'') in koncept </w:t>
      </w:r>
      <w:r w:rsidR="00FC7ACE">
        <w:rPr>
          <w:rFonts w:ascii="Times New Roman" w:hAnsi="Times New Roman" w:cs="Times New Roman"/>
          <w:sz w:val="24"/>
          <w:szCs w:val="20"/>
        </w:rPr>
        <w:fldChar w:fldCharType="begin"/>
      </w:r>
      <w:r w:rsidR="00FC7ACE">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00FC7ACE">
        <w:rPr>
          <w:rFonts w:ascii="Times New Roman" w:hAnsi="Times New Roman" w:cs="Times New Roman"/>
          <w:sz w:val="24"/>
          <w:szCs w:val="20"/>
        </w:rPr>
        <w:fldChar w:fldCharType="separate"/>
      </w:r>
      <w:r w:rsidR="00FC7ACE" w:rsidRPr="00293BDA">
        <w:rPr>
          <w:rFonts w:ascii="Times New Roman" w:hAnsi="Times New Roman" w:cs="Times New Roman"/>
          <w:sz w:val="24"/>
        </w:rPr>
        <w:t>(Bates 2004, 203)</w:t>
      </w:r>
      <w:r w:rsidR="00FC7ACE">
        <w:rPr>
          <w:rFonts w:ascii="Times New Roman" w:hAnsi="Times New Roman" w:cs="Times New Roman"/>
          <w:sz w:val="24"/>
          <w:szCs w:val="20"/>
        </w:rPr>
        <w:fldChar w:fldCharType="end"/>
      </w:r>
      <w:r w:rsidR="00D75088">
        <w:rPr>
          <w:rFonts w:ascii="Times New Roman" w:hAnsi="Times New Roman" w:cs="Times New Roman"/>
          <w:sz w:val="24"/>
          <w:szCs w:val="20"/>
        </w:rPr>
        <w:t>.</w:t>
      </w:r>
      <w:r w:rsidR="00541CF8">
        <w:rPr>
          <w:rFonts w:ascii="Times New Roman" w:hAnsi="Times New Roman" w:cs="Times New Roman"/>
          <w:sz w:val="24"/>
          <w:szCs w:val="20"/>
        </w:rPr>
        <w:t xml:space="preserve"> Vsak tip dokumenta, ki predstavlja koncept ima svoj namen, zato ni potrebno, da uporabimo vseh.</w:t>
      </w:r>
      <w:r w:rsidR="009A3E58">
        <w:rPr>
          <w:rFonts w:ascii="Times New Roman" w:hAnsi="Times New Roman" w:cs="Times New Roman"/>
          <w:sz w:val="24"/>
          <w:szCs w:val="20"/>
        </w:rPr>
        <w:t xml:space="preserve"> Višji koncept služi za hitro predstavitev igre, ki bi denimo trajala do 30 sekund.</w:t>
      </w:r>
      <w:r w:rsidR="00985C43">
        <w:rPr>
          <w:rFonts w:ascii="Times New Roman" w:hAnsi="Times New Roman" w:cs="Times New Roman"/>
          <w:sz w:val="24"/>
          <w:szCs w:val="20"/>
        </w:rPr>
        <w:t xml:space="preserve"> Predlog igre je daljši dokument, ki služi za iskanje investitorjev.</w:t>
      </w:r>
      <w:r w:rsidR="00250280">
        <w:rPr>
          <w:rFonts w:ascii="Times New Roman" w:hAnsi="Times New Roman" w:cs="Times New Roman"/>
          <w:sz w:val="24"/>
          <w:szCs w:val="20"/>
        </w:rPr>
        <w:t xml:space="preserve"> Te</w:t>
      </w:r>
      <w:r w:rsidR="00703A90">
        <w:rPr>
          <w:rFonts w:ascii="Times New Roman" w:hAnsi="Times New Roman" w:cs="Times New Roman"/>
          <w:sz w:val="24"/>
          <w:szCs w:val="20"/>
        </w:rPr>
        <w:t>ga Novak (2012) imenuje koncept. P</w:t>
      </w:r>
      <w:r w:rsidR="00703A90" w:rsidRPr="006E182F">
        <w:rPr>
          <w:rFonts w:ascii="Times New Roman" w:hAnsi="Times New Roman" w:cs="Times New Roman"/>
          <w:sz w:val="24"/>
          <w:szCs w:val="20"/>
        </w:rPr>
        <w:t xml:space="preserve">omaga ravnateljstvu oceniti izvedljivost ideje </w:t>
      </w:r>
      <w:r w:rsidR="00703A90" w:rsidRPr="006E182F">
        <w:rPr>
          <w:rFonts w:ascii="Times New Roman" w:hAnsi="Times New Roman" w:cs="Times New Roman"/>
          <w:sz w:val="24"/>
          <w:szCs w:val="20"/>
        </w:rPr>
        <w:fldChar w:fldCharType="begin"/>
      </w:r>
      <w:r w:rsidR="00703A90" w:rsidRPr="006E182F">
        <w:rPr>
          <w:rFonts w:ascii="Times New Roman" w:hAnsi="Times New Roman" w:cs="Times New Roman"/>
          <w:sz w:val="24"/>
          <w:szCs w:val="20"/>
        </w:rPr>
        <w:instrText xml:space="preserve"> ADDIN ZOTERO_ITEM CSL_CITATION {"citationID":"gcd7XIwM","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703A90" w:rsidRPr="006E182F">
        <w:rPr>
          <w:rFonts w:ascii="Times New Roman" w:hAnsi="Times New Roman" w:cs="Times New Roman"/>
          <w:sz w:val="24"/>
          <w:szCs w:val="20"/>
        </w:rPr>
        <w:fldChar w:fldCharType="separate"/>
      </w:r>
      <w:r w:rsidR="00703A90" w:rsidRPr="006E182F">
        <w:rPr>
          <w:rFonts w:ascii="Times New Roman" w:hAnsi="Times New Roman" w:cs="Times New Roman"/>
          <w:sz w:val="24"/>
        </w:rPr>
        <w:t>(Novak 2012, 382)</w:t>
      </w:r>
      <w:r w:rsidR="00703A90" w:rsidRPr="006E182F">
        <w:rPr>
          <w:rFonts w:ascii="Times New Roman" w:hAnsi="Times New Roman" w:cs="Times New Roman"/>
          <w:sz w:val="24"/>
          <w:szCs w:val="20"/>
        </w:rPr>
        <w:fldChar w:fldCharType="end"/>
      </w:r>
      <w:r w:rsidR="00703A90" w:rsidRPr="006E182F">
        <w:rPr>
          <w:rFonts w:ascii="Times New Roman" w:hAnsi="Times New Roman" w:cs="Times New Roman"/>
          <w:sz w:val="24"/>
          <w:szCs w:val="20"/>
        </w:rPr>
        <w:t>.</w:t>
      </w:r>
      <w:r w:rsidR="001B2F8D">
        <w:rPr>
          <w:rFonts w:ascii="Times New Roman" w:hAnsi="Times New Roman" w:cs="Times New Roman"/>
          <w:sz w:val="24"/>
          <w:szCs w:val="20"/>
        </w:rPr>
        <w:t xml:space="preserve"> </w:t>
      </w:r>
      <w:r w:rsidR="00295984">
        <w:rPr>
          <w:rFonts w:ascii="Times New Roman" w:hAnsi="Times New Roman" w:cs="Times New Roman"/>
          <w:sz w:val="24"/>
          <w:szCs w:val="20"/>
        </w:rPr>
        <w:t>Naslednji dokument Bates (2004) imenuje koncept</w:t>
      </w:r>
      <w:r w:rsidR="000A357E">
        <w:rPr>
          <w:rFonts w:ascii="Times New Roman" w:hAnsi="Times New Roman" w:cs="Times New Roman"/>
          <w:sz w:val="24"/>
          <w:szCs w:val="20"/>
        </w:rPr>
        <w:t xml:space="preserve"> in</w:t>
      </w:r>
      <w:r w:rsidR="0010349B">
        <w:rPr>
          <w:rFonts w:ascii="Times New Roman" w:hAnsi="Times New Roman" w:cs="Times New Roman"/>
          <w:sz w:val="24"/>
          <w:szCs w:val="20"/>
        </w:rPr>
        <w:t xml:space="preserve"> </w:t>
      </w:r>
      <w:r w:rsidR="00295984">
        <w:rPr>
          <w:rFonts w:ascii="Times New Roman" w:hAnsi="Times New Roman" w:cs="Times New Roman"/>
          <w:sz w:val="24"/>
          <w:szCs w:val="20"/>
        </w:rPr>
        <w:t>je</w:t>
      </w:r>
      <w:r w:rsidR="00242090">
        <w:rPr>
          <w:rFonts w:ascii="Times New Roman" w:hAnsi="Times New Roman" w:cs="Times New Roman"/>
          <w:sz w:val="24"/>
          <w:szCs w:val="20"/>
        </w:rPr>
        <w:t xml:space="preserve"> </w:t>
      </w:r>
      <w:r w:rsidR="0088516A">
        <w:rPr>
          <w:rFonts w:ascii="Times New Roman" w:hAnsi="Times New Roman" w:cs="Times New Roman"/>
          <w:sz w:val="24"/>
          <w:szCs w:val="20"/>
        </w:rPr>
        <w:t>obsežnejši, tudi do 20 strani in zajema opis žanra, igranja,</w:t>
      </w:r>
      <w:r w:rsidR="00DF14FD">
        <w:rPr>
          <w:rFonts w:ascii="Times New Roman" w:hAnsi="Times New Roman" w:cs="Times New Roman"/>
          <w:sz w:val="24"/>
          <w:szCs w:val="20"/>
        </w:rPr>
        <w:t xml:space="preserve"> funkcionalnosti,</w:t>
      </w:r>
      <w:r w:rsidR="0088516A">
        <w:rPr>
          <w:rFonts w:ascii="Times New Roman" w:hAnsi="Times New Roman" w:cs="Times New Roman"/>
          <w:sz w:val="24"/>
          <w:szCs w:val="20"/>
        </w:rPr>
        <w:t xml:space="preserve"> zgodbe, ciljne publike, izbiro platforme, pričakovane vire, analizo konkurenčnosti, analizo tveganja in po</w:t>
      </w:r>
      <w:r w:rsidR="00614377">
        <w:rPr>
          <w:rFonts w:ascii="Times New Roman" w:hAnsi="Times New Roman" w:cs="Times New Roman"/>
          <w:sz w:val="24"/>
          <w:szCs w:val="20"/>
        </w:rPr>
        <w:t xml:space="preserve">vzetek </w:t>
      </w:r>
      <w:r w:rsidR="00614377">
        <w:rPr>
          <w:rFonts w:ascii="Times New Roman" w:hAnsi="Times New Roman" w:cs="Times New Roman"/>
          <w:sz w:val="24"/>
          <w:szCs w:val="20"/>
        </w:rPr>
        <w:fldChar w:fldCharType="begin"/>
      </w:r>
      <w:r w:rsidR="00614377">
        <w:rPr>
          <w:rFonts w:ascii="Times New Roman" w:hAnsi="Times New Roman" w:cs="Times New Roman"/>
          <w:sz w:val="24"/>
          <w:szCs w:val="20"/>
        </w:rPr>
        <w:instrText xml:space="preserve"> ADDIN ZOTERO_ITEM CSL_CITATION {"citationID":"rhjuE0hm","properties":{"formattedCitation":"(Bates 2004, 204)","plainCitation":"(Bates 2004, 204)"},"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schema":"https://github.com/citation-style-language/schema/raw/master/csl-citation.json"} </w:instrText>
      </w:r>
      <w:r w:rsidR="00614377">
        <w:rPr>
          <w:rFonts w:ascii="Times New Roman" w:hAnsi="Times New Roman" w:cs="Times New Roman"/>
          <w:sz w:val="24"/>
          <w:szCs w:val="20"/>
        </w:rPr>
        <w:fldChar w:fldCharType="separate"/>
      </w:r>
      <w:r w:rsidR="00614377" w:rsidRPr="00614377">
        <w:rPr>
          <w:rFonts w:ascii="Times New Roman" w:hAnsi="Times New Roman" w:cs="Times New Roman"/>
          <w:sz w:val="24"/>
        </w:rPr>
        <w:t>(Bates 2004, 204)</w:t>
      </w:r>
      <w:r w:rsidR="00614377">
        <w:rPr>
          <w:rFonts w:ascii="Times New Roman" w:hAnsi="Times New Roman" w:cs="Times New Roman"/>
          <w:sz w:val="24"/>
          <w:szCs w:val="20"/>
        </w:rPr>
        <w:fldChar w:fldCharType="end"/>
      </w:r>
      <w:r w:rsidR="00860A0C">
        <w:rPr>
          <w:rFonts w:ascii="Times New Roman" w:hAnsi="Times New Roman" w:cs="Times New Roman"/>
          <w:sz w:val="24"/>
          <w:szCs w:val="20"/>
        </w:rPr>
        <w:t>. Novak (2012) ga imenuje predlog igre.</w:t>
      </w:r>
      <w:r w:rsidR="00A931EE">
        <w:rPr>
          <w:rFonts w:ascii="Times New Roman" w:hAnsi="Times New Roman" w:cs="Times New Roman"/>
          <w:sz w:val="24"/>
          <w:szCs w:val="20"/>
        </w:rPr>
        <w:t xml:space="preserve"> Namen predloga</w:t>
      </w:r>
      <w:r w:rsidR="00A931EE" w:rsidRPr="006E182F">
        <w:rPr>
          <w:rFonts w:ascii="Times New Roman" w:hAnsi="Times New Roman" w:cs="Times New Roman"/>
          <w:sz w:val="24"/>
          <w:szCs w:val="20"/>
        </w:rPr>
        <w:t xml:space="preserve"> igre je predstavitev igre podjetju ali partnerju. Ta dokument se bolje posveti zgodbi in opisu likov </w:t>
      </w:r>
      <w:r w:rsidR="00A931EE" w:rsidRPr="006E182F">
        <w:rPr>
          <w:rFonts w:ascii="Times New Roman" w:hAnsi="Times New Roman" w:cs="Times New Roman"/>
          <w:sz w:val="24"/>
          <w:szCs w:val="20"/>
        </w:rPr>
        <w:fldChar w:fldCharType="begin"/>
      </w:r>
      <w:r w:rsidR="00A931EE" w:rsidRPr="006E182F">
        <w:rPr>
          <w:rFonts w:ascii="Times New Roman" w:hAnsi="Times New Roman" w:cs="Times New Roman"/>
          <w:sz w:val="24"/>
          <w:szCs w:val="20"/>
        </w:rPr>
        <w:instrText xml:space="preserve"> ADDIN ZOTERO_ITEM CSL_CITATION {"citationID":"dKER5kqU","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A931EE" w:rsidRPr="006E182F">
        <w:rPr>
          <w:rFonts w:ascii="Times New Roman" w:hAnsi="Times New Roman" w:cs="Times New Roman"/>
          <w:sz w:val="24"/>
          <w:szCs w:val="20"/>
        </w:rPr>
        <w:fldChar w:fldCharType="separate"/>
      </w:r>
      <w:r w:rsidR="00A931EE" w:rsidRPr="006E182F">
        <w:rPr>
          <w:rFonts w:ascii="Times New Roman" w:hAnsi="Times New Roman" w:cs="Times New Roman"/>
          <w:sz w:val="24"/>
        </w:rPr>
        <w:t>(Novak 2012, 387)</w:t>
      </w:r>
      <w:r w:rsidR="00A931EE" w:rsidRPr="006E182F">
        <w:rPr>
          <w:rFonts w:ascii="Times New Roman" w:hAnsi="Times New Roman" w:cs="Times New Roman"/>
          <w:sz w:val="24"/>
          <w:szCs w:val="20"/>
        </w:rPr>
        <w:fldChar w:fldCharType="end"/>
      </w:r>
      <w:r w:rsidR="00A931EE" w:rsidRPr="006E182F">
        <w:rPr>
          <w:rFonts w:ascii="Times New Roman" w:hAnsi="Times New Roman" w:cs="Times New Roman"/>
          <w:sz w:val="24"/>
          <w:szCs w:val="20"/>
        </w:rPr>
        <w:t>.</w:t>
      </w:r>
      <w:r w:rsidR="00860A0C">
        <w:rPr>
          <w:rFonts w:ascii="Times New Roman" w:hAnsi="Times New Roman" w:cs="Times New Roman"/>
          <w:sz w:val="24"/>
          <w:szCs w:val="20"/>
        </w:rPr>
        <w:t xml:space="preserve"> Zar</w:t>
      </w:r>
      <w:r w:rsidR="00C550FE">
        <w:rPr>
          <w:rFonts w:ascii="Times New Roman" w:hAnsi="Times New Roman" w:cs="Times New Roman"/>
          <w:sz w:val="24"/>
          <w:szCs w:val="20"/>
        </w:rPr>
        <w:t xml:space="preserve">adi </w:t>
      </w:r>
      <w:r w:rsidR="00860A0C">
        <w:rPr>
          <w:rFonts w:ascii="Times New Roman" w:hAnsi="Times New Roman" w:cs="Times New Roman"/>
          <w:sz w:val="24"/>
          <w:szCs w:val="20"/>
        </w:rPr>
        <w:t>zag</w:t>
      </w:r>
      <w:r w:rsidR="00C550FE">
        <w:rPr>
          <w:rFonts w:ascii="Times New Roman" w:hAnsi="Times New Roman" w:cs="Times New Roman"/>
          <w:sz w:val="24"/>
          <w:szCs w:val="20"/>
        </w:rPr>
        <w:t>otavljanja</w:t>
      </w:r>
      <w:r w:rsidR="00860A0C">
        <w:rPr>
          <w:rFonts w:ascii="Times New Roman" w:hAnsi="Times New Roman" w:cs="Times New Roman"/>
          <w:sz w:val="24"/>
          <w:szCs w:val="20"/>
        </w:rPr>
        <w:t xml:space="preserve"> konsistence bomo razvoj dokumenta koncepta razdelili v tri faze. V fazo izdelave inicialne ideje (višjega koncepta), kateremu sledi dokument koncepta igre (pitch) in</w:t>
      </w:r>
      <w:r w:rsidR="00724B8C">
        <w:rPr>
          <w:rFonts w:ascii="Times New Roman" w:hAnsi="Times New Roman" w:cs="Times New Roman"/>
          <w:sz w:val="24"/>
          <w:szCs w:val="20"/>
        </w:rPr>
        <w:t xml:space="preserve"> izdelava predloga igre.</w:t>
      </w:r>
    </w:p>
    <w:p w:rsidR="008E3A0D" w:rsidRDefault="00E561DA" w:rsidP="0072358D">
      <w:pPr>
        <w:contextualSpacing/>
        <w:jc w:val="both"/>
        <w:rPr>
          <w:rFonts w:ascii="Times New Roman" w:hAnsi="Times New Roman" w:cs="Times New Roman"/>
          <w:sz w:val="24"/>
          <w:szCs w:val="20"/>
        </w:rPr>
      </w:pPr>
      <w:r>
        <w:rPr>
          <w:rFonts w:ascii="Times New Roman" w:hAnsi="Times New Roman" w:cs="Times New Roman"/>
          <w:sz w:val="24"/>
          <w:szCs w:val="20"/>
        </w:rPr>
        <w:t>Predlog igre podpira prvi prototip</w:t>
      </w:r>
      <w:r w:rsidR="008B0896">
        <w:rPr>
          <w:rStyle w:val="Sprotnaopomba-sklic"/>
          <w:rFonts w:ascii="Times New Roman" w:hAnsi="Times New Roman" w:cs="Times New Roman"/>
          <w:sz w:val="24"/>
          <w:szCs w:val="20"/>
        </w:rPr>
        <w:footnoteReference w:id="14"/>
      </w:r>
      <w:r>
        <w:rPr>
          <w:rFonts w:ascii="Times New Roman" w:hAnsi="Times New Roman" w:cs="Times New Roman"/>
          <w:sz w:val="24"/>
          <w:szCs w:val="20"/>
        </w:rPr>
        <w:t xml:space="preserve"> igre.</w:t>
      </w:r>
      <w:r w:rsidR="00D551BA">
        <w:rPr>
          <w:rFonts w:ascii="Times New Roman" w:hAnsi="Times New Roman" w:cs="Times New Roman"/>
          <w:sz w:val="24"/>
          <w:szCs w:val="20"/>
        </w:rPr>
        <w:t xml:space="preserve"> IGDA</w:t>
      </w:r>
      <w:r w:rsidR="00EE514C">
        <w:rPr>
          <w:rStyle w:val="Sprotnaopomba-sklic"/>
          <w:rFonts w:ascii="Times New Roman" w:hAnsi="Times New Roman" w:cs="Times New Roman"/>
          <w:sz w:val="24"/>
          <w:szCs w:val="20"/>
        </w:rPr>
        <w:footnoteReference w:id="15"/>
      </w:r>
      <w:r w:rsidR="00D551BA">
        <w:rPr>
          <w:rFonts w:ascii="Times New Roman" w:hAnsi="Times New Roman" w:cs="Times New Roman"/>
          <w:sz w:val="24"/>
          <w:szCs w:val="20"/>
        </w:rPr>
        <w:t xml:space="preserve"> ga imenuje demo in predstavlja najpomembnejši material, ki ga lahko proizvedemo v tej fazi </w:t>
      </w:r>
      <w:r w:rsidR="00D551BA">
        <w:rPr>
          <w:rFonts w:ascii="Times New Roman" w:hAnsi="Times New Roman" w:cs="Times New Roman"/>
          <w:sz w:val="24"/>
          <w:szCs w:val="20"/>
        </w:rPr>
        <w:fldChar w:fldCharType="begin"/>
      </w:r>
      <w:r w:rsidR="00D551BA">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D551BA">
        <w:rPr>
          <w:rFonts w:ascii="Times New Roman" w:hAnsi="Times New Roman" w:cs="Times New Roman"/>
          <w:sz w:val="24"/>
          <w:szCs w:val="20"/>
        </w:rPr>
        <w:fldChar w:fldCharType="separate"/>
      </w:r>
      <w:r w:rsidR="00D551BA" w:rsidRPr="00D551BA">
        <w:rPr>
          <w:rFonts w:ascii="Times New Roman" w:hAnsi="Times New Roman" w:cs="Times New Roman"/>
          <w:sz w:val="24"/>
        </w:rPr>
        <w:t>(Fullerton 2014, 486)</w:t>
      </w:r>
      <w:r w:rsidR="00D551BA">
        <w:rPr>
          <w:rFonts w:ascii="Times New Roman" w:hAnsi="Times New Roman" w:cs="Times New Roman"/>
          <w:sz w:val="24"/>
          <w:szCs w:val="20"/>
        </w:rPr>
        <w:fldChar w:fldCharType="end"/>
      </w:r>
      <w:r w:rsidR="00D551BA">
        <w:rPr>
          <w:rFonts w:ascii="Times New Roman" w:hAnsi="Times New Roman" w:cs="Times New Roman"/>
          <w:sz w:val="24"/>
          <w:szCs w:val="20"/>
        </w:rPr>
        <w:t>.</w:t>
      </w:r>
      <w:r>
        <w:rPr>
          <w:rFonts w:ascii="Times New Roman" w:hAnsi="Times New Roman" w:cs="Times New Roman"/>
          <w:sz w:val="24"/>
          <w:szCs w:val="20"/>
        </w:rPr>
        <w:t xml:space="preserve"> </w:t>
      </w:r>
      <w:r w:rsidR="00507653">
        <w:rPr>
          <w:rFonts w:ascii="Times New Roman" w:hAnsi="Times New Roman" w:cs="Times New Roman"/>
          <w:sz w:val="24"/>
          <w:szCs w:val="20"/>
        </w:rPr>
        <w:t>V</w:t>
      </w:r>
      <w:r w:rsidR="00507653" w:rsidRPr="006E182F">
        <w:rPr>
          <w:rFonts w:ascii="Times New Roman" w:hAnsi="Times New Roman" w:cs="Times New Roman"/>
          <w:sz w:val="24"/>
          <w:szCs w:val="20"/>
        </w:rPr>
        <w:t xml:space="preserve">elja za </w:t>
      </w:r>
      <w:r w:rsidR="00507653" w:rsidRPr="006E182F">
        <w:rPr>
          <w:rFonts w:ascii="Times New Roman" w:hAnsi="Times New Roman" w:cs="Times New Roman"/>
          <w:sz w:val="24"/>
          <w:szCs w:val="20"/>
        </w:rPr>
        <w:lastRenderedPageBreak/>
        <w:t xml:space="preserve">dokaz delovanja koncepta in zmožnost premagovanja tehničnih zahtevnosti </w:t>
      </w:r>
      <w:r w:rsidR="00507653" w:rsidRPr="006E182F">
        <w:rPr>
          <w:rFonts w:ascii="Times New Roman" w:hAnsi="Times New Roman" w:cs="Times New Roman"/>
          <w:sz w:val="24"/>
          <w:szCs w:val="20"/>
        </w:rPr>
        <w:fldChar w:fldCharType="begin"/>
      </w:r>
      <w:r w:rsidR="00507653" w:rsidRPr="006E182F">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07653" w:rsidRPr="006E182F">
        <w:rPr>
          <w:rFonts w:ascii="Times New Roman" w:hAnsi="Times New Roman" w:cs="Times New Roman"/>
          <w:sz w:val="24"/>
          <w:szCs w:val="20"/>
        </w:rPr>
        <w:fldChar w:fldCharType="separate"/>
      </w:r>
      <w:r w:rsidR="00507653" w:rsidRPr="006E182F">
        <w:rPr>
          <w:rFonts w:ascii="Times New Roman" w:hAnsi="Times New Roman" w:cs="Times New Roman"/>
          <w:sz w:val="24"/>
        </w:rPr>
        <w:t>(Bartle 2003, 88)</w:t>
      </w:r>
      <w:r w:rsidR="00507653" w:rsidRPr="006E182F">
        <w:rPr>
          <w:rFonts w:ascii="Times New Roman" w:hAnsi="Times New Roman" w:cs="Times New Roman"/>
          <w:sz w:val="24"/>
          <w:szCs w:val="20"/>
        </w:rPr>
        <w:fldChar w:fldCharType="end"/>
      </w:r>
      <w:r w:rsidR="00507653">
        <w:rPr>
          <w:rFonts w:ascii="Times New Roman" w:hAnsi="Times New Roman" w:cs="Times New Roman"/>
          <w:sz w:val="24"/>
          <w:szCs w:val="20"/>
        </w:rPr>
        <w:t xml:space="preserve">. </w:t>
      </w:r>
      <w:r w:rsidR="00614A7D">
        <w:rPr>
          <w:rFonts w:ascii="Times New Roman" w:hAnsi="Times New Roman" w:cs="Times New Roman"/>
          <w:sz w:val="24"/>
          <w:szCs w:val="20"/>
        </w:rPr>
        <w:t>Če je dokaz koncepta uspešen se začne f</w:t>
      </w:r>
      <w:r w:rsidR="0063360A">
        <w:rPr>
          <w:rFonts w:ascii="Times New Roman" w:hAnsi="Times New Roman" w:cs="Times New Roman"/>
          <w:sz w:val="24"/>
          <w:szCs w:val="20"/>
        </w:rPr>
        <w:t xml:space="preserve">aza načrtovanja ali pred produkcija </w:t>
      </w:r>
      <w:r w:rsidR="0063360A">
        <w:rPr>
          <w:rFonts w:ascii="Times New Roman" w:hAnsi="Times New Roman" w:cs="Times New Roman"/>
          <w:sz w:val="24"/>
          <w:szCs w:val="20"/>
        </w:rPr>
        <w:fldChar w:fldCharType="begin"/>
      </w:r>
      <w:r w:rsidR="0063360A">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63360A">
        <w:rPr>
          <w:rFonts w:ascii="Times New Roman" w:hAnsi="Times New Roman" w:cs="Times New Roman"/>
          <w:sz w:val="24"/>
          <w:szCs w:val="20"/>
        </w:rPr>
        <w:fldChar w:fldCharType="separate"/>
      </w:r>
      <w:r w:rsidR="0063360A" w:rsidRPr="0063360A">
        <w:rPr>
          <w:rFonts w:ascii="Times New Roman" w:hAnsi="Times New Roman" w:cs="Times New Roman"/>
          <w:sz w:val="24"/>
        </w:rPr>
        <w:t>(Novak 2012, 353)</w:t>
      </w:r>
      <w:r w:rsidR="0063360A">
        <w:rPr>
          <w:rFonts w:ascii="Times New Roman" w:hAnsi="Times New Roman" w:cs="Times New Roman"/>
          <w:sz w:val="24"/>
          <w:szCs w:val="20"/>
        </w:rPr>
        <w:fldChar w:fldCharType="end"/>
      </w:r>
      <w:r w:rsidR="0063360A">
        <w:rPr>
          <w:rFonts w:ascii="Times New Roman" w:hAnsi="Times New Roman" w:cs="Times New Roman"/>
          <w:sz w:val="24"/>
          <w:szCs w:val="20"/>
        </w:rPr>
        <w:t>.</w:t>
      </w:r>
      <w:r w:rsidR="00747914">
        <w:rPr>
          <w:rFonts w:ascii="Times New Roman" w:hAnsi="Times New Roman" w:cs="Times New Roman"/>
          <w:sz w:val="24"/>
          <w:szCs w:val="20"/>
        </w:rPr>
        <w:t xml:space="preserve"> </w:t>
      </w:r>
      <w:r w:rsidR="00494038">
        <w:rPr>
          <w:rFonts w:ascii="Times New Roman" w:hAnsi="Times New Roman" w:cs="Times New Roman"/>
          <w:sz w:val="24"/>
          <w:szCs w:val="20"/>
        </w:rPr>
        <w:t xml:space="preserve">Cilj je izdelava načrta igre, </w:t>
      </w:r>
      <w:r w:rsidR="00984A85">
        <w:rPr>
          <w:rFonts w:ascii="Times New Roman" w:hAnsi="Times New Roman" w:cs="Times New Roman"/>
          <w:sz w:val="24"/>
          <w:szCs w:val="20"/>
        </w:rPr>
        <w:t>umetniške</w:t>
      </w:r>
      <w:r w:rsidR="00494038">
        <w:rPr>
          <w:rFonts w:ascii="Times New Roman" w:hAnsi="Times New Roman" w:cs="Times New Roman"/>
          <w:sz w:val="24"/>
          <w:szCs w:val="20"/>
        </w:rPr>
        <w:t xml:space="preserve"> biblije</w:t>
      </w:r>
      <w:r w:rsidR="00DF303F">
        <w:rPr>
          <w:rFonts w:ascii="Times New Roman" w:hAnsi="Times New Roman" w:cs="Times New Roman"/>
          <w:sz w:val="24"/>
          <w:szCs w:val="20"/>
        </w:rPr>
        <w:t xml:space="preserve">, definiranje produkcijske poti in </w:t>
      </w:r>
      <w:r w:rsidR="00602FE8">
        <w:rPr>
          <w:rFonts w:ascii="Times New Roman" w:hAnsi="Times New Roman" w:cs="Times New Roman"/>
          <w:sz w:val="24"/>
          <w:szCs w:val="20"/>
        </w:rPr>
        <w:t>stvaritev projektnega načrta.</w:t>
      </w:r>
      <w:r w:rsidR="00A878B9">
        <w:rPr>
          <w:rFonts w:ascii="Times New Roman" w:hAnsi="Times New Roman" w:cs="Times New Roman"/>
          <w:sz w:val="24"/>
          <w:szCs w:val="20"/>
        </w:rPr>
        <w:t xml:space="preserve"> </w:t>
      </w:r>
      <w:r w:rsidR="000A357E">
        <w:rPr>
          <w:rFonts w:ascii="Times New Roman" w:hAnsi="Times New Roman" w:cs="Times New Roman"/>
          <w:sz w:val="24"/>
          <w:szCs w:val="20"/>
        </w:rPr>
        <w:t xml:space="preserve">Načrt igre je najobsežnejši dokument v razvoju igre. Novak (2012) navaja, da se ta dokument konstantno posodablja. Schell (2008) pa dodaja, da se občasno posodablja in je po navadi neurejen. Na polovici projekta se ga navadno opusti, saj vsebuje igra sama vse pomembne podrobnosti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0A357E">
        <w:rPr>
          <w:rFonts w:ascii="Times New Roman" w:hAnsi="Times New Roman" w:cs="Times New Roman"/>
          <w:sz w:val="24"/>
          <w:szCs w:val="20"/>
        </w:rPr>
        <w:fldChar w:fldCharType="separate"/>
      </w:r>
      <w:r w:rsidR="000A357E" w:rsidRPr="007E7EF2">
        <w:rPr>
          <w:rFonts w:ascii="Times New Roman" w:hAnsi="Times New Roman" w:cs="Times New Roman"/>
          <w:sz w:val="24"/>
        </w:rPr>
        <w:t>(Schell 2008, 382)</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 Na podlagi načrta igre tehnična ekipa izdela tehnični dokument. Ta dokument predstavlja produkcijsko pot</w:t>
      </w:r>
      <w:r w:rsidR="006E2BD7">
        <w:rPr>
          <w:rFonts w:ascii="Times New Roman" w:hAnsi="Times New Roman" w:cs="Times New Roman"/>
          <w:sz w:val="24"/>
          <w:szCs w:val="20"/>
        </w:rPr>
        <w:t>, ki</w:t>
      </w:r>
      <w:r w:rsidR="000A357E">
        <w:rPr>
          <w:rFonts w:ascii="Times New Roman" w:hAnsi="Times New Roman" w:cs="Times New Roman"/>
          <w:sz w:val="24"/>
          <w:szCs w:val="20"/>
        </w:rPr>
        <w:t xml:space="preserve"> </w:t>
      </w:r>
      <w:r w:rsidR="006E2BD7">
        <w:rPr>
          <w:rFonts w:ascii="Times New Roman" w:hAnsi="Times New Roman" w:cs="Times New Roman"/>
          <w:sz w:val="24"/>
          <w:szCs w:val="20"/>
        </w:rPr>
        <w:t>v</w:t>
      </w:r>
      <w:r w:rsidR="000A357E">
        <w:rPr>
          <w:rFonts w:ascii="Times New Roman" w:hAnsi="Times New Roman" w:cs="Times New Roman"/>
          <w:sz w:val="24"/>
          <w:szCs w:val="20"/>
        </w:rPr>
        <w:t xml:space="preserve">zpostavi načrt kako se bo razvoj premaknil od koncepta do programske opreme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0A357E">
        <w:rPr>
          <w:rFonts w:ascii="Times New Roman" w:hAnsi="Times New Roman" w:cs="Times New Roman"/>
          <w:sz w:val="24"/>
          <w:szCs w:val="20"/>
        </w:rPr>
        <w:fldChar w:fldCharType="separate"/>
      </w:r>
      <w:r w:rsidR="000A357E" w:rsidRPr="00DD07A9">
        <w:rPr>
          <w:rFonts w:ascii="Times New Roman" w:hAnsi="Times New Roman" w:cs="Times New Roman"/>
          <w:sz w:val="24"/>
        </w:rPr>
        <w:t>(Novak 2012, 393)</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w:t>
      </w:r>
      <w:r w:rsidR="00341221">
        <w:rPr>
          <w:rFonts w:ascii="Times New Roman" w:hAnsi="Times New Roman" w:cs="Times New Roman"/>
          <w:sz w:val="24"/>
          <w:szCs w:val="20"/>
        </w:rPr>
        <w:t xml:space="preserve"> Nato sledi izdelava na</w:t>
      </w:r>
      <w:r w:rsidR="00624A7C">
        <w:rPr>
          <w:rFonts w:ascii="Times New Roman" w:hAnsi="Times New Roman" w:cs="Times New Roman"/>
          <w:sz w:val="24"/>
          <w:szCs w:val="20"/>
        </w:rPr>
        <w:t>črt</w:t>
      </w:r>
      <w:r w:rsidR="00341221">
        <w:rPr>
          <w:rFonts w:ascii="Times New Roman" w:hAnsi="Times New Roman" w:cs="Times New Roman"/>
          <w:sz w:val="24"/>
          <w:szCs w:val="20"/>
        </w:rPr>
        <w:t>a</w:t>
      </w:r>
      <w:r w:rsidR="00624A7C">
        <w:rPr>
          <w:rFonts w:ascii="Times New Roman" w:hAnsi="Times New Roman" w:cs="Times New Roman"/>
          <w:sz w:val="24"/>
          <w:szCs w:val="20"/>
        </w:rPr>
        <w:t xml:space="preserve"> projekta</w:t>
      </w:r>
      <w:r w:rsidR="00341221">
        <w:rPr>
          <w:rFonts w:ascii="Times New Roman" w:hAnsi="Times New Roman" w:cs="Times New Roman"/>
          <w:sz w:val="24"/>
          <w:szCs w:val="20"/>
        </w:rPr>
        <w:t>, ki</w:t>
      </w:r>
      <w:r w:rsidR="00624A7C">
        <w:rPr>
          <w:rFonts w:ascii="Times New Roman" w:hAnsi="Times New Roman" w:cs="Times New Roman"/>
          <w:sz w:val="24"/>
          <w:szCs w:val="20"/>
        </w:rPr>
        <w:t xml:space="preserve"> se začne</w:t>
      </w:r>
      <w:r w:rsidR="00F67AAD">
        <w:rPr>
          <w:rFonts w:ascii="Times New Roman" w:hAnsi="Times New Roman" w:cs="Times New Roman"/>
          <w:sz w:val="24"/>
          <w:szCs w:val="20"/>
        </w:rPr>
        <w:t xml:space="preserve"> izdelovati</w:t>
      </w:r>
      <w:r w:rsidR="00624A7C">
        <w:rPr>
          <w:rFonts w:ascii="Times New Roman" w:hAnsi="Times New Roman" w:cs="Times New Roman"/>
          <w:sz w:val="24"/>
          <w:szCs w:val="20"/>
        </w:rPr>
        <w:t xml:space="preserve"> po definiranju grobih nalog, ki jih podaja tehnični dokument</w:t>
      </w:r>
      <w:r w:rsidR="00F066B0">
        <w:rPr>
          <w:rFonts w:ascii="Times New Roman" w:hAnsi="Times New Roman" w:cs="Times New Roman"/>
          <w:sz w:val="24"/>
          <w:szCs w:val="20"/>
        </w:rPr>
        <w:t>. Ta dokument vsebuje načrt porabe virov, proračun, časovni načrt, in mejnike za pomoč pri spremljanju napredovanja projekta</w:t>
      </w:r>
      <w:r w:rsidR="006F7525">
        <w:rPr>
          <w:rFonts w:ascii="Times New Roman" w:hAnsi="Times New Roman" w:cs="Times New Roman"/>
          <w:sz w:val="24"/>
          <w:szCs w:val="20"/>
        </w:rPr>
        <w:t xml:space="preserve"> </w:t>
      </w:r>
      <w:r w:rsidR="006F7525">
        <w:rPr>
          <w:rFonts w:ascii="Times New Roman" w:hAnsi="Times New Roman" w:cs="Times New Roman"/>
          <w:sz w:val="24"/>
          <w:szCs w:val="20"/>
        </w:rPr>
        <w:fldChar w:fldCharType="begin"/>
      </w:r>
      <w:r w:rsidR="006F7525">
        <w:rPr>
          <w:rFonts w:ascii="Times New Roman" w:hAnsi="Times New Roman" w:cs="Times New Roman"/>
          <w:sz w:val="24"/>
          <w:szCs w:val="20"/>
        </w:rPr>
        <w:instrText xml:space="preserve"> ADDIN ZOTERO_ITEM CSL_CITATION {"citationID":"LrVXiAl5","properties":{"formattedCitation":"(Novak 2012, 394)","plainCitation":"(Novak 2012, 394)"},"citationItems":[{"id":83,"uris":["http://zotero.org/users/local/1VrTeLcH/items/ZLCN5TN2"],"uri":["http://zotero.org/users/local/1VrTeLcH/items/ZLCN5TN2"],"itemData":{"id":83,"type":"book","title":"Game Development Essentials: An Introduction 3rd Edition","author":[{"family":"Novak","given":"Jeannie"}],"issued":{"date-parts":[["2012"]]}},"locator":"394"}],"schema":"https://github.com/citation-style-language/schema/raw/master/csl-citation.json"} </w:instrText>
      </w:r>
      <w:r w:rsidR="006F7525">
        <w:rPr>
          <w:rFonts w:ascii="Times New Roman" w:hAnsi="Times New Roman" w:cs="Times New Roman"/>
          <w:sz w:val="24"/>
          <w:szCs w:val="20"/>
        </w:rPr>
        <w:fldChar w:fldCharType="separate"/>
      </w:r>
      <w:r w:rsidR="006F7525" w:rsidRPr="006F7525">
        <w:rPr>
          <w:rFonts w:ascii="Times New Roman" w:hAnsi="Times New Roman" w:cs="Times New Roman"/>
          <w:sz w:val="24"/>
        </w:rPr>
        <w:t>(Novak 2012, 394)</w:t>
      </w:r>
      <w:r w:rsidR="006F7525">
        <w:rPr>
          <w:rFonts w:ascii="Times New Roman" w:hAnsi="Times New Roman" w:cs="Times New Roman"/>
          <w:sz w:val="24"/>
          <w:szCs w:val="20"/>
        </w:rPr>
        <w:fldChar w:fldCharType="end"/>
      </w:r>
      <w:r w:rsidR="00F066B0">
        <w:rPr>
          <w:rFonts w:ascii="Times New Roman" w:hAnsi="Times New Roman" w:cs="Times New Roman"/>
          <w:sz w:val="24"/>
          <w:szCs w:val="20"/>
        </w:rPr>
        <w:t>.</w:t>
      </w:r>
    </w:p>
    <w:p w:rsidR="0072358D" w:rsidRDefault="0072358D" w:rsidP="0072358D">
      <w:pPr>
        <w:contextualSpacing/>
        <w:jc w:val="both"/>
        <w:rPr>
          <w:rFonts w:ascii="Times New Roman" w:hAnsi="Times New Roman" w:cs="Times New Roman"/>
          <w:sz w:val="24"/>
          <w:szCs w:val="20"/>
        </w:rPr>
      </w:pPr>
      <w:r>
        <w:rPr>
          <w:rFonts w:ascii="Times New Roman" w:hAnsi="Times New Roman" w:cs="Times New Roman"/>
          <w:sz w:val="24"/>
          <w:szCs w:val="20"/>
        </w:rPr>
        <w:t>Izdelava umetnikove biblije se začne v pred produkciji.</w:t>
      </w:r>
      <w:r w:rsidR="004F5477">
        <w:rPr>
          <w:rFonts w:ascii="Times New Roman" w:hAnsi="Times New Roman" w:cs="Times New Roman"/>
          <w:sz w:val="24"/>
          <w:szCs w:val="20"/>
        </w:rPr>
        <w:t xml:space="preserve"> Služi za definiranje umetniškega sloga igre </w:t>
      </w:r>
      <w:r w:rsidR="004F5477">
        <w:rPr>
          <w:rFonts w:ascii="Times New Roman" w:hAnsi="Times New Roman" w:cs="Times New Roman"/>
          <w:sz w:val="24"/>
          <w:szCs w:val="20"/>
        </w:rPr>
        <w:fldChar w:fldCharType="begin"/>
      </w:r>
      <w:r w:rsidR="004F5477">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4F5477">
        <w:rPr>
          <w:rFonts w:ascii="Times New Roman" w:hAnsi="Times New Roman" w:cs="Times New Roman"/>
          <w:sz w:val="24"/>
          <w:szCs w:val="20"/>
        </w:rPr>
        <w:fldChar w:fldCharType="separate"/>
      </w:r>
      <w:r w:rsidR="004F5477" w:rsidRPr="004F5477">
        <w:rPr>
          <w:rFonts w:ascii="Times New Roman" w:hAnsi="Times New Roman" w:cs="Times New Roman"/>
          <w:sz w:val="24"/>
        </w:rPr>
        <w:t>(Bates 2004, 208)</w:t>
      </w:r>
      <w:r w:rsidR="004F5477">
        <w:rPr>
          <w:rFonts w:ascii="Times New Roman" w:hAnsi="Times New Roman" w:cs="Times New Roman"/>
          <w:sz w:val="24"/>
          <w:szCs w:val="20"/>
        </w:rPr>
        <w:fldChar w:fldCharType="end"/>
      </w:r>
      <w:r w:rsidR="0070053F">
        <w:rPr>
          <w:rFonts w:ascii="Times New Roman" w:hAnsi="Times New Roman" w:cs="Times New Roman"/>
          <w:sz w:val="24"/>
          <w:szCs w:val="20"/>
        </w:rPr>
        <w:t>.</w:t>
      </w:r>
      <w:r w:rsidR="00B92FF8">
        <w:rPr>
          <w:rFonts w:ascii="Times New Roman" w:hAnsi="Times New Roman" w:cs="Times New Roman"/>
          <w:sz w:val="24"/>
          <w:szCs w:val="20"/>
        </w:rPr>
        <w:t xml:space="preserve"> Ker je odvisna od žanra se začne po načrtu igre </w:t>
      </w:r>
      <w:r w:rsidR="00B92FF8">
        <w:rPr>
          <w:rFonts w:ascii="Times New Roman" w:hAnsi="Times New Roman" w:cs="Times New Roman"/>
          <w:sz w:val="24"/>
          <w:szCs w:val="20"/>
        </w:rPr>
        <w:fldChar w:fldCharType="begin"/>
      </w:r>
      <w:r w:rsidR="00B92FF8">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B92FF8">
        <w:rPr>
          <w:rFonts w:ascii="Times New Roman" w:hAnsi="Times New Roman" w:cs="Times New Roman"/>
          <w:sz w:val="24"/>
          <w:szCs w:val="20"/>
        </w:rPr>
        <w:fldChar w:fldCharType="separate"/>
      </w:r>
      <w:r w:rsidR="00B92FF8" w:rsidRPr="00B92FF8">
        <w:rPr>
          <w:rFonts w:ascii="Times New Roman" w:hAnsi="Times New Roman" w:cs="Times New Roman"/>
          <w:sz w:val="24"/>
        </w:rPr>
        <w:t>(Novak 2012, 393)</w:t>
      </w:r>
      <w:r w:rsidR="00B92FF8">
        <w:rPr>
          <w:rFonts w:ascii="Times New Roman" w:hAnsi="Times New Roman" w:cs="Times New Roman"/>
          <w:sz w:val="24"/>
          <w:szCs w:val="20"/>
        </w:rPr>
        <w:fldChar w:fldCharType="end"/>
      </w:r>
      <w:r w:rsidR="00B92FF8">
        <w:rPr>
          <w:rFonts w:ascii="Times New Roman" w:hAnsi="Times New Roman" w:cs="Times New Roman"/>
          <w:sz w:val="24"/>
          <w:szCs w:val="20"/>
        </w:rPr>
        <w:t>.</w:t>
      </w:r>
      <w:r w:rsidR="00B752FD">
        <w:rPr>
          <w:rFonts w:ascii="Times New Roman" w:hAnsi="Times New Roman" w:cs="Times New Roman"/>
          <w:sz w:val="24"/>
          <w:szCs w:val="20"/>
        </w:rPr>
        <w:t xml:space="preserve"> </w:t>
      </w:r>
      <w:r>
        <w:rPr>
          <w:rFonts w:ascii="Times New Roman" w:hAnsi="Times New Roman" w:cs="Times New Roman"/>
          <w:sz w:val="24"/>
          <w:szCs w:val="20"/>
        </w:rPr>
        <w:t>U</w:t>
      </w:r>
      <w:r w:rsidRPr="006E182F">
        <w:rPr>
          <w:rFonts w:ascii="Times New Roman" w:hAnsi="Times New Roman" w:cs="Times New Roman"/>
          <w:sz w:val="24"/>
          <w:szCs w:val="20"/>
        </w:rPr>
        <w:t>metnikova biblija</w:t>
      </w:r>
      <w:r w:rsidR="00EB0EDA">
        <w:rPr>
          <w:rFonts w:ascii="Times New Roman" w:hAnsi="Times New Roman" w:cs="Times New Roman"/>
          <w:sz w:val="24"/>
          <w:szCs w:val="20"/>
        </w:rPr>
        <w:t xml:space="preserve"> se</w:t>
      </w:r>
      <w:r w:rsidRPr="006E182F">
        <w:rPr>
          <w:rFonts w:ascii="Times New Roman" w:hAnsi="Times New Roman" w:cs="Times New Roman"/>
          <w:sz w:val="24"/>
          <w:szCs w:val="20"/>
        </w:rPr>
        <w:t xml:space="preserve"> navadno gradi iterativno</w:t>
      </w:r>
      <w:r w:rsidR="00EA2C90">
        <w:rPr>
          <w:rFonts w:ascii="Times New Roman" w:hAnsi="Times New Roman" w:cs="Times New Roman"/>
          <w:sz w:val="24"/>
          <w:szCs w:val="20"/>
        </w:rPr>
        <w:t xml:space="preserve"> tudi</w:t>
      </w:r>
      <w:r w:rsidRPr="006E182F">
        <w:rPr>
          <w:rFonts w:ascii="Times New Roman" w:hAnsi="Times New Roman" w:cs="Times New Roman"/>
          <w:sz w:val="24"/>
          <w:szCs w:val="20"/>
        </w:rPr>
        <w:t xml:space="preserve"> v času produkcije</w:t>
      </w:r>
      <w:r w:rsidR="00270432">
        <w:rPr>
          <w:rFonts w:ascii="Times New Roman" w:hAnsi="Times New Roman" w:cs="Times New Roman"/>
          <w:sz w:val="24"/>
          <w:szCs w:val="20"/>
        </w:rPr>
        <w:t>, ker se je v</w:t>
      </w:r>
      <w:r w:rsidR="00FE1F1C">
        <w:rPr>
          <w:rFonts w:ascii="Times New Roman" w:hAnsi="Times New Roman" w:cs="Times New Roman"/>
          <w:sz w:val="24"/>
          <w:szCs w:val="20"/>
        </w:rPr>
        <w:t xml:space="preserve"> fazi pred produkcije </w:t>
      </w:r>
      <w:r w:rsidR="00270432">
        <w:rPr>
          <w:rFonts w:ascii="Times New Roman" w:hAnsi="Times New Roman" w:cs="Times New Roman"/>
          <w:sz w:val="24"/>
          <w:szCs w:val="20"/>
        </w:rPr>
        <w:t>še ne potrebuje</w:t>
      </w:r>
      <w:r w:rsidRPr="006E182F">
        <w:rPr>
          <w:rFonts w:ascii="Times New Roman" w:hAnsi="Times New Roman" w:cs="Times New Roman"/>
          <w:sz w:val="24"/>
          <w:szCs w:val="20"/>
        </w:rPr>
        <w:t xml:space="preserve">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Bartle 2003, 87-88)</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p>
    <w:p w:rsidR="00494038" w:rsidRDefault="00494038" w:rsidP="0072358D">
      <w:pPr>
        <w:contextualSpacing/>
        <w:jc w:val="both"/>
        <w:rPr>
          <w:rFonts w:ascii="Times New Roman" w:hAnsi="Times New Roman" w:cs="Times New Roman"/>
          <w:sz w:val="24"/>
          <w:szCs w:val="20"/>
        </w:rPr>
      </w:pPr>
      <w:r>
        <w:rPr>
          <w:rFonts w:ascii="Times New Roman" w:hAnsi="Times New Roman" w:cs="Times New Roman"/>
          <w:sz w:val="24"/>
          <w:szCs w:val="20"/>
        </w:rPr>
        <w:t xml:space="preserve">Zadnje dejanje </w:t>
      </w:r>
      <w:r w:rsidR="002F422F">
        <w:rPr>
          <w:rFonts w:ascii="Times New Roman" w:hAnsi="Times New Roman" w:cs="Times New Roman"/>
          <w:sz w:val="24"/>
          <w:szCs w:val="20"/>
        </w:rPr>
        <w:t xml:space="preserve">pred produkcijske </w:t>
      </w:r>
      <w:r>
        <w:rPr>
          <w:rFonts w:ascii="Times New Roman" w:hAnsi="Times New Roman" w:cs="Times New Roman"/>
          <w:sz w:val="24"/>
          <w:szCs w:val="20"/>
        </w:rPr>
        <w:t xml:space="preserve">faze predstavlja izdelava prototip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Pr>
          <w:rFonts w:ascii="Times New Roman" w:hAnsi="Times New Roman" w:cs="Times New Roman"/>
          <w:sz w:val="24"/>
          <w:szCs w:val="20"/>
        </w:rPr>
        <w:fldChar w:fldCharType="separate"/>
      </w:r>
      <w:r w:rsidRPr="00A01B32">
        <w:rPr>
          <w:rFonts w:ascii="Times New Roman" w:hAnsi="Times New Roman" w:cs="Times New Roman"/>
          <w:sz w:val="24"/>
          <w:szCs w:val="24"/>
        </w:rPr>
        <w:t>(Bates 2004, 207–8)</w:t>
      </w:r>
      <w:r>
        <w:rPr>
          <w:rFonts w:ascii="Times New Roman" w:hAnsi="Times New Roman" w:cs="Times New Roman"/>
          <w:sz w:val="24"/>
          <w:szCs w:val="20"/>
        </w:rPr>
        <w:fldChar w:fldCharType="end"/>
      </w:r>
      <w:r w:rsidR="00E33BE9">
        <w:rPr>
          <w:rFonts w:ascii="Times New Roman" w:hAnsi="Times New Roman" w:cs="Times New Roman"/>
          <w:sz w:val="24"/>
          <w:szCs w:val="20"/>
        </w:rPr>
        <w:t xml:space="preserve">. </w:t>
      </w:r>
      <w:r w:rsidR="00507F90">
        <w:rPr>
          <w:rFonts w:ascii="Times New Roman" w:hAnsi="Times New Roman" w:cs="Times New Roman"/>
          <w:sz w:val="24"/>
          <w:szCs w:val="20"/>
        </w:rPr>
        <w:t>Ta artefakt je lahko</w:t>
      </w:r>
      <w:r w:rsidR="005906B2">
        <w:rPr>
          <w:rFonts w:ascii="Times New Roman" w:hAnsi="Times New Roman" w:cs="Times New Roman"/>
          <w:sz w:val="24"/>
          <w:szCs w:val="20"/>
        </w:rPr>
        <w:t xml:space="preserve"> analogne ali digitalne oblike. </w:t>
      </w:r>
      <w:r w:rsidR="00093359">
        <w:rPr>
          <w:rFonts w:ascii="Times New Roman" w:hAnsi="Times New Roman" w:cs="Times New Roman"/>
          <w:sz w:val="24"/>
          <w:szCs w:val="20"/>
        </w:rPr>
        <w:t>Pred izdelavo digitalnega je dobra praksa izdelava enostavnega analognega prototipa katerega namen je zagotoviti, da je igralna mehanika zabavna in prepričljiva</w:t>
      </w:r>
      <w:r w:rsidR="00944449">
        <w:rPr>
          <w:rFonts w:ascii="Times New Roman" w:hAnsi="Times New Roman" w:cs="Times New Roman"/>
          <w:sz w:val="24"/>
          <w:szCs w:val="20"/>
        </w:rPr>
        <w:t>. Končan prototip je lahko dokaz delovanja produkcijske poti od ideje do realizacije</w:t>
      </w:r>
      <w:r w:rsidR="00B532FD">
        <w:rPr>
          <w:rFonts w:ascii="Times New Roman" w:hAnsi="Times New Roman" w:cs="Times New Roman"/>
          <w:sz w:val="24"/>
          <w:szCs w:val="20"/>
        </w:rPr>
        <w:t xml:space="preserve"> </w:t>
      </w:r>
      <w:r w:rsidR="00B532FD">
        <w:rPr>
          <w:rFonts w:ascii="Times New Roman" w:hAnsi="Times New Roman" w:cs="Times New Roman"/>
          <w:sz w:val="24"/>
          <w:szCs w:val="20"/>
        </w:rPr>
        <w:fldChar w:fldCharType="begin"/>
      </w:r>
      <w:r w:rsidR="00B532FD">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B532FD">
        <w:rPr>
          <w:rFonts w:ascii="Times New Roman" w:hAnsi="Times New Roman" w:cs="Times New Roman"/>
          <w:sz w:val="24"/>
          <w:szCs w:val="20"/>
        </w:rPr>
        <w:fldChar w:fldCharType="separate"/>
      </w:r>
      <w:r w:rsidR="00B532FD" w:rsidRPr="00B532FD">
        <w:rPr>
          <w:rFonts w:ascii="Times New Roman" w:hAnsi="Times New Roman" w:cs="Times New Roman"/>
          <w:sz w:val="24"/>
        </w:rPr>
        <w:t>(Novak 2012, 354)</w:t>
      </w:r>
      <w:r w:rsidR="00B532FD">
        <w:rPr>
          <w:rFonts w:ascii="Times New Roman" w:hAnsi="Times New Roman" w:cs="Times New Roman"/>
          <w:sz w:val="24"/>
          <w:szCs w:val="20"/>
        </w:rPr>
        <w:fldChar w:fldCharType="end"/>
      </w:r>
      <w:r w:rsidR="00AA0C0D">
        <w:rPr>
          <w:rFonts w:ascii="Times New Roman" w:hAnsi="Times New Roman" w:cs="Times New Roman"/>
          <w:sz w:val="24"/>
          <w:szCs w:val="20"/>
        </w:rPr>
        <w:t>. Kot</w:t>
      </w:r>
      <w:r w:rsidR="005A4DFE">
        <w:rPr>
          <w:rFonts w:ascii="Times New Roman" w:hAnsi="Times New Roman" w:cs="Times New Roman"/>
          <w:sz w:val="24"/>
          <w:szCs w:val="20"/>
        </w:rPr>
        <w:t xml:space="preserve"> navajata Levy in  Novak (2009) </w:t>
      </w:r>
      <w:r w:rsidR="00AA0C0D">
        <w:rPr>
          <w:rFonts w:ascii="Times New Roman" w:hAnsi="Times New Roman" w:cs="Times New Roman"/>
          <w:sz w:val="24"/>
          <w:szCs w:val="20"/>
        </w:rPr>
        <w:t>se lahko produkcija začne z izdelavo prototipa, ki je groba prestava</w:t>
      </w:r>
      <w:r w:rsidR="0021157C">
        <w:rPr>
          <w:rFonts w:ascii="Times New Roman" w:hAnsi="Times New Roman" w:cs="Times New Roman"/>
          <w:sz w:val="24"/>
          <w:szCs w:val="20"/>
        </w:rPr>
        <w:t xml:space="preserve"> igre in vsebuje primer igranja.</w:t>
      </w:r>
    </w:p>
    <w:p w:rsidR="00FB4A8F" w:rsidRDefault="009016D0" w:rsidP="00CF5531">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7D47CD">
        <w:rPr>
          <w:rFonts w:ascii="Times New Roman" w:hAnsi="Times New Roman" w:cs="Times New Roman"/>
          <w:sz w:val="24"/>
          <w:szCs w:val="20"/>
        </w:rPr>
        <w:t>V času produkcije se proizvajata dva artefakta. Sama igra ali njen fragment</w:t>
      </w:r>
      <w:r w:rsidR="000163A9">
        <w:rPr>
          <w:rFonts w:ascii="Times New Roman" w:hAnsi="Times New Roman" w:cs="Times New Roman"/>
          <w:sz w:val="24"/>
          <w:szCs w:val="20"/>
        </w:rPr>
        <w:t xml:space="preserve"> (prototip)</w:t>
      </w:r>
      <w:r w:rsidR="007D47CD">
        <w:rPr>
          <w:rFonts w:ascii="Times New Roman" w:hAnsi="Times New Roman" w:cs="Times New Roman"/>
          <w:sz w:val="24"/>
          <w:szCs w:val="20"/>
        </w:rPr>
        <w:t xml:space="preserve"> in uporabniški vodnik.</w:t>
      </w:r>
      <w:r w:rsidR="00D060DB">
        <w:rPr>
          <w:rFonts w:ascii="Times New Roman" w:hAnsi="Times New Roman" w:cs="Times New Roman"/>
          <w:sz w:val="24"/>
          <w:szCs w:val="20"/>
        </w:rPr>
        <w:t xml:space="preserve"> </w:t>
      </w:r>
      <w:r w:rsidR="00CE7754" w:rsidRPr="006E182F">
        <w:rPr>
          <w:rFonts w:ascii="Times New Roman" w:hAnsi="Times New Roman" w:cs="Times New Roman"/>
          <w:sz w:val="24"/>
          <w:szCs w:val="20"/>
        </w:rPr>
        <w:t>V praksi je priporočljivo sprotno dopolnjevanje priročnika, vzporedno z razvojem</w:t>
      </w:r>
      <w:r w:rsidR="00CD4182">
        <w:rPr>
          <w:rFonts w:ascii="Times New Roman" w:hAnsi="Times New Roman" w:cs="Times New Roman"/>
          <w:sz w:val="24"/>
          <w:szCs w:val="20"/>
        </w:rPr>
        <w:t>. Vodnik vsebuje</w:t>
      </w:r>
      <w:r w:rsidR="004C00E2">
        <w:rPr>
          <w:rFonts w:ascii="Times New Roman" w:hAnsi="Times New Roman" w:cs="Times New Roman"/>
          <w:sz w:val="24"/>
          <w:szCs w:val="20"/>
        </w:rPr>
        <w:t xml:space="preserve"> razlago igre, vodnika po namestitvi, hiter začetek in detajlno razlago fu</w:t>
      </w:r>
      <w:r w:rsidR="00412C43">
        <w:rPr>
          <w:rFonts w:ascii="Times New Roman" w:hAnsi="Times New Roman" w:cs="Times New Roman"/>
          <w:sz w:val="24"/>
          <w:szCs w:val="20"/>
        </w:rPr>
        <w:t>nkcionalnosti uporabniškega vme</w:t>
      </w:r>
      <w:r w:rsidR="004C00E2">
        <w:rPr>
          <w:rFonts w:ascii="Times New Roman" w:hAnsi="Times New Roman" w:cs="Times New Roman"/>
          <w:sz w:val="24"/>
          <w:szCs w:val="20"/>
        </w:rPr>
        <w:t>s</w:t>
      </w:r>
      <w:r w:rsidR="00412C43">
        <w:rPr>
          <w:rFonts w:ascii="Times New Roman" w:hAnsi="Times New Roman" w:cs="Times New Roman"/>
          <w:sz w:val="24"/>
          <w:szCs w:val="20"/>
        </w:rPr>
        <w:t>n</w:t>
      </w:r>
      <w:r w:rsidR="004C00E2">
        <w:rPr>
          <w:rFonts w:ascii="Times New Roman" w:hAnsi="Times New Roman" w:cs="Times New Roman"/>
          <w:sz w:val="24"/>
          <w:szCs w:val="20"/>
        </w:rPr>
        <w:t>ika</w:t>
      </w:r>
      <w:r w:rsidR="00BA3AAC">
        <w:rPr>
          <w:rFonts w:ascii="Times New Roman" w:hAnsi="Times New Roman" w:cs="Times New Roman"/>
          <w:sz w:val="24"/>
          <w:szCs w:val="20"/>
        </w:rPr>
        <w:t xml:space="preserve"> </w:t>
      </w:r>
      <w:r w:rsidR="000849C3" w:rsidRPr="006E182F">
        <w:rPr>
          <w:rFonts w:ascii="Times New Roman" w:hAnsi="Times New Roman" w:cs="Times New Roman"/>
          <w:sz w:val="24"/>
          <w:szCs w:val="20"/>
        </w:rPr>
        <w:fldChar w:fldCharType="begin"/>
      </w:r>
      <w:r w:rsidR="000849C3" w:rsidRPr="006E182F">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0849C3" w:rsidRPr="006E182F">
        <w:rPr>
          <w:rFonts w:ascii="Times New Roman" w:hAnsi="Times New Roman" w:cs="Times New Roman"/>
          <w:sz w:val="24"/>
          <w:szCs w:val="20"/>
        </w:rPr>
        <w:fldChar w:fldCharType="separate"/>
      </w:r>
      <w:r w:rsidR="000849C3" w:rsidRPr="006E182F">
        <w:rPr>
          <w:rFonts w:ascii="Times New Roman" w:hAnsi="Times New Roman" w:cs="Times New Roman"/>
          <w:sz w:val="24"/>
        </w:rPr>
        <w:t>(Rucker 2002, 6)</w:t>
      </w:r>
      <w:r w:rsidR="000849C3" w:rsidRPr="006E182F">
        <w:rPr>
          <w:rFonts w:ascii="Times New Roman" w:hAnsi="Times New Roman" w:cs="Times New Roman"/>
          <w:sz w:val="24"/>
          <w:szCs w:val="20"/>
        </w:rPr>
        <w:fldChar w:fldCharType="end"/>
      </w:r>
      <w:r w:rsidR="00676983">
        <w:rPr>
          <w:rFonts w:ascii="Times New Roman" w:hAnsi="Times New Roman" w:cs="Times New Roman"/>
          <w:sz w:val="24"/>
          <w:szCs w:val="20"/>
        </w:rPr>
        <w:t>.</w:t>
      </w:r>
    </w:p>
    <w:p w:rsidR="007123BD" w:rsidRDefault="007123BD" w:rsidP="00CF5531">
      <w:pPr>
        <w:contextualSpacing/>
        <w:jc w:val="both"/>
        <w:rPr>
          <w:rFonts w:ascii="Times New Roman" w:hAnsi="Times New Roman" w:cs="Times New Roman"/>
          <w:sz w:val="24"/>
          <w:szCs w:val="20"/>
        </w:rPr>
      </w:pPr>
      <w:r>
        <w:rPr>
          <w:rFonts w:ascii="Times New Roman" w:hAnsi="Times New Roman" w:cs="Times New Roman"/>
          <w:sz w:val="24"/>
          <w:szCs w:val="20"/>
        </w:rPr>
        <w:t>P</w:t>
      </w:r>
      <w:r w:rsidR="00DD1E61">
        <w:rPr>
          <w:rFonts w:ascii="Times New Roman" w:hAnsi="Times New Roman" w:cs="Times New Roman"/>
          <w:sz w:val="24"/>
          <w:szCs w:val="20"/>
        </w:rPr>
        <w:t xml:space="preserve">rodukciji sledi </w:t>
      </w:r>
      <w:r w:rsidR="002D1328">
        <w:rPr>
          <w:rFonts w:ascii="Times New Roman" w:hAnsi="Times New Roman" w:cs="Times New Roman"/>
          <w:sz w:val="24"/>
          <w:szCs w:val="20"/>
        </w:rPr>
        <w:t>faza testiranja.</w:t>
      </w:r>
      <w:r w:rsidR="00FC1D3A">
        <w:rPr>
          <w:rFonts w:ascii="Times New Roman" w:hAnsi="Times New Roman" w:cs="Times New Roman"/>
          <w:sz w:val="24"/>
          <w:szCs w:val="20"/>
        </w:rPr>
        <w:t xml:space="preserve"> Ta faza predstavlja zagotavljanje kakovosti</w:t>
      </w:r>
      <w:r w:rsidR="00FC1D3A">
        <w:rPr>
          <w:rStyle w:val="Sprotnaopomba-sklic"/>
          <w:rFonts w:ascii="Times New Roman" w:hAnsi="Times New Roman" w:cs="Times New Roman"/>
          <w:sz w:val="24"/>
          <w:szCs w:val="20"/>
        </w:rPr>
        <w:footnoteReference w:id="16"/>
      </w:r>
      <w:r w:rsidR="00F907E7">
        <w:rPr>
          <w:rFonts w:ascii="Times New Roman" w:hAnsi="Times New Roman" w:cs="Times New Roman"/>
          <w:sz w:val="24"/>
          <w:szCs w:val="20"/>
        </w:rPr>
        <w:t xml:space="preserve"> in skrbi, da igra zadovoljuje vse potrebe preden se izda na trg</w:t>
      </w:r>
      <w:r w:rsidR="00FF023B">
        <w:rPr>
          <w:rFonts w:ascii="Times New Roman" w:hAnsi="Times New Roman" w:cs="Times New Roman"/>
          <w:sz w:val="24"/>
          <w:szCs w:val="20"/>
        </w:rPr>
        <w:t xml:space="preserve"> </w:t>
      </w:r>
      <w:r w:rsidR="00FF023B">
        <w:rPr>
          <w:rFonts w:ascii="Times New Roman" w:hAnsi="Times New Roman" w:cs="Times New Roman"/>
          <w:sz w:val="24"/>
          <w:szCs w:val="20"/>
        </w:rPr>
        <w:fldChar w:fldCharType="begin"/>
      </w:r>
      <w:r w:rsidR="00FF023B">
        <w:rPr>
          <w:rFonts w:ascii="Times New Roman" w:hAnsi="Times New Roman" w:cs="Times New Roman"/>
          <w:sz w:val="24"/>
          <w:szCs w:val="20"/>
        </w:rPr>
        <w:instrText xml:space="preserve"> ADDIN ZOTERO_ITEM CSL_CITATION {"citationID":"VNnmgg4k","properties":{"formattedCitation":"(Levy in Novak 2009, 57)","plainCitation":"(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FF023B">
        <w:rPr>
          <w:rFonts w:ascii="Times New Roman" w:hAnsi="Times New Roman" w:cs="Times New Roman"/>
          <w:sz w:val="24"/>
          <w:szCs w:val="20"/>
        </w:rPr>
        <w:fldChar w:fldCharType="separate"/>
      </w:r>
      <w:r w:rsidR="00FF023B" w:rsidRPr="00FF023B">
        <w:rPr>
          <w:rFonts w:ascii="Times New Roman" w:hAnsi="Times New Roman" w:cs="Times New Roman"/>
          <w:sz w:val="24"/>
        </w:rPr>
        <w:t>(Levy in Novak 2009, 57)</w:t>
      </w:r>
      <w:r w:rsidR="00FF023B">
        <w:rPr>
          <w:rFonts w:ascii="Times New Roman" w:hAnsi="Times New Roman" w:cs="Times New Roman"/>
          <w:sz w:val="24"/>
          <w:szCs w:val="20"/>
        </w:rPr>
        <w:fldChar w:fldCharType="end"/>
      </w:r>
      <w:r w:rsidR="00E636E7">
        <w:rPr>
          <w:rFonts w:ascii="Times New Roman" w:hAnsi="Times New Roman" w:cs="Times New Roman"/>
          <w:sz w:val="24"/>
          <w:szCs w:val="20"/>
        </w:rPr>
        <w:t>.</w:t>
      </w:r>
      <w:r w:rsidR="00BB29BD">
        <w:rPr>
          <w:rFonts w:ascii="Times New Roman" w:hAnsi="Times New Roman" w:cs="Times New Roman"/>
          <w:sz w:val="24"/>
          <w:szCs w:val="20"/>
        </w:rPr>
        <w:t xml:space="preserve"> V tem koraku se izdelata podatkovna baza defektov in načrt testiranja.</w:t>
      </w:r>
      <w:r w:rsidR="00266A85">
        <w:rPr>
          <w:rFonts w:ascii="Times New Roman" w:hAnsi="Times New Roman" w:cs="Times New Roman"/>
          <w:sz w:val="24"/>
          <w:szCs w:val="20"/>
        </w:rPr>
        <w:t xml:space="preserve"> Po testiranju sledi faza post produkcije.</w:t>
      </w:r>
      <w:r w:rsidR="00BF7626">
        <w:rPr>
          <w:rFonts w:ascii="Times New Roman" w:hAnsi="Times New Roman" w:cs="Times New Roman"/>
          <w:sz w:val="24"/>
          <w:szCs w:val="20"/>
        </w:rPr>
        <w:t xml:space="preserve"> V tej fazi se kot artefakti pojavijo popravki, posodobitve in razširitve.</w:t>
      </w:r>
      <w:r w:rsidR="00266A85">
        <w:rPr>
          <w:rFonts w:ascii="Times New Roman" w:hAnsi="Times New Roman" w:cs="Times New Roman"/>
          <w:sz w:val="24"/>
          <w:szCs w:val="20"/>
        </w:rPr>
        <w:t xml:space="preserve"> V tej fazi so lahko izdane različne verzije programa, ki služijo kot izboljšave. Te verzije so brezplačne in so ustvarjene z aplic</w:t>
      </w:r>
      <w:r w:rsidR="00D359F9">
        <w:rPr>
          <w:rFonts w:ascii="Times New Roman" w:hAnsi="Times New Roman" w:cs="Times New Roman"/>
          <w:sz w:val="24"/>
          <w:szCs w:val="20"/>
        </w:rPr>
        <w:t>iranjem popravkov na originalno različico izdaje.</w:t>
      </w:r>
      <w:r w:rsidR="0043144C">
        <w:rPr>
          <w:rFonts w:ascii="Times New Roman" w:hAnsi="Times New Roman" w:cs="Times New Roman"/>
          <w:sz w:val="24"/>
          <w:szCs w:val="20"/>
        </w:rPr>
        <w:t xml:space="preserve"> </w:t>
      </w:r>
      <w:r w:rsidR="00527D91">
        <w:rPr>
          <w:rFonts w:ascii="Times New Roman" w:hAnsi="Times New Roman" w:cs="Times New Roman"/>
          <w:sz w:val="24"/>
          <w:szCs w:val="20"/>
        </w:rPr>
        <w:t xml:space="preserve">Popravki, so lahko aplicirani tudi z namenom reševanja ostalih produkcijskih </w:t>
      </w:r>
      <w:r w:rsidR="003B545B">
        <w:rPr>
          <w:rFonts w:ascii="Times New Roman" w:hAnsi="Times New Roman" w:cs="Times New Roman"/>
          <w:sz w:val="24"/>
          <w:szCs w:val="20"/>
        </w:rPr>
        <w:t xml:space="preserve">defektov. Posodobitve izboljšujejo originalno izdajo igre. Te so večinoma ustvarjene z namenom </w:t>
      </w:r>
      <w:r w:rsidR="002E1631">
        <w:rPr>
          <w:rFonts w:ascii="Times New Roman" w:hAnsi="Times New Roman" w:cs="Times New Roman"/>
          <w:sz w:val="24"/>
          <w:szCs w:val="20"/>
        </w:rPr>
        <w:t>po</w:t>
      </w:r>
      <w:r w:rsidR="00490047">
        <w:rPr>
          <w:rFonts w:ascii="Times New Roman" w:hAnsi="Times New Roman" w:cs="Times New Roman"/>
          <w:sz w:val="24"/>
          <w:szCs w:val="20"/>
        </w:rPr>
        <w:t>daljšanja življenjske dobe igre. Zadnji artefakt v razvoju predstavljajo razširitve.</w:t>
      </w:r>
      <w:r w:rsidR="007347F5">
        <w:rPr>
          <w:rFonts w:ascii="Times New Roman" w:hAnsi="Times New Roman" w:cs="Times New Roman"/>
          <w:sz w:val="24"/>
          <w:szCs w:val="20"/>
        </w:rPr>
        <w:t xml:space="preserve"> Včasih delujejo kot samostojne igre ali pa potrebujejo originalno igro za delovanje</w:t>
      </w:r>
      <w:r w:rsidR="00591254">
        <w:rPr>
          <w:rFonts w:ascii="Times New Roman" w:hAnsi="Times New Roman" w:cs="Times New Roman"/>
          <w:sz w:val="24"/>
          <w:szCs w:val="20"/>
        </w:rPr>
        <w:t xml:space="preserve"> </w:t>
      </w:r>
      <w:r w:rsidR="00591254">
        <w:rPr>
          <w:rFonts w:ascii="Times New Roman" w:hAnsi="Times New Roman" w:cs="Times New Roman"/>
          <w:sz w:val="24"/>
          <w:szCs w:val="20"/>
        </w:rPr>
        <w:fldChar w:fldCharType="begin"/>
      </w:r>
      <w:r w:rsidR="00591254">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591254">
        <w:rPr>
          <w:rFonts w:ascii="Times New Roman" w:hAnsi="Times New Roman" w:cs="Times New Roman"/>
          <w:sz w:val="24"/>
          <w:szCs w:val="20"/>
        </w:rPr>
        <w:fldChar w:fldCharType="separate"/>
      </w:r>
      <w:r w:rsidR="00591254" w:rsidRPr="00591254">
        <w:rPr>
          <w:rFonts w:ascii="Times New Roman" w:hAnsi="Times New Roman" w:cs="Times New Roman"/>
          <w:sz w:val="24"/>
        </w:rPr>
        <w:t>(Novak 2012, 365)</w:t>
      </w:r>
      <w:r w:rsidR="00591254">
        <w:rPr>
          <w:rFonts w:ascii="Times New Roman" w:hAnsi="Times New Roman" w:cs="Times New Roman"/>
          <w:sz w:val="24"/>
          <w:szCs w:val="20"/>
        </w:rPr>
        <w:fldChar w:fldCharType="end"/>
      </w:r>
      <w:r w:rsidR="007347F5">
        <w:rPr>
          <w:rFonts w:ascii="Times New Roman" w:hAnsi="Times New Roman" w:cs="Times New Roman"/>
          <w:sz w:val="24"/>
          <w:szCs w:val="20"/>
        </w:rPr>
        <w:t>.</w:t>
      </w:r>
    </w:p>
    <w:p w:rsidR="00AE614B" w:rsidRDefault="00BE0E22" w:rsidP="00CF5531">
      <w:pPr>
        <w:contextualSpacing/>
        <w:jc w:val="both"/>
        <w:rPr>
          <w:rFonts w:ascii="Times New Roman" w:hAnsi="Times New Roman" w:cs="Times New Roman"/>
          <w:sz w:val="24"/>
          <w:szCs w:val="20"/>
        </w:rPr>
      </w:pPr>
      <w:r>
        <w:rPr>
          <w:rFonts w:ascii="Times New Roman" w:hAnsi="Times New Roman" w:cs="Times New Roman"/>
          <w:sz w:val="24"/>
          <w:szCs w:val="20"/>
        </w:rPr>
        <w:t>Slika 7.3 spodaj prikazuje vse dokumente, diagrame ali produkte</w:t>
      </w:r>
      <w:r w:rsidRPr="006E182F">
        <w:rPr>
          <w:rFonts w:ascii="Times New Roman" w:hAnsi="Times New Roman" w:cs="Times New Roman"/>
          <w:sz w:val="24"/>
          <w:szCs w:val="20"/>
        </w:rPr>
        <w:t>, ki predstavljajo model</w:t>
      </w:r>
      <w:r>
        <w:rPr>
          <w:rFonts w:ascii="Times New Roman" w:hAnsi="Times New Roman" w:cs="Times New Roman"/>
          <w:sz w:val="24"/>
          <w:szCs w:val="20"/>
        </w:rPr>
        <w:t xml:space="preserve"> artefaktov, ki je ustrezno kronološko razvrščen. </w:t>
      </w:r>
      <w:r w:rsidR="00F528FD" w:rsidRPr="006E182F">
        <w:rPr>
          <w:rFonts w:ascii="Times New Roman" w:hAnsi="Times New Roman" w:cs="Times New Roman"/>
          <w:sz w:val="24"/>
          <w:szCs w:val="20"/>
        </w:rPr>
        <w:t>Podjetja imajo lahko r</w:t>
      </w:r>
      <w:r w:rsidR="00901B9F" w:rsidRPr="006E182F">
        <w:rPr>
          <w:rFonts w:ascii="Times New Roman" w:hAnsi="Times New Roman" w:cs="Times New Roman"/>
          <w:sz w:val="24"/>
          <w:szCs w:val="20"/>
        </w:rPr>
        <w:t>azlične standarde dokumentacije.</w:t>
      </w:r>
      <w:r w:rsidR="00CF72C6" w:rsidRPr="006E182F">
        <w:rPr>
          <w:rFonts w:ascii="Times New Roman" w:hAnsi="Times New Roman" w:cs="Times New Roman"/>
          <w:sz w:val="24"/>
          <w:szCs w:val="20"/>
        </w:rPr>
        <w:t xml:space="preserve"> Nekatera ustvarijo več dokum</w:t>
      </w:r>
      <w:r w:rsidR="009E3166" w:rsidRPr="006E182F">
        <w:rPr>
          <w:rFonts w:ascii="Times New Roman" w:hAnsi="Times New Roman" w:cs="Times New Roman"/>
          <w:sz w:val="24"/>
          <w:szCs w:val="20"/>
        </w:rPr>
        <w:t>entov, druga manj. Navadno je dokumentacij</w:t>
      </w:r>
      <w:r w:rsidR="00835494" w:rsidRPr="006E182F">
        <w:rPr>
          <w:rFonts w:ascii="Times New Roman" w:hAnsi="Times New Roman" w:cs="Times New Roman"/>
          <w:sz w:val="24"/>
          <w:szCs w:val="20"/>
        </w:rPr>
        <w:t>a</w:t>
      </w:r>
      <w:r w:rsidR="007B714D">
        <w:rPr>
          <w:rFonts w:ascii="Times New Roman" w:hAnsi="Times New Roman" w:cs="Times New Roman"/>
          <w:sz w:val="24"/>
          <w:szCs w:val="20"/>
        </w:rPr>
        <w:t xml:space="preserve"> </w:t>
      </w:r>
      <w:r w:rsidR="00835494" w:rsidRPr="006E182F">
        <w:rPr>
          <w:rFonts w:ascii="Times New Roman" w:hAnsi="Times New Roman" w:cs="Times New Roman"/>
          <w:sz w:val="24"/>
          <w:szCs w:val="20"/>
        </w:rPr>
        <w:t>obratno proporcionalna stopnji zaupanja založnika in izkušenosti</w:t>
      </w:r>
      <w:r w:rsidR="006F57C4" w:rsidRPr="006E182F">
        <w:rPr>
          <w:rFonts w:ascii="Times New Roman" w:hAnsi="Times New Roman" w:cs="Times New Roman"/>
          <w:sz w:val="24"/>
          <w:szCs w:val="20"/>
        </w:rPr>
        <w:t xml:space="preserve"> razvojne</w:t>
      </w:r>
      <w:r w:rsidR="009E3166" w:rsidRPr="006E182F">
        <w:rPr>
          <w:rFonts w:ascii="Times New Roman" w:hAnsi="Times New Roman" w:cs="Times New Roman"/>
          <w:sz w:val="24"/>
          <w:szCs w:val="20"/>
        </w:rPr>
        <w:t xml:space="preserve"> ekipe</w:t>
      </w:r>
      <w:r w:rsidR="0064429B">
        <w:rPr>
          <w:rFonts w:ascii="Times New Roman" w:hAnsi="Times New Roman" w:cs="Times New Roman"/>
          <w:sz w:val="24"/>
          <w:szCs w:val="20"/>
        </w:rPr>
        <w:t xml:space="preserve">. </w:t>
      </w:r>
      <w:r w:rsidR="0064429B" w:rsidRPr="006E182F">
        <w:rPr>
          <w:rFonts w:ascii="Times New Roman" w:hAnsi="Times New Roman" w:cs="Times New Roman"/>
          <w:sz w:val="24"/>
          <w:szCs w:val="20"/>
        </w:rPr>
        <w:t>Ne glede na izkušnje</w:t>
      </w:r>
      <w:r w:rsidR="0064429B">
        <w:rPr>
          <w:rFonts w:ascii="Times New Roman" w:hAnsi="Times New Roman" w:cs="Times New Roman"/>
          <w:sz w:val="24"/>
          <w:szCs w:val="20"/>
        </w:rPr>
        <w:t xml:space="preserve"> ekipe, </w:t>
      </w:r>
      <w:r w:rsidR="0064429B" w:rsidRPr="006E182F">
        <w:rPr>
          <w:rFonts w:ascii="Times New Roman" w:hAnsi="Times New Roman" w:cs="Times New Roman"/>
          <w:sz w:val="24"/>
          <w:szCs w:val="20"/>
        </w:rPr>
        <w:t>dobra dokumentacija pripomore k boljšem razvoju</w:t>
      </w:r>
      <w:r w:rsidR="00546781">
        <w:rPr>
          <w:rFonts w:ascii="Times New Roman" w:hAnsi="Times New Roman" w:cs="Times New Roman"/>
          <w:sz w:val="24"/>
          <w:szCs w:val="20"/>
        </w:rPr>
        <w:t xml:space="preserve"> </w:t>
      </w:r>
      <w:r w:rsidR="00546781" w:rsidRPr="006E182F">
        <w:rPr>
          <w:rFonts w:ascii="Times New Roman" w:hAnsi="Times New Roman" w:cs="Times New Roman"/>
          <w:sz w:val="24"/>
          <w:szCs w:val="20"/>
        </w:rPr>
        <w:fldChar w:fldCharType="begin"/>
      </w:r>
      <w:r w:rsidR="00546781"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546781" w:rsidRPr="006E182F">
        <w:rPr>
          <w:rFonts w:ascii="Times New Roman" w:hAnsi="Times New Roman" w:cs="Times New Roman"/>
          <w:sz w:val="24"/>
          <w:szCs w:val="20"/>
        </w:rPr>
        <w:fldChar w:fldCharType="separate"/>
      </w:r>
      <w:r w:rsidR="00546781" w:rsidRPr="006E182F">
        <w:rPr>
          <w:rFonts w:ascii="Times New Roman" w:hAnsi="Times New Roman" w:cs="Times New Roman"/>
          <w:sz w:val="24"/>
        </w:rPr>
        <w:t>(III 2004, 319)</w:t>
      </w:r>
      <w:r w:rsidR="00546781" w:rsidRPr="006E182F">
        <w:rPr>
          <w:rFonts w:ascii="Times New Roman" w:hAnsi="Times New Roman" w:cs="Times New Roman"/>
          <w:sz w:val="24"/>
          <w:szCs w:val="20"/>
        </w:rPr>
        <w:fldChar w:fldCharType="end"/>
      </w:r>
      <w:r w:rsidR="00D610B1" w:rsidRPr="006E182F">
        <w:rPr>
          <w:rFonts w:ascii="Times New Roman" w:hAnsi="Times New Roman" w:cs="Times New Roman"/>
          <w:sz w:val="24"/>
          <w:szCs w:val="20"/>
        </w:rPr>
        <w:t>.</w:t>
      </w:r>
    </w:p>
    <w:p w:rsidR="0046718F" w:rsidRDefault="0046718F" w:rsidP="00262C13">
      <w:pPr>
        <w:contextualSpacing/>
        <w:jc w:val="center"/>
        <w:rPr>
          <w:rFonts w:ascii="Times New Roman" w:hAnsi="Times New Roman" w:cs="Times New Roman"/>
          <w:sz w:val="20"/>
          <w:szCs w:val="20"/>
        </w:rPr>
      </w:pPr>
    </w:p>
    <w:p w:rsidR="00262C13" w:rsidRPr="006E1013" w:rsidRDefault="00863A5B" w:rsidP="00262C13">
      <w:pPr>
        <w:contextualSpacing/>
        <w:jc w:val="center"/>
        <w:rPr>
          <w:rFonts w:ascii="Times New Roman" w:hAnsi="Times New Roman" w:cs="Times New Roman"/>
          <w:sz w:val="20"/>
          <w:szCs w:val="20"/>
        </w:rPr>
      </w:pPr>
      <w:r>
        <w:rPr>
          <w:rFonts w:ascii="Times New Roman" w:hAnsi="Times New Roman" w:cs="Times New Roman"/>
          <w:sz w:val="20"/>
          <w:szCs w:val="20"/>
        </w:rPr>
        <w:lastRenderedPageBreak/>
        <w:t>Slika 7.3</w:t>
      </w:r>
      <w:r w:rsidR="00262C13" w:rsidRPr="006E1013">
        <w:rPr>
          <w:rFonts w:ascii="Times New Roman" w:hAnsi="Times New Roman" w:cs="Times New Roman"/>
          <w:sz w:val="20"/>
          <w:szCs w:val="20"/>
        </w:rPr>
        <w:t xml:space="preserve"> artef</w:t>
      </w:r>
      <w:r w:rsidR="00262C13">
        <w:rPr>
          <w:rFonts w:ascii="Times New Roman" w:hAnsi="Times New Roman" w:cs="Times New Roman"/>
          <w:sz w:val="20"/>
          <w:szCs w:val="20"/>
        </w:rPr>
        <w:t>akti pri razvoju video iger</w:t>
      </w:r>
    </w:p>
    <w:p w:rsidR="00262C13" w:rsidRPr="006E1013" w:rsidRDefault="0047676A" w:rsidP="00262C13">
      <w:pPr>
        <w:contextualSpacing/>
        <w:jc w:val="center"/>
        <w:rPr>
          <w:rFonts w:ascii="Times New Roman" w:hAnsi="Times New Roman" w:cs="Times New Roman"/>
          <w:sz w:val="20"/>
          <w:szCs w:val="20"/>
        </w:rPr>
      </w:pPr>
      <w:r w:rsidRPr="0047676A">
        <w:rPr>
          <w:rFonts w:ascii="Times New Roman" w:hAnsi="Times New Roman" w:cs="Times New Roman"/>
          <w:noProof/>
          <w:sz w:val="20"/>
          <w:szCs w:val="20"/>
          <w:lang w:eastAsia="sl-SI"/>
        </w:rPr>
        <w:drawing>
          <wp:inline distT="0" distB="0" distL="0" distR="0" wp14:anchorId="4692102E" wp14:editId="7340E1E8">
            <wp:extent cx="2740122" cy="2804795"/>
            <wp:effectExtent l="0" t="0" r="3175"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744331" cy="2809104"/>
                    </a:xfrm>
                    <a:prstGeom prst="rect">
                      <a:avLst/>
                    </a:prstGeom>
                  </pic:spPr>
                </pic:pic>
              </a:graphicData>
            </a:graphic>
          </wp:inline>
        </w:drawing>
      </w:r>
    </w:p>
    <w:p w:rsidR="00262C13" w:rsidRDefault="00262C13" w:rsidP="00262C13">
      <w:pPr>
        <w:contextualSpacing/>
        <w:jc w:val="center"/>
        <w:rPr>
          <w:rFonts w:ascii="Times New Roman" w:hAnsi="Times New Roman" w:cs="Times New Roman"/>
          <w:sz w:val="20"/>
          <w:szCs w:val="20"/>
        </w:rPr>
      </w:pPr>
      <w:r w:rsidRPr="006E1013">
        <w:rPr>
          <w:rFonts w:ascii="Times New Roman" w:hAnsi="Times New Roman" w:cs="Times New Roman"/>
          <w:sz w:val="20"/>
          <w:szCs w:val="20"/>
        </w:rPr>
        <w:t>Vir: la</w:t>
      </w:r>
      <w:r w:rsidRPr="00E84D92">
        <w:rPr>
          <w:rFonts w:ascii="Times New Roman" w:hAnsi="Times New Roman" w:cs="Times New Roman"/>
          <w:sz w:val="20"/>
          <w:szCs w:val="20"/>
        </w:rPr>
        <w:t>st</w:t>
      </w:r>
      <w:r w:rsidRPr="006E1013">
        <w:rPr>
          <w:rFonts w:ascii="Times New Roman" w:hAnsi="Times New Roman" w:cs="Times New Roman"/>
          <w:sz w:val="20"/>
          <w:szCs w:val="20"/>
        </w:rPr>
        <w:t>en</w:t>
      </w:r>
    </w:p>
    <w:p w:rsidR="002B2151" w:rsidRDefault="002B2151" w:rsidP="00351C23">
      <w:pPr>
        <w:contextualSpacing/>
        <w:rPr>
          <w:rFonts w:ascii="Times New Roman" w:hAnsi="Times New Roman" w:cs="Times New Roman"/>
          <w:sz w:val="24"/>
          <w:szCs w:val="20"/>
        </w:rPr>
      </w:pPr>
    </w:p>
    <w:p w:rsidR="00986EA9" w:rsidRDefault="00351C23" w:rsidP="00F4028F">
      <w:pPr>
        <w:contextualSpacing/>
        <w:jc w:val="both"/>
        <w:rPr>
          <w:rFonts w:ascii="Times New Roman" w:hAnsi="Times New Roman" w:cs="Times New Roman"/>
          <w:sz w:val="24"/>
          <w:szCs w:val="20"/>
        </w:rPr>
      </w:pPr>
      <w:r w:rsidRPr="00FB16C8">
        <w:rPr>
          <w:rFonts w:ascii="Times New Roman" w:hAnsi="Times New Roman" w:cs="Times New Roman"/>
          <w:sz w:val="24"/>
          <w:szCs w:val="20"/>
        </w:rPr>
        <w:t>7.5 DEFINIRANJE PROCESNEGA MODELA</w:t>
      </w:r>
    </w:p>
    <w:p w:rsidR="00CB0D02" w:rsidRDefault="001F2457" w:rsidP="002038CC">
      <w:pPr>
        <w:contextualSpacing/>
        <w:jc w:val="both"/>
        <w:rPr>
          <w:rFonts w:ascii="Times New Roman" w:hAnsi="Times New Roman" w:cs="Times New Roman"/>
          <w:sz w:val="24"/>
          <w:szCs w:val="20"/>
        </w:rPr>
      </w:pPr>
      <w:r>
        <w:rPr>
          <w:rFonts w:ascii="Times New Roman" w:hAnsi="Times New Roman" w:cs="Times New Roman"/>
          <w:sz w:val="24"/>
          <w:szCs w:val="20"/>
        </w:rPr>
        <w:t>Slika 7.4</w:t>
      </w:r>
      <w:r w:rsidR="008B26B9">
        <w:rPr>
          <w:rFonts w:ascii="Times New Roman" w:hAnsi="Times New Roman" w:cs="Times New Roman"/>
          <w:sz w:val="24"/>
          <w:szCs w:val="20"/>
        </w:rPr>
        <w:t xml:space="preserve"> </w:t>
      </w:r>
      <w:r>
        <w:rPr>
          <w:rFonts w:ascii="Times New Roman" w:hAnsi="Times New Roman" w:cs="Times New Roman"/>
          <w:sz w:val="24"/>
          <w:szCs w:val="20"/>
        </w:rPr>
        <w:t>defini</w:t>
      </w:r>
      <w:r w:rsidR="00550CEA">
        <w:rPr>
          <w:rFonts w:ascii="Times New Roman" w:hAnsi="Times New Roman" w:cs="Times New Roman"/>
          <w:sz w:val="24"/>
          <w:szCs w:val="20"/>
        </w:rPr>
        <w:t xml:space="preserve">ra procesni model za video igre. </w:t>
      </w:r>
      <w:r w:rsidR="00C44BEC">
        <w:rPr>
          <w:rFonts w:ascii="Times New Roman" w:hAnsi="Times New Roman" w:cs="Times New Roman"/>
          <w:sz w:val="24"/>
          <w:szCs w:val="20"/>
        </w:rPr>
        <w:t xml:space="preserve">Bela stanja predstavljajo fazo razvoja koncepta, ki </w:t>
      </w:r>
      <w:r w:rsidR="003C5E63">
        <w:rPr>
          <w:rFonts w:ascii="Times New Roman" w:hAnsi="Times New Roman" w:cs="Times New Roman"/>
          <w:sz w:val="24"/>
          <w:szCs w:val="20"/>
        </w:rPr>
        <w:t xml:space="preserve">se konča </w:t>
      </w:r>
      <w:r w:rsidR="0076104A">
        <w:rPr>
          <w:rFonts w:ascii="Times New Roman" w:hAnsi="Times New Roman" w:cs="Times New Roman"/>
          <w:sz w:val="24"/>
          <w:szCs w:val="20"/>
        </w:rPr>
        <w:t xml:space="preserve">z </w:t>
      </w:r>
      <w:r w:rsidR="003C5E63">
        <w:rPr>
          <w:rFonts w:ascii="Times New Roman" w:hAnsi="Times New Roman" w:cs="Times New Roman"/>
          <w:sz w:val="24"/>
          <w:szCs w:val="20"/>
        </w:rPr>
        <w:t>do</w:t>
      </w:r>
      <w:r w:rsidR="0005224F">
        <w:rPr>
          <w:rFonts w:ascii="Times New Roman" w:hAnsi="Times New Roman" w:cs="Times New Roman"/>
          <w:sz w:val="24"/>
          <w:szCs w:val="20"/>
        </w:rPr>
        <w:t>kazovanjem koncepta</w:t>
      </w:r>
      <w:r w:rsidR="008E2C66">
        <w:rPr>
          <w:rFonts w:ascii="Times New Roman" w:hAnsi="Times New Roman" w:cs="Times New Roman"/>
          <w:sz w:val="24"/>
          <w:szCs w:val="20"/>
        </w:rPr>
        <w:t xml:space="preserve">. </w:t>
      </w:r>
      <w:r w:rsidR="00CE4F0D">
        <w:rPr>
          <w:rFonts w:ascii="Times New Roman" w:hAnsi="Times New Roman" w:cs="Times New Roman"/>
          <w:sz w:val="24"/>
          <w:szCs w:val="20"/>
        </w:rPr>
        <w:t>Slednj</w:t>
      </w:r>
      <w:r w:rsidR="0005224F">
        <w:rPr>
          <w:rFonts w:ascii="Times New Roman" w:hAnsi="Times New Roman" w:cs="Times New Roman"/>
          <w:sz w:val="24"/>
          <w:szCs w:val="20"/>
        </w:rPr>
        <w:t>ega</w:t>
      </w:r>
      <w:r w:rsidR="00A65895">
        <w:rPr>
          <w:rFonts w:ascii="Times New Roman" w:hAnsi="Times New Roman" w:cs="Times New Roman"/>
          <w:sz w:val="24"/>
          <w:szCs w:val="20"/>
        </w:rPr>
        <w:t xml:space="preserve"> predstavlja</w:t>
      </w:r>
      <w:r w:rsidR="0098119A">
        <w:rPr>
          <w:rFonts w:ascii="Times New Roman" w:hAnsi="Times New Roman" w:cs="Times New Roman"/>
          <w:sz w:val="24"/>
          <w:szCs w:val="20"/>
        </w:rPr>
        <w:t xml:space="preserve"> prototip in velja za</w:t>
      </w:r>
      <w:r w:rsidR="00A65895">
        <w:rPr>
          <w:rFonts w:ascii="Times New Roman" w:hAnsi="Times New Roman" w:cs="Times New Roman"/>
          <w:sz w:val="24"/>
          <w:szCs w:val="20"/>
        </w:rPr>
        <w:t xml:space="preserve"> poenostavljeno različico igre. Oblikovalci iger jih uporabljajo za testiranje funkcionalnosti</w:t>
      </w:r>
      <w:r w:rsidR="00366BAC">
        <w:rPr>
          <w:rFonts w:ascii="Times New Roman" w:hAnsi="Times New Roman" w:cs="Times New Roman"/>
          <w:sz w:val="24"/>
          <w:szCs w:val="20"/>
        </w:rPr>
        <w:t xml:space="preserve"> </w:t>
      </w:r>
      <w:r w:rsidR="00366BAC">
        <w:rPr>
          <w:rFonts w:ascii="Times New Roman" w:hAnsi="Times New Roman" w:cs="Times New Roman"/>
          <w:sz w:val="24"/>
          <w:szCs w:val="20"/>
        </w:rPr>
        <w:fldChar w:fldCharType="begin"/>
      </w:r>
      <w:r w:rsidR="00366BAC">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6BAC">
        <w:rPr>
          <w:rFonts w:ascii="Times New Roman" w:hAnsi="Times New Roman" w:cs="Times New Roman"/>
          <w:sz w:val="24"/>
          <w:szCs w:val="20"/>
        </w:rPr>
        <w:fldChar w:fldCharType="separate"/>
      </w:r>
      <w:r w:rsidR="00366BAC" w:rsidRPr="00366BAC">
        <w:rPr>
          <w:rFonts w:ascii="Times New Roman" w:hAnsi="Times New Roman" w:cs="Times New Roman"/>
          <w:sz w:val="24"/>
        </w:rPr>
        <w:t>(Adams 2013, 49)</w:t>
      </w:r>
      <w:r w:rsidR="00366BAC">
        <w:rPr>
          <w:rFonts w:ascii="Times New Roman" w:hAnsi="Times New Roman" w:cs="Times New Roman"/>
          <w:sz w:val="24"/>
          <w:szCs w:val="20"/>
        </w:rPr>
        <w:fldChar w:fldCharType="end"/>
      </w:r>
      <w:r w:rsidR="002C2CF3">
        <w:rPr>
          <w:rFonts w:ascii="Times New Roman" w:hAnsi="Times New Roman" w:cs="Times New Roman"/>
          <w:sz w:val="24"/>
          <w:szCs w:val="20"/>
        </w:rPr>
        <w:t>.</w:t>
      </w:r>
      <w:r w:rsidR="0023486E">
        <w:rPr>
          <w:rFonts w:ascii="Times New Roman" w:hAnsi="Times New Roman" w:cs="Times New Roman"/>
          <w:sz w:val="24"/>
          <w:szCs w:val="20"/>
        </w:rPr>
        <w:t xml:space="preserve"> Uporaben je tudi za dokazovanje izvedljivosti idej, saj predstavlja delujoči model ideje</w:t>
      </w:r>
      <w:r w:rsidR="00EF0695">
        <w:rPr>
          <w:rFonts w:ascii="Times New Roman" w:hAnsi="Times New Roman" w:cs="Times New Roman"/>
          <w:sz w:val="24"/>
          <w:szCs w:val="20"/>
        </w:rPr>
        <w:t>. Z njim si omogočimo formalizacijo ideje in izolacijo problemov</w:t>
      </w:r>
      <w:r w:rsidR="0023486E">
        <w:rPr>
          <w:rFonts w:ascii="Times New Roman" w:hAnsi="Times New Roman" w:cs="Times New Roman"/>
          <w:sz w:val="24"/>
          <w:szCs w:val="20"/>
        </w:rPr>
        <w:t xml:space="preserve"> </w:t>
      </w:r>
      <w:r w:rsidR="0023486E">
        <w:rPr>
          <w:rFonts w:ascii="Times New Roman" w:hAnsi="Times New Roman" w:cs="Times New Roman"/>
          <w:sz w:val="24"/>
          <w:szCs w:val="20"/>
        </w:rPr>
        <w:fldChar w:fldCharType="begin"/>
      </w:r>
      <w:r w:rsidR="0023486E">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23486E">
        <w:rPr>
          <w:rFonts w:ascii="Times New Roman" w:hAnsi="Times New Roman" w:cs="Times New Roman"/>
          <w:sz w:val="24"/>
          <w:szCs w:val="20"/>
        </w:rPr>
        <w:fldChar w:fldCharType="separate"/>
      </w:r>
      <w:r w:rsidR="0023486E" w:rsidRPr="0023486E">
        <w:rPr>
          <w:rFonts w:ascii="Times New Roman" w:hAnsi="Times New Roman" w:cs="Times New Roman"/>
          <w:sz w:val="24"/>
        </w:rPr>
        <w:t>(Fullerton 2014, 197)</w:t>
      </w:r>
      <w:r w:rsidR="0023486E">
        <w:rPr>
          <w:rFonts w:ascii="Times New Roman" w:hAnsi="Times New Roman" w:cs="Times New Roman"/>
          <w:sz w:val="24"/>
          <w:szCs w:val="20"/>
        </w:rPr>
        <w:fldChar w:fldCharType="end"/>
      </w:r>
      <w:r w:rsidR="0023486E">
        <w:rPr>
          <w:rFonts w:ascii="Times New Roman" w:hAnsi="Times New Roman" w:cs="Times New Roman"/>
          <w:sz w:val="24"/>
          <w:szCs w:val="20"/>
        </w:rPr>
        <w:t>.</w:t>
      </w:r>
      <w:r w:rsidR="00166AD6">
        <w:rPr>
          <w:rFonts w:ascii="Times New Roman" w:hAnsi="Times New Roman" w:cs="Times New Roman"/>
          <w:sz w:val="24"/>
          <w:szCs w:val="20"/>
        </w:rPr>
        <w:t xml:space="preserve"> Prvi prototip, ki služi za dokazovanje izvedljivosti ideje je prvi mejnik s katerim se konča prva faza razvoja.</w:t>
      </w:r>
      <w:r w:rsidR="00E82C00">
        <w:rPr>
          <w:rFonts w:ascii="Times New Roman" w:hAnsi="Times New Roman" w:cs="Times New Roman"/>
          <w:sz w:val="24"/>
          <w:szCs w:val="20"/>
        </w:rPr>
        <w:t xml:space="preserve"> V tem procesnem modelu se prototip pojavi že zgodaj v konceptualni fazi, ki dokazuje delovanje ideje preden</w:t>
      </w:r>
      <w:r w:rsidR="00FB3D6D">
        <w:rPr>
          <w:rFonts w:ascii="Times New Roman" w:hAnsi="Times New Roman" w:cs="Times New Roman"/>
          <w:sz w:val="24"/>
          <w:szCs w:val="20"/>
        </w:rPr>
        <w:t xml:space="preserve"> se začne dolga faza načrtov</w:t>
      </w:r>
      <w:r w:rsidR="00327239">
        <w:rPr>
          <w:rFonts w:ascii="Times New Roman" w:hAnsi="Times New Roman" w:cs="Times New Roman"/>
          <w:sz w:val="24"/>
          <w:szCs w:val="20"/>
        </w:rPr>
        <w:t>anja. Ta lahko traja več mesecev</w:t>
      </w:r>
      <w:r w:rsidR="00FB3D6D">
        <w:rPr>
          <w:rFonts w:ascii="Times New Roman" w:hAnsi="Times New Roman" w:cs="Times New Roman"/>
          <w:sz w:val="24"/>
          <w:szCs w:val="20"/>
        </w:rPr>
        <w:t xml:space="preserve"> </w:t>
      </w:r>
      <w:r w:rsidR="00FB3D6D">
        <w:rPr>
          <w:rFonts w:ascii="Times New Roman" w:hAnsi="Times New Roman" w:cs="Times New Roman"/>
          <w:sz w:val="24"/>
          <w:szCs w:val="20"/>
        </w:rPr>
        <w:fldChar w:fldCharType="begin"/>
      </w:r>
      <w:r w:rsidR="00FB3D6D">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FB3D6D">
        <w:rPr>
          <w:rFonts w:ascii="Times New Roman" w:hAnsi="Times New Roman" w:cs="Times New Roman"/>
          <w:sz w:val="24"/>
          <w:szCs w:val="20"/>
        </w:rPr>
        <w:fldChar w:fldCharType="separate"/>
      </w:r>
      <w:r w:rsidR="00FB3D6D" w:rsidRPr="00FB3D6D">
        <w:rPr>
          <w:rFonts w:ascii="Times New Roman" w:hAnsi="Times New Roman" w:cs="Times New Roman"/>
          <w:sz w:val="24"/>
        </w:rPr>
        <w:t>(Adams 2013, 49)</w:t>
      </w:r>
      <w:r w:rsidR="00FB3D6D">
        <w:rPr>
          <w:rFonts w:ascii="Times New Roman" w:hAnsi="Times New Roman" w:cs="Times New Roman"/>
          <w:sz w:val="24"/>
          <w:szCs w:val="20"/>
        </w:rPr>
        <w:fldChar w:fldCharType="end"/>
      </w:r>
      <w:r w:rsidR="00FB3D6D">
        <w:rPr>
          <w:rFonts w:ascii="Times New Roman" w:hAnsi="Times New Roman" w:cs="Times New Roman"/>
          <w:sz w:val="24"/>
          <w:szCs w:val="20"/>
        </w:rPr>
        <w:t>.</w:t>
      </w:r>
    </w:p>
    <w:p w:rsidR="00E82C00" w:rsidRDefault="001D595E" w:rsidP="002038CC">
      <w:pPr>
        <w:contextualSpacing/>
        <w:jc w:val="both"/>
        <w:rPr>
          <w:rFonts w:ascii="Times New Roman" w:hAnsi="Times New Roman" w:cs="Times New Roman"/>
          <w:sz w:val="24"/>
          <w:szCs w:val="20"/>
        </w:rPr>
      </w:pPr>
      <w:r>
        <w:rPr>
          <w:rFonts w:ascii="Times New Roman" w:hAnsi="Times New Roman" w:cs="Times New Roman"/>
          <w:sz w:val="24"/>
          <w:szCs w:val="20"/>
        </w:rPr>
        <w:t>Proces se nadaljuje v zeleno stanje, ki predstavlja pred produkcijo</w:t>
      </w:r>
      <w:r w:rsidR="00E6380C">
        <w:rPr>
          <w:rFonts w:ascii="Times New Roman" w:hAnsi="Times New Roman" w:cs="Times New Roman"/>
          <w:sz w:val="24"/>
          <w:szCs w:val="20"/>
        </w:rPr>
        <w:t>. J</w:t>
      </w:r>
      <w:r w:rsidR="0091550B">
        <w:rPr>
          <w:rFonts w:ascii="Times New Roman" w:hAnsi="Times New Roman" w:cs="Times New Roman"/>
          <w:sz w:val="24"/>
          <w:szCs w:val="20"/>
        </w:rPr>
        <w:t xml:space="preserve">e proces, ki si ga je industrija iger sposodila od filmske industrije. </w:t>
      </w:r>
      <w:r w:rsidR="00C35A23">
        <w:rPr>
          <w:rFonts w:ascii="Times New Roman" w:hAnsi="Times New Roman" w:cs="Times New Roman"/>
          <w:sz w:val="24"/>
          <w:szCs w:val="20"/>
        </w:rPr>
        <w:t xml:space="preserve">Ta </w:t>
      </w:r>
      <w:r w:rsidR="00F238B5">
        <w:rPr>
          <w:rFonts w:ascii="Times New Roman" w:hAnsi="Times New Roman" w:cs="Times New Roman"/>
          <w:sz w:val="24"/>
          <w:szCs w:val="20"/>
        </w:rPr>
        <w:t>se navadno konča</w:t>
      </w:r>
      <w:r w:rsidR="00D37B67">
        <w:rPr>
          <w:rFonts w:ascii="Times New Roman" w:hAnsi="Times New Roman" w:cs="Times New Roman"/>
          <w:sz w:val="24"/>
          <w:szCs w:val="20"/>
        </w:rPr>
        <w:t>, ko je investitor</w:t>
      </w:r>
      <w:r w:rsidR="00F238B5">
        <w:rPr>
          <w:rFonts w:ascii="Times New Roman" w:hAnsi="Times New Roman" w:cs="Times New Roman"/>
          <w:sz w:val="24"/>
          <w:szCs w:val="20"/>
        </w:rPr>
        <w:t xml:space="preserve"> že videl igralno različico igre in je</w:t>
      </w:r>
      <w:r w:rsidR="00D37B67">
        <w:rPr>
          <w:rFonts w:ascii="Times New Roman" w:hAnsi="Times New Roman" w:cs="Times New Roman"/>
          <w:sz w:val="24"/>
          <w:szCs w:val="20"/>
        </w:rPr>
        <w:t xml:space="preserve"> zadovoljen z ekipo in delom</w:t>
      </w:r>
      <w:r w:rsidR="0084309E">
        <w:rPr>
          <w:rFonts w:ascii="Times New Roman" w:hAnsi="Times New Roman" w:cs="Times New Roman"/>
          <w:sz w:val="24"/>
          <w:szCs w:val="20"/>
        </w:rPr>
        <w:t>.</w:t>
      </w:r>
      <w:r w:rsidR="002B33F4">
        <w:rPr>
          <w:rFonts w:ascii="Times New Roman" w:hAnsi="Times New Roman" w:cs="Times New Roman"/>
          <w:sz w:val="24"/>
          <w:szCs w:val="20"/>
        </w:rPr>
        <w:t xml:space="preserve"> </w:t>
      </w:r>
      <w:r w:rsidR="003E36FA">
        <w:rPr>
          <w:rFonts w:ascii="Times New Roman" w:hAnsi="Times New Roman" w:cs="Times New Roman"/>
          <w:sz w:val="24"/>
          <w:szCs w:val="20"/>
        </w:rPr>
        <w:t>Če p</w:t>
      </w:r>
      <w:r w:rsidR="002B33F4">
        <w:rPr>
          <w:rFonts w:ascii="Times New Roman" w:hAnsi="Times New Roman" w:cs="Times New Roman"/>
          <w:sz w:val="24"/>
          <w:szCs w:val="20"/>
        </w:rPr>
        <w:t>rojektu poda zeleno luč</w:t>
      </w:r>
      <w:r w:rsidR="00543CD8">
        <w:rPr>
          <w:rFonts w:ascii="Times New Roman" w:hAnsi="Times New Roman" w:cs="Times New Roman"/>
          <w:sz w:val="24"/>
          <w:szCs w:val="20"/>
        </w:rPr>
        <w:t xml:space="preserve"> </w:t>
      </w:r>
      <w:r w:rsidR="002B33F4">
        <w:rPr>
          <w:rFonts w:ascii="Times New Roman" w:hAnsi="Times New Roman" w:cs="Times New Roman"/>
          <w:sz w:val="24"/>
          <w:szCs w:val="20"/>
        </w:rPr>
        <w:t>se začne</w:t>
      </w:r>
      <w:r w:rsidR="00543CD8">
        <w:rPr>
          <w:rFonts w:ascii="Times New Roman" w:hAnsi="Times New Roman" w:cs="Times New Roman"/>
          <w:sz w:val="24"/>
          <w:szCs w:val="20"/>
        </w:rPr>
        <w:t xml:space="preserve"> produkcijska faza</w:t>
      </w:r>
      <w:r w:rsidR="00D85C2E">
        <w:rPr>
          <w:rFonts w:ascii="Times New Roman" w:hAnsi="Times New Roman" w:cs="Times New Roman"/>
          <w:sz w:val="24"/>
          <w:szCs w:val="20"/>
        </w:rPr>
        <w:t xml:space="preserve"> </w:t>
      </w:r>
      <w:r w:rsidR="00D37B67">
        <w:rPr>
          <w:rFonts w:ascii="Times New Roman" w:hAnsi="Times New Roman" w:cs="Times New Roman"/>
          <w:sz w:val="24"/>
          <w:szCs w:val="20"/>
        </w:rPr>
        <w:fldChar w:fldCharType="begin"/>
      </w:r>
      <w:r w:rsidR="00D37B67">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D37B67">
        <w:rPr>
          <w:rFonts w:ascii="Times New Roman" w:hAnsi="Times New Roman" w:cs="Times New Roman"/>
          <w:sz w:val="24"/>
          <w:szCs w:val="20"/>
        </w:rPr>
        <w:fldChar w:fldCharType="separate"/>
      </w:r>
      <w:r w:rsidR="00D37B67" w:rsidRPr="00D37B67">
        <w:rPr>
          <w:rFonts w:ascii="Times New Roman" w:hAnsi="Times New Roman" w:cs="Times New Roman"/>
          <w:sz w:val="24"/>
        </w:rPr>
        <w:t>(Adams 2013, 46)</w:t>
      </w:r>
      <w:r w:rsidR="00D37B67">
        <w:rPr>
          <w:rFonts w:ascii="Times New Roman" w:hAnsi="Times New Roman" w:cs="Times New Roman"/>
          <w:sz w:val="24"/>
          <w:szCs w:val="20"/>
        </w:rPr>
        <w:fldChar w:fldCharType="end"/>
      </w:r>
      <w:r w:rsidR="00E82C00">
        <w:rPr>
          <w:rFonts w:ascii="Times New Roman" w:hAnsi="Times New Roman" w:cs="Times New Roman"/>
          <w:sz w:val="24"/>
          <w:szCs w:val="20"/>
        </w:rPr>
        <w:t>.</w:t>
      </w:r>
    </w:p>
    <w:p w:rsidR="003125CB" w:rsidRDefault="00A82921" w:rsidP="002038CC">
      <w:pPr>
        <w:contextualSpacing/>
        <w:jc w:val="both"/>
        <w:rPr>
          <w:rFonts w:ascii="Times New Roman" w:hAnsi="Times New Roman" w:cs="Times New Roman"/>
          <w:sz w:val="24"/>
          <w:szCs w:val="20"/>
        </w:rPr>
      </w:pPr>
      <w:r>
        <w:rPr>
          <w:rFonts w:ascii="Times New Roman" w:hAnsi="Times New Roman" w:cs="Times New Roman"/>
          <w:sz w:val="24"/>
          <w:szCs w:val="20"/>
        </w:rPr>
        <w:t>Produkcijska faza se odvija med fazami načrtovanja, prototipa in evaluacije</w:t>
      </w:r>
      <w:r w:rsidR="00DB0798">
        <w:rPr>
          <w:rFonts w:ascii="Times New Roman" w:hAnsi="Times New Roman" w:cs="Times New Roman"/>
          <w:sz w:val="24"/>
          <w:szCs w:val="20"/>
        </w:rPr>
        <w:t xml:space="preserve"> </w:t>
      </w:r>
      <w:r w:rsidR="00DB0798">
        <w:rPr>
          <w:rFonts w:ascii="Times New Roman" w:hAnsi="Times New Roman" w:cs="Times New Roman"/>
          <w:sz w:val="24"/>
          <w:szCs w:val="20"/>
        </w:rPr>
        <w:fldChar w:fldCharType="begin"/>
      </w:r>
      <w:r w:rsidR="00DB0798">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DB0798">
        <w:rPr>
          <w:rFonts w:ascii="Times New Roman" w:hAnsi="Times New Roman" w:cs="Times New Roman"/>
          <w:sz w:val="24"/>
          <w:szCs w:val="20"/>
        </w:rPr>
        <w:fldChar w:fldCharType="separate"/>
      </w:r>
      <w:r w:rsidR="00DB0798" w:rsidRPr="00F348F7">
        <w:rPr>
          <w:rFonts w:ascii="Times New Roman" w:hAnsi="Times New Roman" w:cs="Times New Roman"/>
          <w:sz w:val="24"/>
        </w:rPr>
        <w:t>(Novak 2012, 367)</w:t>
      </w:r>
      <w:r w:rsidR="00DB0798">
        <w:rPr>
          <w:rFonts w:ascii="Times New Roman" w:hAnsi="Times New Roman" w:cs="Times New Roman"/>
          <w:sz w:val="24"/>
          <w:szCs w:val="20"/>
        </w:rPr>
        <w:fldChar w:fldCharType="end"/>
      </w:r>
      <w:r>
        <w:rPr>
          <w:rFonts w:ascii="Times New Roman" w:hAnsi="Times New Roman" w:cs="Times New Roman"/>
          <w:sz w:val="24"/>
          <w:szCs w:val="20"/>
        </w:rPr>
        <w:t>.</w:t>
      </w:r>
      <w:r w:rsidR="00015FCB">
        <w:rPr>
          <w:rFonts w:ascii="Times New Roman" w:hAnsi="Times New Roman" w:cs="Times New Roman"/>
          <w:sz w:val="24"/>
          <w:szCs w:val="20"/>
        </w:rPr>
        <w:t xml:space="preserve"> Fullerton (2014) jo opisuje kot iterativni proces med testiranjem igr</w:t>
      </w:r>
      <w:r w:rsidR="002C6881">
        <w:rPr>
          <w:rFonts w:ascii="Times New Roman" w:hAnsi="Times New Roman" w:cs="Times New Roman"/>
          <w:sz w:val="24"/>
          <w:szCs w:val="20"/>
        </w:rPr>
        <w:t>anja, evalvacije in revidiranja.</w:t>
      </w:r>
      <w:r w:rsidR="000B1483">
        <w:rPr>
          <w:rFonts w:ascii="Times New Roman" w:hAnsi="Times New Roman" w:cs="Times New Roman"/>
          <w:sz w:val="24"/>
          <w:szCs w:val="20"/>
        </w:rPr>
        <w:t xml:space="preserve"> </w:t>
      </w:r>
      <w:r w:rsidR="00F92E84">
        <w:rPr>
          <w:rFonts w:ascii="Times New Roman" w:hAnsi="Times New Roman" w:cs="Times New Roman"/>
          <w:sz w:val="24"/>
          <w:szCs w:val="20"/>
        </w:rPr>
        <w:t>V našem modelu se testiranje igranja izvaja v stanju evalvacije</w:t>
      </w:r>
      <w:r w:rsidR="005D5C70">
        <w:rPr>
          <w:rFonts w:ascii="Times New Roman" w:hAnsi="Times New Roman" w:cs="Times New Roman"/>
          <w:sz w:val="24"/>
          <w:szCs w:val="20"/>
        </w:rPr>
        <w:t xml:space="preserve">. </w:t>
      </w:r>
      <w:r w:rsidR="009078E2">
        <w:rPr>
          <w:rFonts w:ascii="Times New Roman" w:hAnsi="Times New Roman" w:cs="Times New Roman"/>
          <w:sz w:val="24"/>
          <w:szCs w:val="20"/>
        </w:rPr>
        <w:t xml:space="preserve">Po načrtovanju se izvede izgradnja prototipa. V fazi evalvacije ekipa igro testira in se odloči ali se vrne v fazo načrtovanja in nadgradi prototip. </w:t>
      </w:r>
      <w:r w:rsidR="006617E9">
        <w:rPr>
          <w:rFonts w:ascii="Times New Roman" w:hAnsi="Times New Roman" w:cs="Times New Roman"/>
          <w:sz w:val="24"/>
          <w:szCs w:val="20"/>
        </w:rPr>
        <w:t>Ta proces se izvaja dokler igra ne predstavlja več prototipa ampak končno igro</w:t>
      </w:r>
      <w:r w:rsidR="00C17FBB">
        <w:rPr>
          <w:rFonts w:ascii="Times New Roman" w:hAnsi="Times New Roman" w:cs="Times New Roman"/>
          <w:sz w:val="24"/>
          <w:szCs w:val="20"/>
        </w:rPr>
        <w:t>. Vsaka iteracija mora imeti svoj cikel razvoja skupaj z načrtovanjem potreb, artefaktov in urnika</w:t>
      </w:r>
      <w:r w:rsidR="00F348F7">
        <w:rPr>
          <w:rFonts w:ascii="Times New Roman" w:hAnsi="Times New Roman" w:cs="Times New Roman"/>
          <w:sz w:val="24"/>
          <w:szCs w:val="20"/>
        </w:rPr>
        <w:t xml:space="preserve"> </w:t>
      </w:r>
      <w:r w:rsidR="00F348F7">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F348F7">
        <w:rPr>
          <w:rFonts w:ascii="Times New Roman" w:hAnsi="Times New Roman" w:cs="Times New Roman"/>
          <w:sz w:val="24"/>
          <w:szCs w:val="20"/>
        </w:rPr>
        <w:fldChar w:fldCharType="separate"/>
      </w:r>
      <w:r w:rsidR="00F348F7" w:rsidRPr="00F348F7">
        <w:rPr>
          <w:rFonts w:ascii="Times New Roman" w:hAnsi="Times New Roman" w:cs="Times New Roman"/>
          <w:sz w:val="24"/>
        </w:rPr>
        <w:t>(Novak 2012, 367)</w:t>
      </w:r>
      <w:r w:rsidR="00F348F7">
        <w:rPr>
          <w:rFonts w:ascii="Times New Roman" w:hAnsi="Times New Roman" w:cs="Times New Roman"/>
          <w:sz w:val="24"/>
          <w:szCs w:val="20"/>
        </w:rPr>
        <w:fldChar w:fldCharType="end"/>
      </w:r>
      <w:r w:rsidR="00B26FB9">
        <w:rPr>
          <w:rFonts w:ascii="Times New Roman" w:hAnsi="Times New Roman" w:cs="Times New Roman"/>
          <w:sz w:val="24"/>
          <w:szCs w:val="20"/>
        </w:rPr>
        <w:t>, z</w:t>
      </w:r>
      <w:r w:rsidR="00F41751">
        <w:rPr>
          <w:rFonts w:ascii="Times New Roman" w:hAnsi="Times New Roman" w:cs="Times New Roman"/>
          <w:sz w:val="24"/>
          <w:szCs w:val="20"/>
        </w:rPr>
        <w:t>ato ima model na sliki 7.4 v produkcijski fazi</w:t>
      </w:r>
      <w:r w:rsidR="005D3A3C">
        <w:rPr>
          <w:rFonts w:ascii="Times New Roman" w:hAnsi="Times New Roman" w:cs="Times New Roman"/>
          <w:sz w:val="24"/>
          <w:szCs w:val="20"/>
        </w:rPr>
        <w:t xml:space="preserve"> dva stanja (načrtovanje iteracij, </w:t>
      </w:r>
      <w:r w:rsidR="00F41751">
        <w:rPr>
          <w:rFonts w:ascii="Times New Roman" w:hAnsi="Times New Roman" w:cs="Times New Roman"/>
          <w:sz w:val="24"/>
          <w:szCs w:val="20"/>
        </w:rPr>
        <w:t>izbire orodij</w:t>
      </w:r>
      <w:r w:rsidR="005D3A3C">
        <w:rPr>
          <w:rFonts w:ascii="Times New Roman" w:hAnsi="Times New Roman" w:cs="Times New Roman"/>
          <w:sz w:val="24"/>
          <w:szCs w:val="20"/>
        </w:rPr>
        <w:t>)</w:t>
      </w:r>
      <w:r w:rsidR="00F41751">
        <w:rPr>
          <w:rFonts w:ascii="Times New Roman" w:hAnsi="Times New Roman" w:cs="Times New Roman"/>
          <w:sz w:val="24"/>
          <w:szCs w:val="20"/>
        </w:rPr>
        <w:t>, ki vsebujeta prakse</w:t>
      </w:r>
      <w:r w:rsidR="00C42FAB">
        <w:rPr>
          <w:rFonts w:ascii="Times New Roman" w:hAnsi="Times New Roman" w:cs="Times New Roman"/>
          <w:sz w:val="24"/>
          <w:szCs w:val="20"/>
        </w:rPr>
        <w:t xml:space="preserve"> in orodja</w:t>
      </w:r>
      <w:r w:rsidR="00F41751">
        <w:rPr>
          <w:rFonts w:ascii="Times New Roman" w:hAnsi="Times New Roman" w:cs="Times New Roman"/>
          <w:sz w:val="24"/>
          <w:szCs w:val="20"/>
        </w:rPr>
        <w:t>, ki podpirajo te potrebe.</w:t>
      </w:r>
      <w:r w:rsidR="00681432">
        <w:rPr>
          <w:rFonts w:ascii="Times New Roman" w:hAnsi="Times New Roman" w:cs="Times New Roman"/>
          <w:sz w:val="24"/>
          <w:szCs w:val="20"/>
        </w:rPr>
        <w:t xml:space="preserve"> </w:t>
      </w:r>
      <w:r w:rsidR="000836E4">
        <w:rPr>
          <w:rFonts w:ascii="Times New Roman" w:hAnsi="Times New Roman" w:cs="Times New Roman"/>
          <w:sz w:val="24"/>
          <w:szCs w:val="20"/>
        </w:rPr>
        <w:t>Stanja produkcije so</w:t>
      </w:r>
      <w:r w:rsidR="00A14DB4">
        <w:rPr>
          <w:rFonts w:ascii="Times New Roman" w:hAnsi="Times New Roman" w:cs="Times New Roman"/>
          <w:sz w:val="24"/>
          <w:szCs w:val="20"/>
        </w:rPr>
        <w:t xml:space="preserve"> označena z rdečo barvo</w:t>
      </w:r>
      <w:r w:rsidR="008D1D24">
        <w:rPr>
          <w:rFonts w:ascii="Times New Roman" w:hAnsi="Times New Roman" w:cs="Times New Roman"/>
          <w:sz w:val="24"/>
          <w:szCs w:val="20"/>
        </w:rPr>
        <w:t xml:space="preserve"> </w:t>
      </w:r>
      <w:r w:rsidR="00A14DB4">
        <w:rPr>
          <w:rFonts w:ascii="Times New Roman" w:hAnsi="Times New Roman" w:cs="Times New Roman"/>
          <w:sz w:val="24"/>
          <w:szCs w:val="20"/>
        </w:rPr>
        <w:t>in se odvija</w:t>
      </w:r>
      <w:r w:rsidR="00543D55">
        <w:rPr>
          <w:rFonts w:ascii="Times New Roman" w:hAnsi="Times New Roman" w:cs="Times New Roman"/>
          <w:sz w:val="24"/>
          <w:szCs w:val="20"/>
        </w:rPr>
        <w:t>jo</w:t>
      </w:r>
      <w:r w:rsidR="00A14DB4">
        <w:rPr>
          <w:rFonts w:ascii="Times New Roman" w:hAnsi="Times New Roman" w:cs="Times New Roman"/>
          <w:sz w:val="24"/>
          <w:szCs w:val="20"/>
        </w:rPr>
        <w:t xml:space="preserve"> iterativno dokler igra ni končna.</w:t>
      </w:r>
      <w:r w:rsidR="00E129F6">
        <w:rPr>
          <w:rFonts w:ascii="Times New Roman" w:hAnsi="Times New Roman" w:cs="Times New Roman"/>
          <w:sz w:val="24"/>
          <w:szCs w:val="20"/>
        </w:rPr>
        <w:t xml:space="preserve"> </w:t>
      </w:r>
      <w:r w:rsidR="0028598A">
        <w:rPr>
          <w:rFonts w:ascii="Times New Roman" w:hAnsi="Times New Roman" w:cs="Times New Roman"/>
          <w:sz w:val="24"/>
          <w:szCs w:val="20"/>
        </w:rPr>
        <w:t>Vzporedno</w:t>
      </w:r>
      <w:r w:rsidR="0047528B">
        <w:rPr>
          <w:rFonts w:ascii="Times New Roman" w:hAnsi="Times New Roman" w:cs="Times New Roman"/>
          <w:sz w:val="24"/>
          <w:szCs w:val="20"/>
        </w:rPr>
        <w:t xml:space="preserve"> se v produkciji odvijata</w:t>
      </w:r>
      <w:r w:rsidR="00F20A50">
        <w:rPr>
          <w:rFonts w:ascii="Times New Roman" w:hAnsi="Times New Roman" w:cs="Times New Roman"/>
          <w:sz w:val="24"/>
          <w:szCs w:val="20"/>
        </w:rPr>
        <w:t xml:space="preserve"> tudi</w:t>
      </w:r>
      <w:r w:rsidR="0047528B">
        <w:rPr>
          <w:rFonts w:ascii="Times New Roman" w:hAnsi="Times New Roman" w:cs="Times New Roman"/>
          <w:sz w:val="24"/>
          <w:szCs w:val="20"/>
        </w:rPr>
        <w:t xml:space="preserve"> procesa posodabljanja</w:t>
      </w:r>
      <w:r w:rsidR="0084008C">
        <w:rPr>
          <w:rFonts w:ascii="Times New Roman" w:hAnsi="Times New Roman" w:cs="Times New Roman"/>
          <w:sz w:val="24"/>
          <w:szCs w:val="20"/>
        </w:rPr>
        <w:t xml:space="preserve"> baze defektov in dokumentacije.</w:t>
      </w:r>
      <w:r w:rsidR="003E1C3A">
        <w:rPr>
          <w:rFonts w:ascii="Times New Roman" w:hAnsi="Times New Roman" w:cs="Times New Roman"/>
          <w:sz w:val="24"/>
          <w:szCs w:val="20"/>
        </w:rPr>
        <w:t xml:space="preserve"> Baza defektov je označena z vijolično barvo </w:t>
      </w:r>
      <w:r w:rsidR="00990E78">
        <w:rPr>
          <w:rFonts w:ascii="Times New Roman" w:hAnsi="Times New Roman" w:cs="Times New Roman"/>
          <w:sz w:val="24"/>
          <w:szCs w:val="20"/>
        </w:rPr>
        <w:t>in</w:t>
      </w:r>
      <w:r w:rsidR="003E1C3A">
        <w:rPr>
          <w:rFonts w:ascii="Times New Roman" w:hAnsi="Times New Roman" w:cs="Times New Roman"/>
          <w:sz w:val="24"/>
          <w:szCs w:val="20"/>
        </w:rPr>
        <w:t xml:space="preserve"> predstavlja aktivnost, ki se </w:t>
      </w:r>
      <w:r w:rsidR="00303421">
        <w:rPr>
          <w:rFonts w:ascii="Times New Roman" w:hAnsi="Times New Roman" w:cs="Times New Roman"/>
          <w:sz w:val="24"/>
          <w:szCs w:val="20"/>
        </w:rPr>
        <w:t>izvaja v več fazah (produkcija, testiranje</w:t>
      </w:r>
      <w:r w:rsidR="003E1C3A">
        <w:rPr>
          <w:rFonts w:ascii="Times New Roman" w:hAnsi="Times New Roman" w:cs="Times New Roman"/>
          <w:sz w:val="24"/>
          <w:szCs w:val="20"/>
        </w:rPr>
        <w:t>, post</w:t>
      </w:r>
      <w:r w:rsidR="004963DC">
        <w:rPr>
          <w:rFonts w:ascii="Times New Roman" w:hAnsi="Times New Roman" w:cs="Times New Roman"/>
          <w:sz w:val="24"/>
          <w:szCs w:val="20"/>
        </w:rPr>
        <w:t xml:space="preserve"> </w:t>
      </w:r>
      <w:r w:rsidR="00303421">
        <w:rPr>
          <w:rFonts w:ascii="Times New Roman" w:hAnsi="Times New Roman" w:cs="Times New Roman"/>
          <w:sz w:val="24"/>
          <w:szCs w:val="20"/>
        </w:rPr>
        <w:t>produkcija</w:t>
      </w:r>
      <w:r w:rsidR="003E1C3A">
        <w:rPr>
          <w:rFonts w:ascii="Times New Roman" w:hAnsi="Times New Roman" w:cs="Times New Roman"/>
          <w:sz w:val="24"/>
          <w:szCs w:val="20"/>
        </w:rPr>
        <w:t>)</w:t>
      </w:r>
      <w:r w:rsidR="00F4038C">
        <w:rPr>
          <w:rFonts w:ascii="Times New Roman" w:hAnsi="Times New Roman" w:cs="Times New Roman"/>
          <w:sz w:val="24"/>
          <w:szCs w:val="20"/>
        </w:rPr>
        <w:t>.</w:t>
      </w:r>
    </w:p>
    <w:p w:rsidR="00330663" w:rsidRDefault="008448F5" w:rsidP="00330663">
      <w:pPr>
        <w:jc w:val="both"/>
        <w:rPr>
          <w:rFonts w:ascii="Times New Roman" w:hAnsi="Times New Roman" w:cs="Times New Roman"/>
          <w:sz w:val="24"/>
          <w:szCs w:val="20"/>
        </w:rPr>
      </w:pPr>
      <w:r>
        <w:rPr>
          <w:rFonts w:ascii="Times New Roman" w:hAnsi="Times New Roman" w:cs="Times New Roman"/>
          <w:sz w:val="24"/>
          <w:szCs w:val="20"/>
        </w:rPr>
        <w:lastRenderedPageBreak/>
        <w:t xml:space="preserve">Fazo testiranja predstavljajo modra stanja. </w:t>
      </w:r>
      <w:r w:rsidR="00F46274">
        <w:rPr>
          <w:rFonts w:ascii="Times New Roman" w:hAnsi="Times New Roman" w:cs="Times New Roman"/>
          <w:sz w:val="24"/>
          <w:szCs w:val="20"/>
        </w:rPr>
        <w:t xml:space="preserve">V fazo testiranja preidemo, ko igra predstavlja končni izdelek </w:t>
      </w:r>
      <w:r w:rsidR="00657A97">
        <w:rPr>
          <w:rFonts w:ascii="Times New Roman" w:hAnsi="Times New Roman" w:cs="Times New Roman"/>
          <w:sz w:val="24"/>
          <w:szCs w:val="20"/>
        </w:rPr>
        <w:t xml:space="preserve">ali </w:t>
      </w:r>
      <w:r w:rsidR="00303495">
        <w:rPr>
          <w:rFonts w:ascii="Times New Roman" w:hAnsi="Times New Roman" w:cs="Times New Roman"/>
          <w:sz w:val="24"/>
          <w:szCs w:val="20"/>
        </w:rPr>
        <w:t>če nas na to obvezujejo pogodbene obveznosti</w:t>
      </w:r>
      <w:r w:rsidR="00B90602">
        <w:rPr>
          <w:rFonts w:ascii="Times New Roman" w:hAnsi="Times New Roman" w:cs="Times New Roman"/>
          <w:sz w:val="24"/>
          <w:szCs w:val="20"/>
        </w:rPr>
        <w:t xml:space="preserve"> </w:t>
      </w:r>
      <w:r w:rsidR="00657A97">
        <w:rPr>
          <w:rFonts w:ascii="Times New Roman" w:hAnsi="Times New Roman" w:cs="Times New Roman"/>
          <w:sz w:val="24"/>
          <w:szCs w:val="20"/>
        </w:rPr>
        <w:t>s strani investitorja</w:t>
      </w:r>
      <w:r w:rsidR="00EC1AF4">
        <w:rPr>
          <w:rFonts w:ascii="Times New Roman" w:hAnsi="Times New Roman" w:cs="Times New Roman"/>
          <w:sz w:val="24"/>
          <w:szCs w:val="20"/>
        </w:rPr>
        <w:t>.</w:t>
      </w:r>
      <w:r w:rsidR="00E51980">
        <w:rPr>
          <w:rFonts w:ascii="Times New Roman" w:hAnsi="Times New Roman" w:cs="Times New Roman"/>
          <w:sz w:val="24"/>
          <w:szCs w:val="20"/>
        </w:rPr>
        <w:t xml:space="preserve"> Ta faza se deli na alfa in beta f</w:t>
      </w:r>
      <w:r w:rsidR="00862837">
        <w:rPr>
          <w:rFonts w:ascii="Times New Roman" w:hAnsi="Times New Roman" w:cs="Times New Roman"/>
          <w:sz w:val="24"/>
          <w:szCs w:val="20"/>
        </w:rPr>
        <w:t>azo testiranja. Alfa stremi</w:t>
      </w:r>
      <w:r w:rsidR="00580204">
        <w:rPr>
          <w:rFonts w:ascii="Times New Roman" w:hAnsi="Times New Roman" w:cs="Times New Roman"/>
          <w:sz w:val="24"/>
          <w:szCs w:val="20"/>
        </w:rPr>
        <w:t xml:space="preserve"> k zaklepanju funkcionalnosti medtem, ko se beta faza osredotoča na poliranje igre in reševanje defektov </w:t>
      </w:r>
      <w:r w:rsidR="00580204">
        <w:rPr>
          <w:rFonts w:ascii="Times New Roman" w:hAnsi="Times New Roman" w:cs="Times New Roman"/>
          <w:sz w:val="24"/>
          <w:szCs w:val="20"/>
        </w:rPr>
        <w:fldChar w:fldCharType="begin"/>
      </w:r>
      <w:r w:rsidR="00580204">
        <w:rPr>
          <w:rFonts w:ascii="Times New Roman" w:hAnsi="Times New Roman" w:cs="Times New Roman"/>
          <w:sz w:val="24"/>
          <w:szCs w:val="20"/>
        </w:rPr>
        <w:instrText xml:space="preserve"> ADDIN ZOTERO_ITEM CSL_CITATION {"citationID":"dSwOCl8E","properties":{"formattedCitation":"{\\rtf (Levy in Novak 2009, 52\\uc0\\u8211{}53)}","plainCitation":"(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580204">
        <w:rPr>
          <w:rFonts w:ascii="Times New Roman" w:hAnsi="Times New Roman" w:cs="Times New Roman"/>
          <w:sz w:val="24"/>
          <w:szCs w:val="20"/>
        </w:rPr>
        <w:fldChar w:fldCharType="separate"/>
      </w:r>
      <w:r w:rsidR="00580204" w:rsidRPr="00580204">
        <w:rPr>
          <w:rFonts w:ascii="Times New Roman" w:hAnsi="Times New Roman" w:cs="Times New Roman"/>
          <w:sz w:val="24"/>
          <w:szCs w:val="24"/>
        </w:rPr>
        <w:t>(Levy in Novak 2009, 52–53)</w:t>
      </w:r>
      <w:r w:rsidR="00580204">
        <w:rPr>
          <w:rFonts w:ascii="Times New Roman" w:hAnsi="Times New Roman" w:cs="Times New Roman"/>
          <w:sz w:val="24"/>
          <w:szCs w:val="20"/>
        </w:rPr>
        <w:fldChar w:fldCharType="end"/>
      </w:r>
      <w:r w:rsidR="000D5DF6">
        <w:rPr>
          <w:rFonts w:ascii="Times New Roman" w:hAnsi="Times New Roman" w:cs="Times New Roman"/>
          <w:sz w:val="24"/>
          <w:szCs w:val="20"/>
        </w:rPr>
        <w:t>.</w:t>
      </w:r>
      <w:r w:rsidR="006B709E">
        <w:rPr>
          <w:rFonts w:ascii="Times New Roman" w:hAnsi="Times New Roman" w:cs="Times New Roman"/>
          <w:sz w:val="24"/>
          <w:szCs w:val="20"/>
        </w:rPr>
        <w:t xml:space="preserve"> </w:t>
      </w:r>
      <w:r w:rsidR="00DB73BA">
        <w:rPr>
          <w:rFonts w:ascii="Times New Roman" w:hAnsi="Times New Roman" w:cs="Times New Roman"/>
          <w:sz w:val="24"/>
          <w:szCs w:val="20"/>
        </w:rPr>
        <w:t>V obeh faza se proces nadaljuje iterativno dokler obstajajo defekti</w:t>
      </w:r>
      <w:r w:rsidR="007F6AF0">
        <w:rPr>
          <w:rFonts w:ascii="Times New Roman" w:hAnsi="Times New Roman" w:cs="Times New Roman"/>
          <w:sz w:val="24"/>
          <w:szCs w:val="20"/>
        </w:rPr>
        <w:t xml:space="preserve"> ali dokler ti niso označeni za nepomembne</w:t>
      </w:r>
      <w:r w:rsidR="000F004E">
        <w:rPr>
          <w:rFonts w:ascii="Times New Roman" w:hAnsi="Times New Roman" w:cs="Times New Roman"/>
          <w:sz w:val="24"/>
          <w:szCs w:val="20"/>
        </w:rPr>
        <w:t xml:space="preserve"> (WNF</w:t>
      </w:r>
      <w:r w:rsidR="000F004E">
        <w:rPr>
          <w:rStyle w:val="Sprotnaopomba-sklic"/>
          <w:rFonts w:ascii="Times New Roman" w:hAnsi="Times New Roman" w:cs="Times New Roman"/>
          <w:sz w:val="24"/>
          <w:szCs w:val="20"/>
        </w:rPr>
        <w:footnoteReference w:id="17"/>
      </w:r>
      <w:r w:rsidR="000F004E">
        <w:rPr>
          <w:rFonts w:ascii="Times New Roman" w:hAnsi="Times New Roman" w:cs="Times New Roman"/>
          <w:sz w:val="24"/>
          <w:szCs w:val="20"/>
        </w:rPr>
        <w:t>, NAB</w:t>
      </w:r>
      <w:r w:rsidR="00C85AC8">
        <w:rPr>
          <w:rStyle w:val="Sprotnaopomba-sklic"/>
          <w:rFonts w:ascii="Times New Roman" w:hAnsi="Times New Roman" w:cs="Times New Roman"/>
          <w:sz w:val="24"/>
          <w:szCs w:val="20"/>
        </w:rPr>
        <w:footnoteReference w:id="18"/>
      </w:r>
      <w:r w:rsidR="000F004E">
        <w:rPr>
          <w:rFonts w:ascii="Times New Roman" w:hAnsi="Times New Roman" w:cs="Times New Roman"/>
          <w:sz w:val="24"/>
          <w:szCs w:val="20"/>
        </w:rPr>
        <w:t>)</w:t>
      </w:r>
      <w:r w:rsidR="00A67633">
        <w:rPr>
          <w:rFonts w:ascii="Times New Roman" w:hAnsi="Times New Roman" w:cs="Times New Roman"/>
          <w:sz w:val="24"/>
          <w:szCs w:val="20"/>
        </w:rPr>
        <w:t xml:space="preserve"> </w:t>
      </w:r>
      <w:r w:rsidR="00A67633">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bDfu0O7F","properties":{"formattedCitation":"(Levy in Novak 2009, 103)","plainCitation":"(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A67633">
        <w:rPr>
          <w:rFonts w:ascii="Times New Roman" w:hAnsi="Times New Roman" w:cs="Times New Roman"/>
          <w:sz w:val="24"/>
          <w:szCs w:val="20"/>
        </w:rPr>
        <w:fldChar w:fldCharType="separate"/>
      </w:r>
      <w:r w:rsidR="00A67633" w:rsidRPr="00A67633">
        <w:rPr>
          <w:rFonts w:ascii="Times New Roman" w:hAnsi="Times New Roman" w:cs="Times New Roman"/>
          <w:sz w:val="24"/>
        </w:rPr>
        <w:t>(Levy in Novak 2009, 103)</w:t>
      </w:r>
      <w:r w:rsidR="00A67633">
        <w:rPr>
          <w:rFonts w:ascii="Times New Roman" w:hAnsi="Times New Roman" w:cs="Times New Roman"/>
          <w:sz w:val="24"/>
          <w:szCs w:val="20"/>
        </w:rPr>
        <w:fldChar w:fldCharType="end"/>
      </w:r>
      <w:r w:rsidR="00C36A12">
        <w:rPr>
          <w:rFonts w:ascii="Times New Roman" w:hAnsi="Times New Roman" w:cs="Times New Roman"/>
          <w:sz w:val="24"/>
          <w:szCs w:val="20"/>
        </w:rPr>
        <w:t>, zato lahko v procesu pridemo do i</w:t>
      </w:r>
      <w:r w:rsidR="00181BBD">
        <w:rPr>
          <w:rFonts w:ascii="Times New Roman" w:hAnsi="Times New Roman" w:cs="Times New Roman"/>
          <w:sz w:val="24"/>
          <w:szCs w:val="20"/>
        </w:rPr>
        <w:t>zdaje tudi preko baze defektov.</w:t>
      </w:r>
      <w:r w:rsidR="00C10B38">
        <w:rPr>
          <w:rFonts w:ascii="Times New Roman" w:hAnsi="Times New Roman" w:cs="Times New Roman"/>
          <w:sz w:val="24"/>
          <w:szCs w:val="20"/>
        </w:rPr>
        <w:t xml:space="preserve"> </w:t>
      </w:r>
      <w:r w:rsidR="000B7C09">
        <w:rPr>
          <w:rFonts w:ascii="Times New Roman" w:hAnsi="Times New Roman" w:cs="Times New Roman"/>
          <w:sz w:val="24"/>
          <w:szCs w:val="20"/>
        </w:rPr>
        <w:t>Izdaja pr</w:t>
      </w:r>
      <w:r w:rsidR="002F64E2">
        <w:rPr>
          <w:rFonts w:ascii="Times New Roman" w:hAnsi="Times New Roman" w:cs="Times New Roman"/>
          <w:sz w:val="24"/>
          <w:szCs w:val="20"/>
        </w:rPr>
        <w:t>edstavlja zadnjo fazo v procesu in je v modelu označena z rumeno barvo</w:t>
      </w:r>
      <w:r w:rsidR="00343A3B">
        <w:rPr>
          <w:rFonts w:ascii="Times New Roman" w:hAnsi="Times New Roman" w:cs="Times New Roman"/>
          <w:sz w:val="24"/>
          <w:szCs w:val="20"/>
        </w:rPr>
        <w:t>.</w:t>
      </w:r>
      <w:r w:rsidR="00A82264">
        <w:rPr>
          <w:rFonts w:ascii="Times New Roman" w:hAnsi="Times New Roman" w:cs="Times New Roman"/>
          <w:sz w:val="24"/>
          <w:szCs w:val="20"/>
        </w:rPr>
        <w:t xml:space="preserve"> </w:t>
      </w:r>
      <w:r w:rsidR="00AB7AB4">
        <w:rPr>
          <w:rFonts w:ascii="Times New Roman" w:hAnsi="Times New Roman" w:cs="Times New Roman"/>
          <w:sz w:val="24"/>
          <w:szCs w:val="20"/>
        </w:rPr>
        <w:t>Izdelava</w:t>
      </w:r>
      <w:r w:rsidR="00A82264">
        <w:rPr>
          <w:rFonts w:ascii="Times New Roman" w:hAnsi="Times New Roman" w:cs="Times New Roman"/>
          <w:sz w:val="24"/>
          <w:szCs w:val="20"/>
        </w:rPr>
        <w:t xml:space="preserve"> popravkov</w:t>
      </w:r>
      <w:r w:rsidR="00111E68">
        <w:rPr>
          <w:rFonts w:ascii="Times New Roman" w:hAnsi="Times New Roman" w:cs="Times New Roman"/>
          <w:sz w:val="24"/>
          <w:szCs w:val="20"/>
        </w:rPr>
        <w:t xml:space="preserve"> </w:t>
      </w:r>
      <w:r w:rsidR="002179CF">
        <w:rPr>
          <w:rFonts w:ascii="Times New Roman" w:hAnsi="Times New Roman" w:cs="Times New Roman"/>
          <w:sz w:val="24"/>
          <w:szCs w:val="20"/>
        </w:rPr>
        <w:t>po končani igri</w:t>
      </w:r>
      <w:r w:rsidR="0069484E">
        <w:rPr>
          <w:rFonts w:ascii="Times New Roman" w:hAnsi="Times New Roman" w:cs="Times New Roman"/>
          <w:sz w:val="24"/>
          <w:szCs w:val="20"/>
        </w:rPr>
        <w:t xml:space="preserve"> </w:t>
      </w:r>
      <w:r w:rsidR="00AB7AB4">
        <w:rPr>
          <w:rFonts w:ascii="Times New Roman" w:hAnsi="Times New Roman" w:cs="Times New Roman"/>
          <w:sz w:val="24"/>
          <w:szCs w:val="20"/>
        </w:rPr>
        <w:t>je skoraj neizogibno</w:t>
      </w:r>
      <w:r w:rsidR="007D2A9F">
        <w:rPr>
          <w:rFonts w:ascii="Times New Roman" w:hAnsi="Times New Roman" w:cs="Times New Roman"/>
          <w:sz w:val="24"/>
          <w:szCs w:val="20"/>
        </w:rPr>
        <w:t xml:space="preserve">. Vzrok ne leži nujno v </w:t>
      </w:r>
      <w:r w:rsidR="000C1E60">
        <w:rPr>
          <w:rFonts w:ascii="Times New Roman" w:hAnsi="Times New Roman" w:cs="Times New Roman"/>
          <w:sz w:val="24"/>
          <w:szCs w:val="20"/>
        </w:rPr>
        <w:t>rani izdaji temveč v tisoče različnih strojnih konfiguracij</w:t>
      </w:r>
      <w:r w:rsidR="00A63FA0">
        <w:rPr>
          <w:rFonts w:ascii="Times New Roman" w:hAnsi="Times New Roman" w:cs="Times New Roman"/>
          <w:sz w:val="24"/>
          <w:szCs w:val="20"/>
        </w:rPr>
        <w:t>ah</w:t>
      </w:r>
      <w:r w:rsidR="000C1E60">
        <w:rPr>
          <w:rFonts w:ascii="Times New Roman" w:hAnsi="Times New Roman" w:cs="Times New Roman"/>
          <w:sz w:val="24"/>
          <w:szCs w:val="20"/>
        </w:rPr>
        <w:t xml:space="preserve"> k</w:t>
      </w:r>
      <w:r w:rsidR="00D202EE">
        <w:rPr>
          <w:rFonts w:ascii="Times New Roman" w:hAnsi="Times New Roman" w:cs="Times New Roman"/>
          <w:sz w:val="24"/>
          <w:szCs w:val="20"/>
        </w:rPr>
        <w:t xml:space="preserve">atere je nemogoče </w:t>
      </w:r>
      <w:r w:rsidR="007E148C">
        <w:rPr>
          <w:rFonts w:ascii="Times New Roman" w:hAnsi="Times New Roman" w:cs="Times New Roman"/>
          <w:sz w:val="24"/>
          <w:szCs w:val="20"/>
        </w:rPr>
        <w:t xml:space="preserve"> v celoti </w:t>
      </w:r>
      <w:r w:rsidR="00855855">
        <w:rPr>
          <w:rFonts w:ascii="Times New Roman" w:hAnsi="Times New Roman" w:cs="Times New Roman"/>
          <w:sz w:val="24"/>
          <w:szCs w:val="20"/>
        </w:rPr>
        <w:t>predvideti in testirati</w:t>
      </w:r>
      <w:r w:rsidR="000B4DB7">
        <w:rPr>
          <w:rFonts w:ascii="Times New Roman" w:hAnsi="Times New Roman" w:cs="Times New Roman"/>
          <w:sz w:val="24"/>
          <w:szCs w:val="20"/>
        </w:rPr>
        <w:t xml:space="preserve">. </w:t>
      </w:r>
      <w:r w:rsidR="0030408C">
        <w:rPr>
          <w:rFonts w:ascii="Times New Roman" w:hAnsi="Times New Roman" w:cs="Times New Roman"/>
          <w:sz w:val="24"/>
          <w:szCs w:val="20"/>
        </w:rPr>
        <w:t>Prav tako</w:t>
      </w:r>
      <w:r w:rsidR="003B0260">
        <w:rPr>
          <w:rFonts w:ascii="Times New Roman" w:hAnsi="Times New Roman" w:cs="Times New Roman"/>
          <w:sz w:val="24"/>
          <w:szCs w:val="20"/>
        </w:rPr>
        <w:t xml:space="preserve"> kot popravki predstavljajo posodobitve majhne projekte</w:t>
      </w:r>
      <w:r w:rsidR="0030408C">
        <w:rPr>
          <w:rFonts w:ascii="Times New Roman" w:hAnsi="Times New Roman" w:cs="Times New Roman"/>
          <w:sz w:val="24"/>
          <w:szCs w:val="20"/>
        </w:rPr>
        <w:t xml:space="preserve">, ki zahtevajo načrtovanje mejnikov, testiranja in druge elemente dobrih praks </w:t>
      </w:r>
      <w:r w:rsidR="0030408C">
        <w:rPr>
          <w:rFonts w:ascii="Times New Roman" w:hAnsi="Times New Roman" w:cs="Times New Roman"/>
          <w:sz w:val="24"/>
          <w:szCs w:val="20"/>
        </w:rPr>
        <w:fldChar w:fldCharType="begin"/>
      </w:r>
      <w:r w:rsidR="0030408C">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0408C">
        <w:rPr>
          <w:rFonts w:ascii="Times New Roman" w:hAnsi="Times New Roman" w:cs="Times New Roman"/>
          <w:sz w:val="24"/>
          <w:szCs w:val="20"/>
        </w:rPr>
        <w:fldChar w:fldCharType="separate"/>
      </w:r>
      <w:r w:rsidR="0030408C" w:rsidRPr="0030408C">
        <w:rPr>
          <w:rFonts w:ascii="Times New Roman" w:hAnsi="Times New Roman" w:cs="Times New Roman"/>
          <w:sz w:val="24"/>
        </w:rPr>
        <w:t>(Bates 2004, 216)</w:t>
      </w:r>
      <w:r w:rsidR="0030408C">
        <w:rPr>
          <w:rFonts w:ascii="Times New Roman" w:hAnsi="Times New Roman" w:cs="Times New Roman"/>
          <w:sz w:val="24"/>
          <w:szCs w:val="20"/>
        </w:rPr>
        <w:fldChar w:fldCharType="end"/>
      </w:r>
      <w:r w:rsidR="00BF5F70">
        <w:rPr>
          <w:rFonts w:ascii="Times New Roman" w:hAnsi="Times New Roman" w:cs="Times New Roman"/>
          <w:sz w:val="24"/>
          <w:szCs w:val="20"/>
        </w:rPr>
        <w:t xml:space="preserve">. Procesni model to zagotavlja, saj se ob potrebi po posodobitvah (nadgradnje, popravki, razširitve) ponovno </w:t>
      </w:r>
      <w:r w:rsidR="00586F14">
        <w:rPr>
          <w:rFonts w:ascii="Times New Roman" w:hAnsi="Times New Roman" w:cs="Times New Roman"/>
          <w:sz w:val="24"/>
          <w:szCs w:val="20"/>
        </w:rPr>
        <w:t>začne iterativni proces razvoja.</w:t>
      </w:r>
      <w:r w:rsidR="005B4524">
        <w:rPr>
          <w:rFonts w:ascii="Times New Roman" w:hAnsi="Times New Roman" w:cs="Times New Roman"/>
          <w:sz w:val="24"/>
          <w:szCs w:val="20"/>
        </w:rPr>
        <w:t xml:space="preserve"> Proces razvoja ig</w:t>
      </w:r>
      <w:r w:rsidR="00564E81">
        <w:rPr>
          <w:rFonts w:ascii="Times New Roman" w:hAnsi="Times New Roman" w:cs="Times New Roman"/>
          <w:sz w:val="24"/>
          <w:szCs w:val="20"/>
        </w:rPr>
        <w:t>r</w:t>
      </w:r>
      <w:r w:rsidR="005B4524">
        <w:rPr>
          <w:rFonts w:ascii="Times New Roman" w:hAnsi="Times New Roman" w:cs="Times New Roman"/>
          <w:sz w:val="24"/>
          <w:szCs w:val="20"/>
        </w:rPr>
        <w:t>e</w:t>
      </w:r>
      <w:r w:rsidR="00564E81">
        <w:rPr>
          <w:rFonts w:ascii="Times New Roman" w:hAnsi="Times New Roman" w:cs="Times New Roman"/>
          <w:sz w:val="24"/>
          <w:szCs w:val="20"/>
        </w:rPr>
        <w:t xml:space="preserve"> se tako nikoli ne konča.</w:t>
      </w:r>
      <w:r w:rsidR="005B4524">
        <w:rPr>
          <w:rFonts w:ascii="Times New Roman" w:hAnsi="Times New Roman" w:cs="Times New Roman"/>
          <w:sz w:val="24"/>
          <w:szCs w:val="20"/>
        </w:rPr>
        <w:t xml:space="preserve"> </w:t>
      </w:r>
      <w:r w:rsidR="007C7E96">
        <w:rPr>
          <w:rFonts w:ascii="Times New Roman" w:hAnsi="Times New Roman" w:cs="Times New Roman"/>
          <w:sz w:val="24"/>
          <w:szCs w:val="20"/>
        </w:rPr>
        <w:t>Razvijalci kljub izdanem produktu na podlagi povratnih informacij objavljajo popravke in včas</w:t>
      </w:r>
      <w:r w:rsidR="00F70F44">
        <w:rPr>
          <w:rFonts w:ascii="Times New Roman" w:hAnsi="Times New Roman" w:cs="Times New Roman"/>
          <w:sz w:val="24"/>
          <w:szCs w:val="20"/>
        </w:rPr>
        <w:t>ih celo dodajo funkcionalnosti</w:t>
      </w:r>
      <w:r w:rsidR="00F61C46">
        <w:rPr>
          <w:rFonts w:ascii="Times New Roman" w:hAnsi="Times New Roman" w:cs="Times New Roman"/>
          <w:sz w:val="24"/>
          <w:szCs w:val="20"/>
        </w:rPr>
        <w:t xml:space="preserve"> </w:t>
      </w:r>
      <w:r w:rsidR="00F61C46">
        <w:rPr>
          <w:rFonts w:ascii="Times New Roman" w:hAnsi="Times New Roman" w:cs="Times New Roman"/>
          <w:sz w:val="24"/>
          <w:szCs w:val="20"/>
        </w:rPr>
        <w:fldChar w:fldCharType="begin"/>
      </w:r>
      <w:r w:rsidR="00F61C46">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F61C46">
        <w:rPr>
          <w:rFonts w:ascii="Times New Roman" w:hAnsi="Times New Roman" w:cs="Times New Roman"/>
          <w:sz w:val="24"/>
          <w:szCs w:val="20"/>
        </w:rPr>
        <w:fldChar w:fldCharType="separate"/>
      </w:r>
      <w:r w:rsidR="00F61C46" w:rsidRPr="00F61C46">
        <w:rPr>
          <w:rFonts w:ascii="Times New Roman" w:hAnsi="Times New Roman" w:cs="Times New Roman"/>
          <w:sz w:val="24"/>
        </w:rPr>
        <w:t>(Fullerton 2014, 421)</w:t>
      </w:r>
      <w:r w:rsidR="00F61C46">
        <w:rPr>
          <w:rFonts w:ascii="Times New Roman" w:hAnsi="Times New Roman" w:cs="Times New Roman"/>
          <w:sz w:val="24"/>
          <w:szCs w:val="20"/>
        </w:rPr>
        <w:fldChar w:fldCharType="end"/>
      </w:r>
      <w:r w:rsidR="00F70F44">
        <w:rPr>
          <w:rFonts w:ascii="Times New Roman" w:hAnsi="Times New Roman" w:cs="Times New Roman"/>
          <w:sz w:val="24"/>
          <w:szCs w:val="20"/>
        </w:rPr>
        <w:t>.</w:t>
      </w:r>
    </w:p>
    <w:p w:rsidR="00020482" w:rsidRPr="00330663" w:rsidRDefault="001F2457" w:rsidP="00330663">
      <w:pPr>
        <w:jc w:val="center"/>
        <w:rPr>
          <w:rFonts w:ascii="Times New Roman" w:hAnsi="Times New Roman" w:cs="Times New Roman"/>
          <w:sz w:val="20"/>
          <w:szCs w:val="20"/>
        </w:rPr>
      </w:pPr>
      <w:r>
        <w:rPr>
          <w:rFonts w:ascii="Times New Roman" w:hAnsi="Times New Roman" w:cs="Times New Roman"/>
          <w:sz w:val="20"/>
          <w:szCs w:val="20"/>
        </w:rPr>
        <w:t>7.4</w:t>
      </w:r>
      <w:r w:rsidR="00BB036B">
        <w:rPr>
          <w:rFonts w:ascii="Times New Roman" w:hAnsi="Times New Roman" w:cs="Times New Roman"/>
          <w:sz w:val="20"/>
          <w:szCs w:val="20"/>
        </w:rPr>
        <w:t xml:space="preserve"> </w:t>
      </w:r>
      <w:r w:rsidR="002B2151">
        <w:rPr>
          <w:rFonts w:ascii="Times New Roman" w:hAnsi="Times New Roman" w:cs="Times New Roman"/>
          <w:sz w:val="20"/>
          <w:szCs w:val="20"/>
        </w:rPr>
        <w:t>P</w:t>
      </w:r>
      <w:r w:rsidR="00D0676C" w:rsidRPr="00D0676C">
        <w:rPr>
          <w:rFonts w:ascii="Times New Roman" w:hAnsi="Times New Roman" w:cs="Times New Roman"/>
          <w:sz w:val="20"/>
          <w:szCs w:val="20"/>
        </w:rPr>
        <w:t>rocesni model</w:t>
      </w:r>
      <w:r w:rsidR="00070A7D">
        <w:rPr>
          <w:rFonts w:ascii="Times New Roman" w:hAnsi="Times New Roman" w:cs="Times New Roman"/>
          <w:sz w:val="20"/>
          <w:szCs w:val="20"/>
        </w:rPr>
        <w:t xml:space="preserve"> za video igre</w:t>
      </w:r>
      <w:r w:rsidR="005D3FBB">
        <w:rPr>
          <w:rFonts w:ascii="Times New Roman" w:hAnsi="Times New Roman" w:cs="Times New Roman"/>
          <w:sz w:val="24"/>
          <w:szCs w:val="20"/>
        </w:rPr>
        <w:br/>
      </w:r>
      <w:r w:rsidR="00865B64" w:rsidRPr="00865B64">
        <w:rPr>
          <w:rFonts w:ascii="Times New Roman" w:hAnsi="Times New Roman" w:cs="Times New Roman"/>
          <w:noProof/>
          <w:sz w:val="20"/>
          <w:szCs w:val="20"/>
          <w:lang w:eastAsia="sl-SI"/>
        </w:rPr>
        <w:drawing>
          <wp:inline distT="0" distB="0" distL="0" distR="0" wp14:anchorId="16A5F8B3" wp14:editId="1A6A8312">
            <wp:extent cx="5537038" cy="4778829"/>
            <wp:effectExtent l="0" t="0" r="6985" b="317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41064" cy="4782303"/>
                    </a:xfrm>
                    <a:prstGeom prst="rect">
                      <a:avLst/>
                    </a:prstGeom>
                  </pic:spPr>
                </pic:pic>
              </a:graphicData>
            </a:graphic>
          </wp:inline>
        </w:drawing>
      </w:r>
      <w:r w:rsidR="00330663">
        <w:rPr>
          <w:rFonts w:ascii="Times New Roman" w:hAnsi="Times New Roman" w:cs="Times New Roman"/>
          <w:sz w:val="20"/>
          <w:szCs w:val="20"/>
        </w:rPr>
        <w:br/>
      </w:r>
      <w:r w:rsidR="00020482" w:rsidRPr="0060793C">
        <w:rPr>
          <w:rFonts w:ascii="Times New Roman" w:hAnsi="Times New Roman" w:cs="Times New Roman"/>
          <w:sz w:val="20"/>
          <w:szCs w:val="20"/>
        </w:rPr>
        <w:t>Vir: lasten</w:t>
      </w:r>
    </w:p>
    <w:p w:rsidR="001B2C0C" w:rsidRDefault="00B61CF6" w:rsidP="001B2C0C">
      <w:pPr>
        <w:contextualSpacing/>
        <w:jc w:val="both"/>
        <w:rPr>
          <w:rFonts w:ascii="Times New Roman" w:hAnsi="Times New Roman" w:cs="Times New Roman"/>
          <w:sz w:val="24"/>
          <w:szCs w:val="20"/>
        </w:rPr>
      </w:pPr>
      <w:r w:rsidRPr="0060793C">
        <w:rPr>
          <w:rFonts w:ascii="Times New Roman" w:hAnsi="Times New Roman" w:cs="Times New Roman"/>
          <w:sz w:val="24"/>
          <w:szCs w:val="20"/>
        </w:rPr>
        <w:lastRenderedPageBreak/>
        <w:t>7.5 IZBIRA ORODIJ</w:t>
      </w:r>
    </w:p>
    <w:p w:rsidR="00ED53F6" w:rsidRDefault="002379C1" w:rsidP="000C57EC">
      <w:pPr>
        <w:contextualSpacing/>
        <w:jc w:val="both"/>
        <w:rPr>
          <w:rFonts w:ascii="Times New Roman" w:hAnsi="Times New Roman" w:cs="Times New Roman"/>
          <w:sz w:val="24"/>
          <w:szCs w:val="20"/>
        </w:rPr>
      </w:pPr>
      <w:r>
        <w:rPr>
          <w:rFonts w:ascii="Times New Roman" w:hAnsi="Times New Roman" w:cs="Times New Roman"/>
          <w:sz w:val="24"/>
          <w:szCs w:val="20"/>
        </w:rPr>
        <w:t>Izbira</w:t>
      </w:r>
      <w:r w:rsidR="00870D0D">
        <w:rPr>
          <w:rFonts w:ascii="Times New Roman" w:hAnsi="Times New Roman" w:cs="Times New Roman"/>
          <w:sz w:val="24"/>
          <w:szCs w:val="20"/>
        </w:rPr>
        <w:t xml:space="preserve"> se odvija</w:t>
      </w:r>
      <w:r w:rsidR="0046513E">
        <w:rPr>
          <w:rFonts w:ascii="Times New Roman" w:hAnsi="Times New Roman" w:cs="Times New Roman"/>
          <w:sz w:val="24"/>
          <w:szCs w:val="20"/>
        </w:rPr>
        <w:t xml:space="preserve"> v času produkcije ali post produkcije (posodobitve)</w:t>
      </w:r>
      <w:r w:rsidR="00870D0D">
        <w:rPr>
          <w:rFonts w:ascii="Times New Roman" w:hAnsi="Times New Roman" w:cs="Times New Roman"/>
          <w:sz w:val="24"/>
          <w:szCs w:val="20"/>
        </w:rPr>
        <w:t xml:space="preserve"> pred vsakim začetkom </w:t>
      </w:r>
      <w:r w:rsidR="000F625F">
        <w:rPr>
          <w:rFonts w:ascii="Times New Roman" w:hAnsi="Times New Roman" w:cs="Times New Roman"/>
          <w:sz w:val="24"/>
          <w:szCs w:val="20"/>
        </w:rPr>
        <w:t>iteracije razvoja</w:t>
      </w:r>
      <w:r w:rsidR="00FE5866">
        <w:rPr>
          <w:rFonts w:ascii="Times New Roman" w:hAnsi="Times New Roman" w:cs="Times New Roman"/>
          <w:sz w:val="24"/>
          <w:szCs w:val="20"/>
        </w:rPr>
        <w:t>.</w:t>
      </w:r>
      <w:r w:rsidR="009752FB">
        <w:rPr>
          <w:rFonts w:ascii="Times New Roman" w:hAnsi="Times New Roman" w:cs="Times New Roman"/>
          <w:sz w:val="24"/>
          <w:szCs w:val="20"/>
        </w:rPr>
        <w:t xml:space="preserve"> </w:t>
      </w:r>
      <w:r w:rsidR="00593F08">
        <w:rPr>
          <w:rFonts w:ascii="Times New Roman" w:hAnsi="Times New Roman" w:cs="Times New Roman"/>
          <w:sz w:val="24"/>
          <w:szCs w:val="20"/>
        </w:rPr>
        <w:t xml:space="preserve">Ta korak omogočata agilno modeliranje in modelno usmerjen </w:t>
      </w:r>
      <w:r w:rsidR="0066020D">
        <w:rPr>
          <w:rFonts w:ascii="Times New Roman" w:hAnsi="Times New Roman" w:cs="Times New Roman"/>
          <w:sz w:val="24"/>
          <w:szCs w:val="20"/>
        </w:rPr>
        <w:t>inženiring v stanjih načrtovanja</w:t>
      </w:r>
      <w:r w:rsidR="00997961">
        <w:rPr>
          <w:rFonts w:ascii="Times New Roman" w:hAnsi="Times New Roman" w:cs="Times New Roman"/>
          <w:sz w:val="24"/>
          <w:szCs w:val="20"/>
        </w:rPr>
        <w:t xml:space="preserve"> iteracij</w:t>
      </w:r>
      <w:r w:rsidR="00726EFC">
        <w:rPr>
          <w:rFonts w:ascii="Times New Roman" w:hAnsi="Times New Roman" w:cs="Times New Roman"/>
          <w:sz w:val="24"/>
          <w:szCs w:val="20"/>
        </w:rPr>
        <w:t>e</w:t>
      </w:r>
      <w:r w:rsidR="0066020D">
        <w:rPr>
          <w:rFonts w:ascii="Times New Roman" w:hAnsi="Times New Roman" w:cs="Times New Roman"/>
          <w:sz w:val="24"/>
          <w:szCs w:val="20"/>
        </w:rPr>
        <w:t xml:space="preserve"> in izbire</w:t>
      </w:r>
      <w:r w:rsidR="008153DC">
        <w:rPr>
          <w:rFonts w:ascii="Times New Roman" w:hAnsi="Times New Roman" w:cs="Times New Roman"/>
          <w:sz w:val="24"/>
          <w:szCs w:val="20"/>
        </w:rPr>
        <w:t xml:space="preserve"> orod</w:t>
      </w:r>
      <w:r w:rsidR="0066020D">
        <w:rPr>
          <w:rFonts w:ascii="Times New Roman" w:hAnsi="Times New Roman" w:cs="Times New Roman"/>
          <w:sz w:val="24"/>
          <w:szCs w:val="20"/>
        </w:rPr>
        <w:t>i</w:t>
      </w:r>
      <w:r w:rsidR="008153DC">
        <w:rPr>
          <w:rFonts w:ascii="Times New Roman" w:hAnsi="Times New Roman" w:cs="Times New Roman"/>
          <w:sz w:val="24"/>
          <w:szCs w:val="20"/>
        </w:rPr>
        <w:t>j</w:t>
      </w:r>
      <w:r w:rsidR="002A3406">
        <w:rPr>
          <w:rFonts w:ascii="Times New Roman" w:hAnsi="Times New Roman" w:cs="Times New Roman"/>
          <w:sz w:val="24"/>
          <w:szCs w:val="20"/>
        </w:rPr>
        <w:t>.</w:t>
      </w:r>
      <w:r w:rsidR="00AE3D13">
        <w:rPr>
          <w:rFonts w:ascii="Times New Roman" w:hAnsi="Times New Roman" w:cs="Times New Roman"/>
          <w:sz w:val="24"/>
          <w:szCs w:val="20"/>
        </w:rPr>
        <w:t xml:space="preserve"> Orodja niso determinirana vendar se izbirajo po po</w:t>
      </w:r>
      <w:r w:rsidR="00161F30">
        <w:rPr>
          <w:rFonts w:ascii="Times New Roman" w:hAnsi="Times New Roman" w:cs="Times New Roman"/>
          <w:sz w:val="24"/>
          <w:szCs w:val="20"/>
        </w:rPr>
        <w:t>trebi projekta ali same naloge.</w:t>
      </w:r>
      <w:r w:rsidR="00C7475C">
        <w:rPr>
          <w:rFonts w:ascii="Times New Roman" w:hAnsi="Times New Roman" w:cs="Times New Roman"/>
          <w:sz w:val="24"/>
          <w:szCs w:val="20"/>
        </w:rPr>
        <w:t xml:space="preserve"> Tukaj se tudi izrazi v praksi, da se</w:t>
      </w:r>
      <w:r w:rsidR="0089402D">
        <w:rPr>
          <w:rFonts w:ascii="Times New Roman" w:hAnsi="Times New Roman" w:cs="Times New Roman"/>
          <w:sz w:val="24"/>
          <w:szCs w:val="20"/>
        </w:rPr>
        <w:t xml:space="preserve"> z aplikacijo AM v proces </w:t>
      </w:r>
      <w:r w:rsidR="00C7475C">
        <w:rPr>
          <w:rFonts w:ascii="Times New Roman" w:hAnsi="Times New Roman" w:cs="Times New Roman"/>
          <w:sz w:val="24"/>
          <w:szCs w:val="20"/>
        </w:rPr>
        <w:t>modelira</w:t>
      </w:r>
      <w:r w:rsidR="0089402D">
        <w:rPr>
          <w:rFonts w:ascii="Times New Roman" w:hAnsi="Times New Roman" w:cs="Times New Roman"/>
          <w:sz w:val="24"/>
          <w:szCs w:val="20"/>
        </w:rPr>
        <w:t xml:space="preserve"> več</w:t>
      </w:r>
      <w:r w:rsidR="00C7475C">
        <w:rPr>
          <w:rFonts w:ascii="Times New Roman" w:hAnsi="Times New Roman" w:cs="Times New Roman"/>
          <w:sz w:val="24"/>
          <w:szCs w:val="20"/>
        </w:rPr>
        <w:t xml:space="preserve"> kot prej. V vsakem koraku aplikacije AM je cilj pridobiti globlje razumevanje enega ali več perspektiv sistema</w:t>
      </w:r>
      <w:r w:rsidR="00526675">
        <w:rPr>
          <w:rFonts w:ascii="Times New Roman" w:hAnsi="Times New Roman" w:cs="Times New Roman"/>
          <w:sz w:val="24"/>
          <w:szCs w:val="20"/>
        </w:rPr>
        <w:t xml:space="preserve"> in s tem prakso, ki nam ustreza</w:t>
      </w:r>
      <w:r w:rsidR="00C7475C">
        <w:rPr>
          <w:rFonts w:ascii="Times New Roman" w:hAnsi="Times New Roman" w:cs="Times New Roman"/>
          <w:sz w:val="24"/>
          <w:szCs w:val="20"/>
        </w:rPr>
        <w:t xml:space="preserve"> </w:t>
      </w:r>
      <w:r w:rsidR="00C7475C">
        <w:rPr>
          <w:rFonts w:ascii="Times New Roman" w:hAnsi="Times New Roman" w:cs="Times New Roman"/>
          <w:sz w:val="24"/>
          <w:szCs w:val="20"/>
        </w:rPr>
        <w:fldChar w:fldCharType="begin"/>
      </w:r>
      <w:r w:rsidR="00C7475C">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00C7475C">
        <w:rPr>
          <w:rFonts w:ascii="Times New Roman" w:hAnsi="Times New Roman" w:cs="Times New Roman"/>
          <w:sz w:val="24"/>
          <w:szCs w:val="20"/>
        </w:rPr>
        <w:fldChar w:fldCharType="separate"/>
      </w:r>
      <w:r w:rsidR="00C7475C" w:rsidRPr="00C7475C">
        <w:rPr>
          <w:rFonts w:ascii="Times New Roman" w:hAnsi="Times New Roman" w:cs="Times New Roman"/>
          <w:sz w:val="24"/>
        </w:rPr>
        <w:t>(Ambler 2002, 9)</w:t>
      </w:r>
      <w:r w:rsidR="00C7475C">
        <w:rPr>
          <w:rFonts w:ascii="Times New Roman" w:hAnsi="Times New Roman" w:cs="Times New Roman"/>
          <w:sz w:val="24"/>
          <w:szCs w:val="20"/>
        </w:rPr>
        <w:fldChar w:fldCharType="end"/>
      </w:r>
      <w:r w:rsidR="00C7475C">
        <w:rPr>
          <w:rFonts w:ascii="Times New Roman" w:hAnsi="Times New Roman" w:cs="Times New Roman"/>
          <w:sz w:val="24"/>
          <w:szCs w:val="20"/>
        </w:rPr>
        <w:t>.</w:t>
      </w:r>
      <w:r w:rsidR="00E835E9">
        <w:rPr>
          <w:rFonts w:ascii="Times New Roman" w:hAnsi="Times New Roman" w:cs="Times New Roman"/>
          <w:sz w:val="24"/>
          <w:szCs w:val="20"/>
        </w:rPr>
        <w:t xml:space="preserve"> </w:t>
      </w:r>
      <w:r w:rsidR="007A5B25">
        <w:rPr>
          <w:rFonts w:ascii="Times New Roman" w:hAnsi="Times New Roman" w:cs="Times New Roman"/>
          <w:sz w:val="24"/>
          <w:szCs w:val="20"/>
        </w:rPr>
        <w:t>AM nam ponuja različne prakse, ki so se razvile</w:t>
      </w:r>
      <w:r w:rsidR="00ED3906">
        <w:rPr>
          <w:rFonts w:ascii="Times New Roman" w:hAnsi="Times New Roman" w:cs="Times New Roman"/>
          <w:sz w:val="24"/>
          <w:szCs w:val="20"/>
        </w:rPr>
        <w:t xml:space="preserve"> na podlagi osnovnih kategorij</w:t>
      </w:r>
      <w:r w:rsidR="009D7252">
        <w:rPr>
          <w:rFonts w:ascii="Times New Roman" w:hAnsi="Times New Roman" w:cs="Times New Roman"/>
          <w:sz w:val="24"/>
          <w:szCs w:val="20"/>
        </w:rPr>
        <w:t xml:space="preserve"> (pog. 6.1)</w:t>
      </w:r>
      <w:r w:rsidR="003E79C0">
        <w:rPr>
          <w:rFonts w:ascii="Times New Roman" w:hAnsi="Times New Roman" w:cs="Times New Roman"/>
          <w:sz w:val="24"/>
          <w:szCs w:val="20"/>
        </w:rPr>
        <w:t xml:space="preserve"> </w:t>
      </w:r>
      <w:r w:rsidR="007A5B25">
        <w:rPr>
          <w:rFonts w:ascii="Times New Roman" w:hAnsi="Times New Roman" w:cs="Times New Roman"/>
          <w:sz w:val="24"/>
          <w:szCs w:val="20"/>
        </w:rPr>
        <w:t>znotraj posameznih</w:t>
      </w:r>
      <w:r w:rsidR="000B291F">
        <w:rPr>
          <w:rFonts w:ascii="Times New Roman" w:hAnsi="Times New Roman" w:cs="Times New Roman"/>
          <w:sz w:val="24"/>
          <w:szCs w:val="20"/>
        </w:rPr>
        <w:t xml:space="preserve"> agilnih</w:t>
      </w:r>
      <w:r w:rsidR="007A5B25">
        <w:rPr>
          <w:rFonts w:ascii="Times New Roman" w:hAnsi="Times New Roman" w:cs="Times New Roman"/>
          <w:sz w:val="24"/>
          <w:szCs w:val="20"/>
        </w:rPr>
        <w:t xml:space="preserve"> procesnih modelov</w:t>
      </w:r>
      <w:r w:rsidR="00C0325A">
        <w:rPr>
          <w:rFonts w:ascii="Times New Roman" w:hAnsi="Times New Roman" w:cs="Times New Roman"/>
          <w:sz w:val="24"/>
          <w:szCs w:val="20"/>
        </w:rPr>
        <w:t>.</w:t>
      </w:r>
      <w:r w:rsidR="009A4AEF">
        <w:rPr>
          <w:rFonts w:ascii="Times New Roman" w:hAnsi="Times New Roman" w:cs="Times New Roman"/>
          <w:sz w:val="24"/>
          <w:szCs w:val="20"/>
        </w:rPr>
        <w:t xml:space="preserve"> Nekaj vidnejših</w:t>
      </w:r>
      <w:r w:rsidR="00455D4C">
        <w:rPr>
          <w:rFonts w:ascii="Times New Roman" w:hAnsi="Times New Roman" w:cs="Times New Roman"/>
          <w:sz w:val="24"/>
          <w:szCs w:val="20"/>
        </w:rPr>
        <w:t xml:space="preserve"> praks posameznih procesnih modelov</w:t>
      </w:r>
      <w:r w:rsidR="009A4AEF">
        <w:rPr>
          <w:rFonts w:ascii="Times New Roman" w:hAnsi="Times New Roman" w:cs="Times New Roman"/>
          <w:sz w:val="24"/>
          <w:szCs w:val="20"/>
        </w:rPr>
        <w:t xml:space="preserve"> je predstavljenih v PRILOGA F.</w:t>
      </w:r>
      <w:r w:rsidR="00455D4C">
        <w:rPr>
          <w:rFonts w:ascii="Times New Roman" w:hAnsi="Times New Roman" w:cs="Times New Roman"/>
          <w:sz w:val="24"/>
          <w:szCs w:val="20"/>
        </w:rPr>
        <w:t xml:space="preserve"> </w:t>
      </w:r>
      <w:r w:rsidR="007C5363">
        <w:rPr>
          <w:rFonts w:ascii="Times New Roman" w:hAnsi="Times New Roman" w:cs="Times New Roman"/>
          <w:sz w:val="24"/>
          <w:szCs w:val="20"/>
        </w:rPr>
        <w:t>Te prakse nato uporabimo za podpo</w:t>
      </w:r>
      <w:r w:rsidR="001349A8">
        <w:rPr>
          <w:rFonts w:ascii="Times New Roman" w:hAnsi="Times New Roman" w:cs="Times New Roman"/>
          <w:sz w:val="24"/>
          <w:szCs w:val="20"/>
        </w:rPr>
        <w:t>ro</w:t>
      </w:r>
      <w:r w:rsidR="00CD4A44">
        <w:rPr>
          <w:rFonts w:ascii="Times New Roman" w:hAnsi="Times New Roman" w:cs="Times New Roman"/>
          <w:sz w:val="24"/>
          <w:szCs w:val="20"/>
        </w:rPr>
        <w:t xml:space="preserve"> našemu</w:t>
      </w:r>
      <w:r w:rsidR="001349A8">
        <w:rPr>
          <w:rFonts w:ascii="Times New Roman" w:hAnsi="Times New Roman" w:cs="Times New Roman"/>
          <w:sz w:val="24"/>
          <w:szCs w:val="20"/>
        </w:rPr>
        <w:t xml:space="preserve"> temeljnemu procesu v kombinaciji s popolnim agilnim procesom (sl. 6.6) </w:t>
      </w:r>
      <w:r w:rsidR="001349A8">
        <w:rPr>
          <w:rFonts w:ascii="Times New Roman" w:hAnsi="Times New Roman" w:cs="Times New Roman"/>
          <w:sz w:val="24"/>
          <w:szCs w:val="20"/>
        </w:rPr>
        <w:fldChar w:fldCharType="begin"/>
      </w:r>
      <w:r w:rsidR="001349A8">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001349A8">
        <w:rPr>
          <w:rFonts w:ascii="Times New Roman" w:hAnsi="Times New Roman" w:cs="Times New Roman"/>
          <w:sz w:val="24"/>
          <w:szCs w:val="20"/>
        </w:rPr>
        <w:fldChar w:fldCharType="separate"/>
      </w:r>
      <w:r w:rsidR="001349A8" w:rsidRPr="001349A8">
        <w:rPr>
          <w:rFonts w:ascii="Times New Roman" w:hAnsi="Times New Roman" w:cs="Times New Roman"/>
          <w:sz w:val="24"/>
        </w:rPr>
        <w:t>(Ambler 2002, 10)</w:t>
      </w:r>
      <w:r w:rsidR="001349A8">
        <w:rPr>
          <w:rFonts w:ascii="Times New Roman" w:hAnsi="Times New Roman" w:cs="Times New Roman"/>
          <w:sz w:val="24"/>
          <w:szCs w:val="20"/>
        </w:rPr>
        <w:fldChar w:fldCharType="end"/>
      </w:r>
      <w:r w:rsidR="001349A8">
        <w:rPr>
          <w:rFonts w:ascii="Times New Roman" w:hAnsi="Times New Roman" w:cs="Times New Roman"/>
          <w:sz w:val="24"/>
          <w:szCs w:val="20"/>
        </w:rPr>
        <w:t>.</w:t>
      </w:r>
    </w:p>
    <w:p w:rsidR="00B61CF6" w:rsidRDefault="005C354C" w:rsidP="000C57EC">
      <w:pPr>
        <w:contextualSpacing/>
        <w:jc w:val="both"/>
        <w:rPr>
          <w:rFonts w:ascii="Times New Roman" w:hAnsi="Times New Roman" w:cs="Times New Roman"/>
          <w:sz w:val="24"/>
          <w:szCs w:val="20"/>
        </w:rPr>
      </w:pPr>
      <w:r>
        <w:rPr>
          <w:rFonts w:ascii="Times New Roman" w:hAnsi="Times New Roman" w:cs="Times New Roman"/>
          <w:sz w:val="24"/>
          <w:szCs w:val="20"/>
        </w:rPr>
        <w:t>V razvoju video iger obstajajo</w:t>
      </w:r>
      <w:r w:rsidR="007A5B25">
        <w:rPr>
          <w:rFonts w:ascii="Times New Roman" w:hAnsi="Times New Roman" w:cs="Times New Roman"/>
          <w:sz w:val="24"/>
          <w:szCs w:val="20"/>
        </w:rPr>
        <w:t xml:space="preserve"> tudi</w:t>
      </w:r>
      <w:r>
        <w:rPr>
          <w:rFonts w:ascii="Times New Roman" w:hAnsi="Times New Roman" w:cs="Times New Roman"/>
          <w:sz w:val="24"/>
          <w:szCs w:val="20"/>
        </w:rPr>
        <w:t xml:space="preserve"> neke osrednje usmeritve, ki omogočajo uspeh projektov</w:t>
      </w:r>
      <w:r w:rsidR="008D2F6B">
        <w:rPr>
          <w:rFonts w:ascii="Times New Roman" w:hAnsi="Times New Roman" w:cs="Times New Roman"/>
          <w:sz w:val="24"/>
          <w:szCs w:val="20"/>
        </w:rPr>
        <w:t>.</w:t>
      </w:r>
      <w:r w:rsidR="00ED53F6">
        <w:rPr>
          <w:rFonts w:ascii="Times New Roman" w:hAnsi="Times New Roman" w:cs="Times New Roman"/>
          <w:sz w:val="24"/>
          <w:szCs w:val="20"/>
        </w:rPr>
        <w:t xml:space="preserve"> </w:t>
      </w:r>
      <w:r w:rsidR="00610E4B">
        <w:rPr>
          <w:rFonts w:ascii="Times New Roman" w:hAnsi="Times New Roman" w:cs="Times New Roman"/>
          <w:sz w:val="24"/>
          <w:szCs w:val="20"/>
        </w:rPr>
        <w:t>P</w:t>
      </w:r>
      <w:r w:rsidR="00FF4A15">
        <w:rPr>
          <w:rFonts w:ascii="Times New Roman" w:hAnsi="Times New Roman" w:cs="Times New Roman"/>
          <w:sz w:val="24"/>
          <w:szCs w:val="20"/>
        </w:rPr>
        <w:t>otrebno</w:t>
      </w:r>
      <w:r w:rsidR="00610E4B">
        <w:rPr>
          <w:rFonts w:ascii="Times New Roman" w:hAnsi="Times New Roman" w:cs="Times New Roman"/>
          <w:sz w:val="24"/>
          <w:szCs w:val="20"/>
        </w:rPr>
        <w:t xml:space="preserve"> je</w:t>
      </w:r>
      <w:r w:rsidR="0055240C">
        <w:rPr>
          <w:rFonts w:ascii="Times New Roman" w:hAnsi="Times New Roman" w:cs="Times New Roman"/>
          <w:sz w:val="24"/>
          <w:szCs w:val="20"/>
        </w:rPr>
        <w:t xml:space="preserve"> zagotoviti: </w:t>
      </w:r>
      <w:r w:rsidR="009F5831">
        <w:rPr>
          <w:rFonts w:ascii="Times New Roman" w:hAnsi="Times New Roman" w:cs="Times New Roman"/>
          <w:sz w:val="24"/>
          <w:szCs w:val="20"/>
        </w:rPr>
        <w:t>načrt projekta</w:t>
      </w:r>
      <w:r w:rsidR="0055240C">
        <w:rPr>
          <w:rFonts w:ascii="Times New Roman" w:hAnsi="Times New Roman" w:cs="Times New Roman"/>
          <w:sz w:val="24"/>
          <w:szCs w:val="20"/>
        </w:rPr>
        <w:t>, razumljiv tehnični in časovni načrt</w:t>
      </w:r>
      <w:r w:rsidR="000535B3">
        <w:rPr>
          <w:rFonts w:ascii="Times New Roman" w:hAnsi="Times New Roman" w:cs="Times New Roman"/>
          <w:sz w:val="24"/>
          <w:szCs w:val="20"/>
        </w:rPr>
        <w:t>, razumevanje tveganj in znanje ponastavitve projekta v težavah</w:t>
      </w:r>
      <w:r w:rsidR="00C6747F">
        <w:rPr>
          <w:rFonts w:ascii="Times New Roman" w:hAnsi="Times New Roman" w:cs="Times New Roman"/>
          <w:sz w:val="24"/>
          <w:szCs w:val="20"/>
        </w:rPr>
        <w:t xml:space="preserve"> </w:t>
      </w:r>
      <w:r w:rsidR="00C6747F">
        <w:rPr>
          <w:rFonts w:ascii="Times New Roman" w:hAnsi="Times New Roman" w:cs="Times New Roman"/>
          <w:sz w:val="24"/>
          <w:szCs w:val="20"/>
        </w:rPr>
        <w:fldChar w:fldCharType="begin"/>
      </w:r>
      <w:r w:rsidR="00C6747F">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C6747F">
        <w:rPr>
          <w:rFonts w:ascii="Times New Roman" w:hAnsi="Times New Roman" w:cs="Times New Roman"/>
          <w:sz w:val="24"/>
          <w:szCs w:val="20"/>
        </w:rPr>
        <w:fldChar w:fldCharType="separate"/>
      </w:r>
      <w:r w:rsidR="00C6747F" w:rsidRPr="00C6747F">
        <w:rPr>
          <w:rFonts w:ascii="Times New Roman" w:hAnsi="Times New Roman" w:cs="Times New Roman"/>
          <w:sz w:val="24"/>
        </w:rPr>
        <w:t>(Bates 2004, 219)</w:t>
      </w:r>
      <w:r w:rsidR="00C6747F">
        <w:rPr>
          <w:rFonts w:ascii="Times New Roman" w:hAnsi="Times New Roman" w:cs="Times New Roman"/>
          <w:sz w:val="24"/>
          <w:szCs w:val="20"/>
        </w:rPr>
        <w:fldChar w:fldCharType="end"/>
      </w:r>
      <w:r w:rsidR="00923314">
        <w:rPr>
          <w:rFonts w:ascii="Times New Roman" w:hAnsi="Times New Roman" w:cs="Times New Roman"/>
          <w:sz w:val="24"/>
          <w:szCs w:val="20"/>
        </w:rPr>
        <w:t>, ki predstavljajo bolj tehnične usmeritve. Ne tehnične predstavljajo: vzdrževanje komunikacije (z ekipo in vodstvom), sledenje stroškom,</w:t>
      </w:r>
      <w:r w:rsidR="00234BF3">
        <w:rPr>
          <w:rFonts w:ascii="Times New Roman" w:hAnsi="Times New Roman" w:cs="Times New Roman"/>
          <w:sz w:val="24"/>
          <w:szCs w:val="20"/>
        </w:rPr>
        <w:t xml:space="preserve"> vzdrževanje ekipnega duha in identitete</w:t>
      </w:r>
      <w:r w:rsidR="00FF7763">
        <w:rPr>
          <w:rFonts w:ascii="Times New Roman" w:hAnsi="Times New Roman" w:cs="Times New Roman"/>
          <w:sz w:val="24"/>
          <w:szCs w:val="20"/>
        </w:rPr>
        <w:t xml:space="preserve"> </w:t>
      </w:r>
      <w:r w:rsidR="00FF7763">
        <w:rPr>
          <w:rFonts w:ascii="Times New Roman" w:hAnsi="Times New Roman" w:cs="Times New Roman"/>
          <w:sz w:val="24"/>
          <w:szCs w:val="20"/>
        </w:rPr>
        <w:fldChar w:fldCharType="begin"/>
      </w:r>
      <w:r w:rsidR="00FF7763">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FF7763">
        <w:rPr>
          <w:rFonts w:ascii="Times New Roman" w:hAnsi="Times New Roman" w:cs="Times New Roman"/>
          <w:sz w:val="24"/>
          <w:szCs w:val="20"/>
        </w:rPr>
        <w:fldChar w:fldCharType="separate"/>
      </w:r>
      <w:r w:rsidR="00FF7763" w:rsidRPr="00FF7763">
        <w:rPr>
          <w:rFonts w:ascii="Times New Roman" w:hAnsi="Times New Roman" w:cs="Times New Roman"/>
          <w:sz w:val="24"/>
        </w:rPr>
        <w:t>(Bates 2004, 213)</w:t>
      </w:r>
      <w:r w:rsidR="00FF7763">
        <w:rPr>
          <w:rFonts w:ascii="Times New Roman" w:hAnsi="Times New Roman" w:cs="Times New Roman"/>
          <w:sz w:val="24"/>
          <w:szCs w:val="20"/>
        </w:rPr>
        <w:fldChar w:fldCharType="end"/>
      </w:r>
      <w:r w:rsidR="00234BF3">
        <w:rPr>
          <w:rFonts w:ascii="Times New Roman" w:hAnsi="Times New Roman" w:cs="Times New Roman"/>
          <w:sz w:val="24"/>
          <w:szCs w:val="20"/>
        </w:rPr>
        <w:t>.</w:t>
      </w:r>
      <w:r w:rsidR="00A84453">
        <w:rPr>
          <w:rFonts w:ascii="Times New Roman" w:hAnsi="Times New Roman" w:cs="Times New Roman"/>
          <w:sz w:val="24"/>
          <w:szCs w:val="20"/>
        </w:rPr>
        <w:t xml:space="preserve"> Vse te usmeritve lahko zadovoljimo z izbiro pravega orodja</w:t>
      </w:r>
      <w:r w:rsidR="00DB5F3B">
        <w:rPr>
          <w:rFonts w:ascii="Times New Roman" w:hAnsi="Times New Roman" w:cs="Times New Roman"/>
          <w:sz w:val="24"/>
          <w:szCs w:val="20"/>
        </w:rPr>
        <w:t xml:space="preserve"> ali več njih</w:t>
      </w:r>
      <w:r w:rsidR="00A84453">
        <w:rPr>
          <w:rFonts w:ascii="Times New Roman" w:hAnsi="Times New Roman" w:cs="Times New Roman"/>
          <w:sz w:val="24"/>
          <w:szCs w:val="20"/>
        </w:rPr>
        <w:t>. Če pa se orodje ne izkaže za pravo v na</w:t>
      </w:r>
      <w:r w:rsidR="00A01A7F">
        <w:rPr>
          <w:rFonts w:ascii="Times New Roman" w:hAnsi="Times New Roman" w:cs="Times New Roman"/>
          <w:sz w:val="24"/>
          <w:szCs w:val="20"/>
        </w:rPr>
        <w:t>slednji iteraciji izberemo drugega</w:t>
      </w:r>
      <w:r w:rsidR="00A84453">
        <w:rPr>
          <w:rFonts w:ascii="Times New Roman" w:hAnsi="Times New Roman" w:cs="Times New Roman"/>
          <w:sz w:val="24"/>
          <w:szCs w:val="20"/>
        </w:rPr>
        <w:t>.</w:t>
      </w:r>
    </w:p>
    <w:p w:rsidR="00CE557F" w:rsidRDefault="00517196" w:rsidP="000C57EC">
      <w:pPr>
        <w:contextualSpacing/>
        <w:jc w:val="both"/>
        <w:rPr>
          <w:rFonts w:ascii="Times New Roman" w:hAnsi="Times New Roman" w:cs="Times New Roman"/>
          <w:sz w:val="24"/>
          <w:szCs w:val="20"/>
        </w:rPr>
      </w:pPr>
      <w:r>
        <w:rPr>
          <w:rFonts w:ascii="Times New Roman" w:hAnsi="Times New Roman" w:cs="Times New Roman"/>
          <w:sz w:val="24"/>
          <w:szCs w:val="20"/>
        </w:rPr>
        <w:t>Pri načrtovanju razvoja</w:t>
      </w:r>
      <w:r w:rsidR="00171AF9">
        <w:rPr>
          <w:rFonts w:ascii="Times New Roman" w:hAnsi="Times New Roman" w:cs="Times New Roman"/>
          <w:sz w:val="24"/>
          <w:szCs w:val="20"/>
        </w:rPr>
        <w:t xml:space="preserve"> </w:t>
      </w:r>
      <w:r w:rsidR="00123C7C">
        <w:rPr>
          <w:rFonts w:ascii="Times New Roman" w:hAnsi="Times New Roman" w:cs="Times New Roman"/>
          <w:sz w:val="24"/>
          <w:szCs w:val="20"/>
        </w:rPr>
        <w:t xml:space="preserve">je priporočljiva fragmentacija večjih nalog v manjše </w:t>
      </w:r>
      <w:r w:rsidR="004862FA">
        <w:rPr>
          <w:rFonts w:ascii="Times New Roman" w:hAnsi="Times New Roman" w:cs="Times New Roman"/>
          <w:sz w:val="24"/>
          <w:szCs w:val="20"/>
        </w:rPr>
        <w:t>obvladljive</w:t>
      </w:r>
      <w:r w:rsidR="00123C7C">
        <w:rPr>
          <w:rFonts w:ascii="Times New Roman" w:hAnsi="Times New Roman" w:cs="Times New Roman"/>
          <w:sz w:val="24"/>
          <w:szCs w:val="20"/>
        </w:rPr>
        <w:t xml:space="preserve"> naloge</w:t>
      </w:r>
      <w:r w:rsidR="00821CFB">
        <w:rPr>
          <w:rFonts w:ascii="Times New Roman" w:hAnsi="Times New Roman" w:cs="Times New Roman"/>
          <w:sz w:val="24"/>
          <w:szCs w:val="20"/>
        </w:rPr>
        <w:t xml:space="preserve"> </w:t>
      </w:r>
      <w:r w:rsidR="00821CFB">
        <w:rPr>
          <w:rFonts w:ascii="Times New Roman" w:hAnsi="Times New Roman" w:cs="Times New Roman"/>
          <w:sz w:val="24"/>
          <w:szCs w:val="20"/>
        </w:rPr>
        <w:fldChar w:fldCharType="begin"/>
      </w:r>
      <w:r w:rsidR="00821CFB">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821CFB">
        <w:rPr>
          <w:rFonts w:ascii="Times New Roman" w:hAnsi="Times New Roman" w:cs="Times New Roman"/>
          <w:sz w:val="24"/>
          <w:szCs w:val="20"/>
        </w:rPr>
        <w:fldChar w:fldCharType="separate"/>
      </w:r>
      <w:r w:rsidR="00821CFB" w:rsidRPr="00821CFB">
        <w:rPr>
          <w:rFonts w:ascii="Times New Roman" w:hAnsi="Times New Roman" w:cs="Times New Roman"/>
          <w:sz w:val="24"/>
        </w:rPr>
        <w:t>(Bates 2004, 212)</w:t>
      </w:r>
      <w:r w:rsidR="00821CFB">
        <w:rPr>
          <w:rFonts w:ascii="Times New Roman" w:hAnsi="Times New Roman" w:cs="Times New Roman"/>
          <w:sz w:val="24"/>
          <w:szCs w:val="20"/>
        </w:rPr>
        <w:fldChar w:fldCharType="end"/>
      </w:r>
      <w:r w:rsidR="00AE1C26">
        <w:rPr>
          <w:rFonts w:ascii="Times New Roman" w:hAnsi="Times New Roman" w:cs="Times New Roman"/>
          <w:sz w:val="24"/>
          <w:szCs w:val="20"/>
        </w:rPr>
        <w:t>.</w:t>
      </w:r>
      <w:r w:rsidR="00FA1A85">
        <w:rPr>
          <w:rFonts w:ascii="Times New Roman" w:hAnsi="Times New Roman" w:cs="Times New Roman"/>
          <w:sz w:val="24"/>
          <w:szCs w:val="20"/>
        </w:rPr>
        <w:t xml:space="preserve"> Za takšno opravilo je priporočljiva uporaba</w:t>
      </w:r>
      <w:r w:rsidR="00A14887">
        <w:rPr>
          <w:rFonts w:ascii="Times New Roman" w:hAnsi="Times New Roman" w:cs="Times New Roman"/>
          <w:sz w:val="24"/>
          <w:szCs w:val="20"/>
        </w:rPr>
        <w:t xml:space="preserve"> Scrum praks</w:t>
      </w:r>
      <w:r w:rsidR="0022793D">
        <w:rPr>
          <w:rFonts w:ascii="Times New Roman" w:hAnsi="Times New Roman" w:cs="Times New Roman"/>
          <w:sz w:val="24"/>
          <w:szCs w:val="20"/>
        </w:rPr>
        <w:t>e definiranja zgodb</w:t>
      </w:r>
      <w:r w:rsidR="00C14248">
        <w:rPr>
          <w:rFonts w:ascii="Times New Roman" w:hAnsi="Times New Roman" w:cs="Times New Roman"/>
          <w:sz w:val="24"/>
          <w:szCs w:val="20"/>
        </w:rPr>
        <w:t>.</w:t>
      </w:r>
      <w:r w:rsidR="00442CA5">
        <w:rPr>
          <w:rFonts w:ascii="Times New Roman" w:hAnsi="Times New Roman" w:cs="Times New Roman"/>
          <w:sz w:val="24"/>
          <w:szCs w:val="20"/>
        </w:rPr>
        <w:t xml:space="preserve"> Kot smo spoznali pa je Scrum le orodje za upravljanje in ne vsebuje tehničnih aspektov vodenj</w:t>
      </w:r>
      <w:r w:rsidR="009F6D7B">
        <w:rPr>
          <w:rFonts w:ascii="Times New Roman" w:hAnsi="Times New Roman" w:cs="Times New Roman"/>
          <w:sz w:val="24"/>
          <w:szCs w:val="20"/>
        </w:rPr>
        <w:t>a projekta. Zato s</w:t>
      </w:r>
      <w:r w:rsidR="00B11B7B">
        <w:rPr>
          <w:rFonts w:ascii="Times New Roman" w:hAnsi="Times New Roman" w:cs="Times New Roman"/>
          <w:sz w:val="24"/>
          <w:szCs w:val="20"/>
        </w:rPr>
        <w:t>o najverjetneje p</w:t>
      </w:r>
      <w:r w:rsidR="00E328D0">
        <w:rPr>
          <w:rFonts w:ascii="Times New Roman" w:hAnsi="Times New Roman" w:cs="Times New Roman"/>
          <w:sz w:val="24"/>
          <w:szCs w:val="20"/>
        </w:rPr>
        <w:t>odjetja</w:t>
      </w:r>
      <w:r w:rsidR="00B11B7B">
        <w:rPr>
          <w:rFonts w:ascii="Times New Roman" w:hAnsi="Times New Roman" w:cs="Times New Roman"/>
          <w:sz w:val="24"/>
          <w:szCs w:val="20"/>
        </w:rPr>
        <w:t xml:space="preserve"> </w:t>
      </w:r>
      <w:r w:rsidR="00E328D0">
        <w:rPr>
          <w:rFonts w:ascii="Times New Roman" w:hAnsi="Times New Roman" w:cs="Times New Roman"/>
          <w:sz w:val="24"/>
          <w:szCs w:val="20"/>
        </w:rPr>
        <w:t>Scrum</w:t>
      </w:r>
      <w:r w:rsidR="00E85017">
        <w:rPr>
          <w:rFonts w:ascii="Times New Roman" w:hAnsi="Times New Roman" w:cs="Times New Roman"/>
          <w:sz w:val="24"/>
          <w:szCs w:val="20"/>
        </w:rPr>
        <w:t xml:space="preserve"> metodologijo</w:t>
      </w:r>
      <w:bookmarkStart w:id="0" w:name="_GoBack"/>
      <w:bookmarkEnd w:id="0"/>
      <w:r w:rsidR="00E328D0">
        <w:rPr>
          <w:rFonts w:ascii="Times New Roman" w:hAnsi="Times New Roman" w:cs="Times New Roman"/>
          <w:sz w:val="24"/>
          <w:szCs w:val="20"/>
        </w:rPr>
        <w:t xml:space="preserve"> posvojila v različnih oblikah</w:t>
      </w:r>
      <w:r w:rsidR="002E30CE">
        <w:rPr>
          <w:rFonts w:ascii="Times New Roman" w:hAnsi="Times New Roman" w:cs="Times New Roman"/>
          <w:sz w:val="24"/>
          <w:szCs w:val="20"/>
        </w:rPr>
        <w:t>.</w:t>
      </w:r>
      <w:r w:rsidR="00CE557F">
        <w:rPr>
          <w:rFonts w:ascii="Times New Roman" w:hAnsi="Times New Roman" w:cs="Times New Roman"/>
          <w:sz w:val="24"/>
          <w:szCs w:val="20"/>
        </w:rPr>
        <w:t xml:space="preserve"> Dr. Lennart E. Nacke za Novak (2012) navaja:</w:t>
      </w:r>
    </w:p>
    <w:p w:rsidR="00CE557F" w:rsidRDefault="00CE557F" w:rsidP="000C57EC">
      <w:pPr>
        <w:contextualSpacing/>
        <w:jc w:val="both"/>
        <w:rPr>
          <w:rFonts w:ascii="Times New Roman" w:hAnsi="Times New Roman" w:cs="Times New Roman"/>
          <w:sz w:val="24"/>
          <w:szCs w:val="20"/>
        </w:rPr>
      </w:pPr>
    </w:p>
    <w:p w:rsidR="000C4F02" w:rsidRPr="00FB24AE" w:rsidRDefault="00CE557F" w:rsidP="009D4DF7">
      <w:pPr>
        <w:ind w:left="708"/>
        <w:contextualSpacing/>
        <w:jc w:val="both"/>
        <w:rPr>
          <w:rFonts w:ascii="Times New Roman" w:hAnsi="Times New Roman" w:cs="Times New Roman"/>
          <w:i/>
          <w:sz w:val="24"/>
          <w:szCs w:val="20"/>
        </w:rPr>
      </w:pPr>
      <w:r w:rsidRPr="00FB24AE">
        <w:rPr>
          <w:rFonts w:ascii="Times New Roman" w:hAnsi="Times New Roman" w:cs="Times New Roman"/>
          <w:i/>
          <w:sz w:val="24"/>
          <w:szCs w:val="20"/>
        </w:rPr>
        <w:t>V naši ekipi smo dodali samolepilne liste na tablo za spremljanje nalog, kar omogoča izogibanje presežku poročanja in vizualno predstavo napredka posameznikov ali njihovih težav vsem v razvoju.</w:t>
      </w:r>
      <w:r w:rsidR="00F4016F" w:rsidRPr="00FB24AE">
        <w:rPr>
          <w:rFonts w:ascii="Times New Roman" w:hAnsi="Times New Roman" w:cs="Times New Roman"/>
          <w:i/>
          <w:sz w:val="24"/>
          <w:szCs w:val="20"/>
        </w:rPr>
        <w:t xml:space="preserve"> Dr. Lennart E. Nacke.</w:t>
      </w:r>
      <w:r w:rsidR="006075B4" w:rsidRPr="00FB24AE">
        <w:rPr>
          <w:rFonts w:ascii="Times New Roman" w:hAnsi="Times New Roman" w:cs="Times New Roman"/>
          <w:i/>
          <w:sz w:val="24"/>
          <w:szCs w:val="20"/>
        </w:rPr>
        <w:t xml:space="preserve"> </w:t>
      </w:r>
    </w:p>
    <w:p w:rsidR="00E8429A" w:rsidRDefault="00E8429A" w:rsidP="000C57EC">
      <w:pPr>
        <w:contextualSpacing/>
        <w:jc w:val="both"/>
        <w:rPr>
          <w:rFonts w:ascii="Times New Roman" w:hAnsi="Times New Roman" w:cs="Times New Roman"/>
          <w:sz w:val="24"/>
          <w:szCs w:val="20"/>
        </w:rPr>
      </w:pPr>
    </w:p>
    <w:p w:rsidR="0026716E" w:rsidRDefault="00F2317B" w:rsidP="000C57EC">
      <w:pPr>
        <w:contextualSpacing/>
        <w:jc w:val="both"/>
        <w:rPr>
          <w:rFonts w:ascii="Times New Roman" w:hAnsi="Times New Roman" w:cs="Times New Roman"/>
          <w:sz w:val="24"/>
          <w:szCs w:val="20"/>
        </w:rPr>
      </w:pPr>
      <w:r>
        <w:rPr>
          <w:rFonts w:ascii="Times New Roman" w:hAnsi="Times New Roman" w:cs="Times New Roman"/>
          <w:sz w:val="24"/>
          <w:szCs w:val="20"/>
        </w:rPr>
        <w:t xml:space="preserve">To nakazuje na uporabo hibrida </w:t>
      </w:r>
      <w:r w:rsidR="00DA1EC6">
        <w:rPr>
          <w:rFonts w:ascii="Times New Roman" w:hAnsi="Times New Roman" w:cs="Times New Roman"/>
          <w:sz w:val="24"/>
          <w:szCs w:val="20"/>
        </w:rPr>
        <w:t>Sc</w:t>
      </w:r>
      <w:r w:rsidR="00FB0866">
        <w:rPr>
          <w:rFonts w:ascii="Times New Roman" w:hAnsi="Times New Roman" w:cs="Times New Roman"/>
          <w:sz w:val="24"/>
          <w:szCs w:val="20"/>
        </w:rPr>
        <w:t>rum in Kanban metodologij</w:t>
      </w:r>
      <w:r w:rsidR="007B6991">
        <w:rPr>
          <w:rFonts w:ascii="Times New Roman" w:hAnsi="Times New Roman" w:cs="Times New Roman"/>
          <w:sz w:val="24"/>
          <w:szCs w:val="20"/>
        </w:rPr>
        <w:t>e</w:t>
      </w:r>
      <w:r w:rsidR="00FB0866">
        <w:rPr>
          <w:rFonts w:ascii="Times New Roman" w:hAnsi="Times New Roman" w:cs="Times New Roman"/>
          <w:sz w:val="24"/>
          <w:szCs w:val="20"/>
        </w:rPr>
        <w:t>, ki jo</w:t>
      </w:r>
      <w:r w:rsidR="00DA1EC6">
        <w:rPr>
          <w:rFonts w:ascii="Times New Roman" w:hAnsi="Times New Roman" w:cs="Times New Roman"/>
          <w:sz w:val="24"/>
          <w:szCs w:val="20"/>
        </w:rPr>
        <w:t xml:space="preserve"> predstavita </w:t>
      </w:r>
      <w:r w:rsidR="009D4DF7">
        <w:rPr>
          <w:rFonts w:ascii="Times New Roman" w:hAnsi="Times New Roman" w:cs="Times New Roman"/>
          <w:sz w:val="24"/>
          <w:szCs w:val="20"/>
        </w:rPr>
        <w:t>Yilmaz in O'Connor</w:t>
      </w:r>
      <w:r w:rsidR="00DA1EC6">
        <w:rPr>
          <w:rFonts w:ascii="Times New Roman" w:hAnsi="Times New Roman" w:cs="Times New Roman"/>
          <w:sz w:val="24"/>
          <w:szCs w:val="20"/>
        </w:rPr>
        <w:t xml:space="preserve">. </w:t>
      </w:r>
      <w:r w:rsidR="00121540">
        <w:rPr>
          <w:rFonts w:ascii="Times New Roman" w:hAnsi="Times New Roman" w:cs="Times New Roman"/>
          <w:sz w:val="24"/>
          <w:szCs w:val="20"/>
        </w:rPr>
        <w:t>Imenovan</w:t>
      </w:r>
      <w:r w:rsidR="00DA46FD">
        <w:rPr>
          <w:rFonts w:ascii="Times New Roman" w:hAnsi="Times New Roman" w:cs="Times New Roman"/>
          <w:sz w:val="24"/>
          <w:szCs w:val="20"/>
        </w:rPr>
        <w:t>a</w:t>
      </w:r>
      <w:r w:rsidR="00121540">
        <w:rPr>
          <w:rFonts w:ascii="Times New Roman" w:hAnsi="Times New Roman" w:cs="Times New Roman"/>
          <w:sz w:val="24"/>
          <w:szCs w:val="20"/>
        </w:rPr>
        <w:t xml:space="preserve"> Scrumban, </w:t>
      </w:r>
      <w:r w:rsidR="009D4DF7">
        <w:rPr>
          <w:rFonts w:ascii="Times New Roman" w:hAnsi="Times New Roman" w:cs="Times New Roman"/>
          <w:sz w:val="24"/>
          <w:szCs w:val="20"/>
        </w:rPr>
        <w:t>omogoča, da so deležniki razvojnega proces</w:t>
      </w:r>
      <w:r w:rsidR="00631352">
        <w:rPr>
          <w:rFonts w:ascii="Times New Roman" w:hAnsi="Times New Roman" w:cs="Times New Roman"/>
          <w:sz w:val="24"/>
          <w:szCs w:val="20"/>
        </w:rPr>
        <w:t xml:space="preserve">a socialno povezani kar omogoča </w:t>
      </w:r>
      <w:r w:rsidR="009D4DF7">
        <w:rPr>
          <w:rFonts w:ascii="Times New Roman" w:hAnsi="Times New Roman" w:cs="Times New Roman"/>
          <w:sz w:val="24"/>
          <w:szCs w:val="20"/>
        </w:rPr>
        <w:t>motivacijo v efektivno uporabo</w:t>
      </w:r>
      <w:r w:rsidR="00631352">
        <w:rPr>
          <w:rFonts w:ascii="Times New Roman" w:hAnsi="Times New Roman" w:cs="Times New Roman"/>
          <w:sz w:val="24"/>
          <w:szCs w:val="20"/>
        </w:rPr>
        <w:t xml:space="preserve"> </w:t>
      </w:r>
      <w:r w:rsidR="0094230C">
        <w:rPr>
          <w:rFonts w:ascii="Times New Roman" w:hAnsi="Times New Roman" w:cs="Times New Roman"/>
          <w:sz w:val="24"/>
          <w:szCs w:val="20"/>
        </w:rPr>
        <w:t>njihovih spret</w:t>
      </w:r>
      <w:r w:rsidR="00631352">
        <w:rPr>
          <w:rFonts w:ascii="Times New Roman" w:hAnsi="Times New Roman" w:cs="Times New Roman"/>
          <w:sz w:val="24"/>
          <w:szCs w:val="20"/>
        </w:rPr>
        <w:t>nosti</w:t>
      </w:r>
      <w:r w:rsidR="00393253">
        <w:rPr>
          <w:rFonts w:ascii="Times New Roman" w:hAnsi="Times New Roman" w:cs="Times New Roman"/>
          <w:sz w:val="24"/>
          <w:szCs w:val="20"/>
        </w:rPr>
        <w:t xml:space="preserve"> </w:t>
      </w:r>
      <w:r w:rsidR="00393253">
        <w:rPr>
          <w:rFonts w:ascii="Times New Roman" w:hAnsi="Times New Roman" w:cs="Times New Roman"/>
          <w:sz w:val="24"/>
          <w:szCs w:val="20"/>
        </w:rPr>
        <w:fldChar w:fldCharType="begin"/>
      </w:r>
      <w:r w:rsidR="00393253">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00393253">
        <w:rPr>
          <w:rFonts w:ascii="Times New Roman" w:hAnsi="Times New Roman" w:cs="Times New Roman"/>
          <w:sz w:val="24"/>
          <w:szCs w:val="20"/>
        </w:rPr>
        <w:fldChar w:fldCharType="separate"/>
      </w:r>
      <w:r w:rsidR="00393253" w:rsidRPr="00393253">
        <w:rPr>
          <w:rFonts w:ascii="Times New Roman" w:hAnsi="Times New Roman" w:cs="Times New Roman"/>
          <w:sz w:val="24"/>
          <w:szCs w:val="24"/>
        </w:rPr>
        <w:t>(Yilmaz in O’</w:t>
      </w:r>
      <w:r w:rsidR="00393253">
        <w:rPr>
          <w:rFonts w:ascii="Times New Roman" w:hAnsi="Times New Roman" w:cs="Times New Roman"/>
          <w:sz w:val="24"/>
          <w:szCs w:val="24"/>
        </w:rPr>
        <w:t xml:space="preserve">Connor 2016, </w:t>
      </w:r>
      <w:r w:rsidR="00393253" w:rsidRPr="00393253">
        <w:rPr>
          <w:rFonts w:ascii="Times New Roman" w:hAnsi="Times New Roman" w:cs="Times New Roman"/>
          <w:sz w:val="24"/>
          <w:szCs w:val="24"/>
        </w:rPr>
        <w:t>237)</w:t>
      </w:r>
      <w:r w:rsidR="00393253">
        <w:rPr>
          <w:rFonts w:ascii="Times New Roman" w:hAnsi="Times New Roman" w:cs="Times New Roman"/>
          <w:sz w:val="24"/>
          <w:szCs w:val="20"/>
        </w:rPr>
        <w:fldChar w:fldCharType="end"/>
      </w:r>
      <w:r w:rsidR="00321F0F">
        <w:rPr>
          <w:rFonts w:ascii="Times New Roman" w:hAnsi="Times New Roman" w:cs="Times New Roman"/>
          <w:sz w:val="24"/>
          <w:szCs w:val="20"/>
        </w:rPr>
        <w:t>.</w:t>
      </w:r>
      <w:r w:rsidR="00B030BD">
        <w:rPr>
          <w:rFonts w:ascii="Times New Roman" w:hAnsi="Times New Roman" w:cs="Times New Roman"/>
          <w:sz w:val="24"/>
          <w:szCs w:val="20"/>
        </w:rPr>
        <w:t xml:space="preserve"> </w:t>
      </w:r>
      <w:r w:rsidR="002D3DAC">
        <w:rPr>
          <w:rFonts w:ascii="Times New Roman" w:hAnsi="Times New Roman" w:cs="Times New Roman"/>
          <w:sz w:val="24"/>
          <w:szCs w:val="20"/>
        </w:rPr>
        <w:t>Kanban dimenzija metodologije</w:t>
      </w:r>
      <w:r w:rsidR="000734E0">
        <w:rPr>
          <w:rFonts w:ascii="Times New Roman" w:hAnsi="Times New Roman" w:cs="Times New Roman"/>
          <w:sz w:val="24"/>
          <w:szCs w:val="20"/>
        </w:rPr>
        <w:t xml:space="preserve"> omogoča, da</w:t>
      </w:r>
      <w:r w:rsidR="000A060D">
        <w:rPr>
          <w:rFonts w:ascii="Times New Roman" w:hAnsi="Times New Roman" w:cs="Times New Roman"/>
          <w:sz w:val="24"/>
          <w:szCs w:val="20"/>
        </w:rPr>
        <w:t xml:space="preserve"> </w:t>
      </w:r>
      <w:r w:rsidR="006B1C55">
        <w:rPr>
          <w:rFonts w:ascii="Times New Roman" w:hAnsi="Times New Roman" w:cs="Times New Roman"/>
          <w:sz w:val="24"/>
          <w:szCs w:val="20"/>
        </w:rPr>
        <w:t>imamo v vsakem trenutku znanje koliko dela je v delovnem toku in na podlagi obrem</w:t>
      </w:r>
      <w:r w:rsidR="004B7B75">
        <w:rPr>
          <w:rFonts w:ascii="Times New Roman" w:hAnsi="Times New Roman" w:cs="Times New Roman"/>
          <w:sz w:val="24"/>
          <w:szCs w:val="20"/>
        </w:rPr>
        <w:t>enitve lahko izračuna</w:t>
      </w:r>
      <w:r w:rsidR="00153F00">
        <w:rPr>
          <w:rFonts w:ascii="Times New Roman" w:hAnsi="Times New Roman" w:cs="Times New Roman"/>
          <w:sz w:val="24"/>
          <w:szCs w:val="20"/>
        </w:rPr>
        <w:t>mo stroške in napredek projekta</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medtem</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ko Srum dimenzija</w:t>
      </w:r>
      <w:r w:rsidR="00E43212">
        <w:rPr>
          <w:rFonts w:ascii="Times New Roman" w:hAnsi="Times New Roman" w:cs="Times New Roman"/>
          <w:sz w:val="24"/>
          <w:szCs w:val="20"/>
        </w:rPr>
        <w:t xml:space="preserve"> omogoča</w:t>
      </w:r>
      <w:r w:rsidR="00153F00">
        <w:rPr>
          <w:rFonts w:ascii="Times New Roman" w:hAnsi="Times New Roman" w:cs="Times New Roman"/>
          <w:sz w:val="24"/>
          <w:szCs w:val="20"/>
        </w:rPr>
        <w:t xml:space="preserve"> </w:t>
      </w:r>
      <w:r w:rsidR="00D72731">
        <w:rPr>
          <w:rFonts w:ascii="Times New Roman" w:hAnsi="Times New Roman" w:cs="Times New Roman"/>
          <w:sz w:val="24"/>
          <w:szCs w:val="20"/>
        </w:rPr>
        <w:t xml:space="preserve">temeljito vodenje projekta in </w:t>
      </w:r>
      <w:r w:rsidR="000B65B3">
        <w:rPr>
          <w:rFonts w:ascii="Times New Roman" w:hAnsi="Times New Roman" w:cs="Times New Roman"/>
          <w:sz w:val="24"/>
          <w:szCs w:val="20"/>
        </w:rPr>
        <w:t>fragmentacijo</w:t>
      </w:r>
      <w:r w:rsidR="00D72731">
        <w:rPr>
          <w:rFonts w:ascii="Times New Roman" w:hAnsi="Times New Roman" w:cs="Times New Roman"/>
          <w:sz w:val="24"/>
          <w:szCs w:val="20"/>
        </w:rPr>
        <w:t xml:space="preserve"> celotnega</w:t>
      </w:r>
      <w:r w:rsidR="00653191">
        <w:rPr>
          <w:rFonts w:ascii="Times New Roman" w:hAnsi="Times New Roman" w:cs="Times New Roman"/>
          <w:sz w:val="24"/>
          <w:szCs w:val="20"/>
        </w:rPr>
        <w:t xml:space="preserve"> projekta</w:t>
      </w:r>
      <w:r w:rsidR="00E91DB7">
        <w:rPr>
          <w:rFonts w:ascii="Times New Roman" w:hAnsi="Times New Roman" w:cs="Times New Roman"/>
          <w:sz w:val="24"/>
          <w:szCs w:val="20"/>
        </w:rPr>
        <w:t xml:space="preserve"> na obvladujoče naloge</w:t>
      </w:r>
      <w:r w:rsidR="00D25598">
        <w:rPr>
          <w:rFonts w:ascii="Times New Roman" w:hAnsi="Times New Roman" w:cs="Times New Roman"/>
          <w:sz w:val="24"/>
          <w:szCs w:val="20"/>
        </w:rPr>
        <w:t xml:space="preserve"> z uporabo zgodb.</w:t>
      </w:r>
    </w:p>
    <w:p w:rsidR="00815B69" w:rsidRDefault="00537F51" w:rsidP="000C57EC">
      <w:pPr>
        <w:contextualSpacing/>
        <w:jc w:val="both"/>
        <w:rPr>
          <w:rFonts w:ascii="Times New Roman" w:hAnsi="Times New Roman" w:cs="Times New Roman"/>
          <w:sz w:val="24"/>
          <w:szCs w:val="20"/>
        </w:rPr>
      </w:pPr>
      <w:r>
        <w:rPr>
          <w:rFonts w:ascii="Times New Roman" w:hAnsi="Times New Roman" w:cs="Times New Roman"/>
          <w:sz w:val="24"/>
          <w:szCs w:val="20"/>
        </w:rPr>
        <w:t xml:space="preserve">Načrtovanje </w:t>
      </w:r>
      <w:r w:rsidR="005665EC">
        <w:rPr>
          <w:rFonts w:ascii="Times New Roman" w:hAnsi="Times New Roman" w:cs="Times New Roman"/>
          <w:sz w:val="24"/>
          <w:szCs w:val="20"/>
        </w:rPr>
        <w:t>lahko</w:t>
      </w:r>
      <w:r w:rsidR="00F93500">
        <w:rPr>
          <w:rFonts w:ascii="Times New Roman" w:hAnsi="Times New Roman" w:cs="Times New Roman"/>
          <w:sz w:val="24"/>
          <w:szCs w:val="20"/>
        </w:rPr>
        <w:t xml:space="preserve"> podpremo</w:t>
      </w:r>
      <w:r w:rsidR="00403A52">
        <w:rPr>
          <w:rFonts w:ascii="Times New Roman" w:hAnsi="Times New Roman" w:cs="Times New Roman"/>
          <w:sz w:val="24"/>
          <w:szCs w:val="20"/>
        </w:rPr>
        <w:t xml:space="preserve"> tudi</w:t>
      </w:r>
      <w:r w:rsidR="00F93500">
        <w:rPr>
          <w:rFonts w:ascii="Times New Roman" w:hAnsi="Times New Roman" w:cs="Times New Roman"/>
          <w:sz w:val="24"/>
          <w:szCs w:val="20"/>
        </w:rPr>
        <w:t xml:space="preserve"> </w:t>
      </w:r>
      <w:r w:rsidR="005665EC">
        <w:rPr>
          <w:rFonts w:ascii="Times New Roman" w:hAnsi="Times New Roman" w:cs="Times New Roman"/>
          <w:sz w:val="24"/>
          <w:szCs w:val="20"/>
        </w:rPr>
        <w:t xml:space="preserve">z uporabo </w:t>
      </w:r>
      <w:r w:rsidR="00B728AD">
        <w:rPr>
          <w:rFonts w:ascii="Times New Roman" w:hAnsi="Times New Roman" w:cs="Times New Roman"/>
          <w:sz w:val="24"/>
          <w:szCs w:val="20"/>
        </w:rPr>
        <w:t xml:space="preserve">digitalnih </w:t>
      </w:r>
      <w:r w:rsidR="00373A66">
        <w:rPr>
          <w:rFonts w:ascii="Times New Roman" w:hAnsi="Times New Roman" w:cs="Times New Roman"/>
          <w:sz w:val="24"/>
          <w:szCs w:val="20"/>
        </w:rPr>
        <w:t>programskih paketov</w:t>
      </w:r>
      <w:r w:rsidR="008E425B">
        <w:rPr>
          <w:rFonts w:ascii="Times New Roman" w:hAnsi="Times New Roman" w:cs="Times New Roman"/>
          <w:sz w:val="24"/>
          <w:szCs w:val="20"/>
        </w:rPr>
        <w:t xml:space="preserve">. </w:t>
      </w:r>
      <w:r w:rsidR="00356CE0">
        <w:rPr>
          <w:rFonts w:ascii="Times New Roman" w:hAnsi="Times New Roman" w:cs="Times New Roman"/>
          <w:sz w:val="24"/>
          <w:szCs w:val="20"/>
        </w:rPr>
        <w:t>Ravnateljstvo že dolgo uporablja takšna orodja za administracijo individualnih ali skupine projektov.</w:t>
      </w:r>
      <w:r w:rsidR="00F92280">
        <w:rPr>
          <w:rFonts w:ascii="Times New Roman" w:hAnsi="Times New Roman" w:cs="Times New Roman"/>
          <w:sz w:val="24"/>
          <w:szCs w:val="20"/>
        </w:rPr>
        <w:t xml:space="preserve"> Orodja kot so: Scrumwise, Kanbanery, Yodiz, ZenHub, Leankit, Jira, Trello, so idealna za spremljanje nalog, saj omogočajo kreiranje Kanban tabel. Poleg tega omogočajo tudi komunikacijo med ekipami in integracijo z GitHub</w:t>
      </w:r>
      <w:r w:rsidR="00F92280">
        <w:rPr>
          <w:rStyle w:val="Sprotnaopomba-sklic"/>
          <w:rFonts w:ascii="Times New Roman" w:hAnsi="Times New Roman" w:cs="Times New Roman"/>
          <w:sz w:val="24"/>
          <w:szCs w:val="20"/>
        </w:rPr>
        <w:footnoteReference w:id="19"/>
      </w:r>
      <w:r w:rsidR="00F92280">
        <w:rPr>
          <w:rFonts w:ascii="Times New Roman" w:hAnsi="Times New Roman" w:cs="Times New Roman"/>
          <w:sz w:val="24"/>
          <w:szCs w:val="20"/>
        </w:rPr>
        <w:t xml:space="preserve">. Poleg teh poznamo še Fat Panda, </w:t>
      </w:r>
      <w:r w:rsidR="00F92280">
        <w:rPr>
          <w:rFonts w:ascii="Times New Roman" w:hAnsi="Times New Roman" w:cs="Times New Roman"/>
          <w:sz w:val="24"/>
          <w:szCs w:val="20"/>
        </w:rPr>
        <w:lastRenderedPageBreak/>
        <w:t>Pivotal Tracker, Active Collab, HacknPlan, Asana in Slack. Orodja lahko omogočajo tudi definiranje t.i. Gantt</w:t>
      </w:r>
      <w:r w:rsidR="00F92280">
        <w:rPr>
          <w:rStyle w:val="Sprotnaopomba-sklic"/>
          <w:rFonts w:ascii="Times New Roman" w:hAnsi="Times New Roman" w:cs="Times New Roman"/>
          <w:sz w:val="24"/>
          <w:szCs w:val="20"/>
        </w:rPr>
        <w:footnoteReference w:id="20"/>
      </w:r>
      <w:r w:rsidR="00F92280">
        <w:rPr>
          <w:rFonts w:ascii="Times New Roman" w:hAnsi="Times New Roman" w:cs="Times New Roman"/>
          <w:sz w:val="24"/>
          <w:szCs w:val="20"/>
        </w:rPr>
        <w:t xml:space="preserve"> ali PERT</w:t>
      </w:r>
      <w:r w:rsidR="00F92280">
        <w:rPr>
          <w:rStyle w:val="Sprotnaopomba-sklic"/>
          <w:rFonts w:ascii="Times New Roman" w:hAnsi="Times New Roman" w:cs="Times New Roman"/>
          <w:sz w:val="24"/>
          <w:szCs w:val="20"/>
        </w:rPr>
        <w:footnoteReference w:id="21"/>
      </w:r>
      <w:r w:rsidR="00F92280">
        <w:rPr>
          <w:rFonts w:ascii="Times New Roman" w:hAnsi="Times New Roman" w:cs="Times New Roman"/>
          <w:sz w:val="24"/>
          <w:szCs w:val="20"/>
        </w:rPr>
        <w:t xml:space="preserve"> grafov, ki zadostijo definiranjem časovnih načrtov.</w:t>
      </w:r>
    </w:p>
    <w:p w:rsidR="00126A47" w:rsidRDefault="00941A10" w:rsidP="000C57EC">
      <w:pPr>
        <w:contextualSpacing/>
        <w:jc w:val="both"/>
        <w:rPr>
          <w:rFonts w:ascii="Times New Roman" w:hAnsi="Times New Roman" w:cs="Times New Roman"/>
          <w:sz w:val="24"/>
          <w:szCs w:val="20"/>
        </w:rPr>
      </w:pPr>
      <w:r>
        <w:rPr>
          <w:rFonts w:ascii="Times New Roman" w:hAnsi="Times New Roman" w:cs="Times New Roman"/>
          <w:sz w:val="24"/>
          <w:szCs w:val="20"/>
        </w:rPr>
        <w:t>Novi paketi</w:t>
      </w:r>
      <w:r w:rsidR="00056D70">
        <w:rPr>
          <w:rFonts w:ascii="Times New Roman" w:hAnsi="Times New Roman" w:cs="Times New Roman"/>
          <w:sz w:val="24"/>
          <w:szCs w:val="20"/>
        </w:rPr>
        <w:t xml:space="preserve"> takšnih</w:t>
      </w:r>
      <w:r>
        <w:rPr>
          <w:rFonts w:ascii="Times New Roman" w:hAnsi="Times New Roman" w:cs="Times New Roman"/>
          <w:sz w:val="24"/>
          <w:szCs w:val="20"/>
        </w:rPr>
        <w:t xml:space="preserve"> orodij prinašajo prednosti</w:t>
      </w:r>
      <w:r w:rsidR="00DB6F92">
        <w:rPr>
          <w:rFonts w:ascii="Times New Roman" w:hAnsi="Times New Roman" w:cs="Times New Roman"/>
          <w:sz w:val="24"/>
          <w:szCs w:val="20"/>
        </w:rPr>
        <w:t>,</w:t>
      </w:r>
      <w:r>
        <w:rPr>
          <w:rFonts w:ascii="Times New Roman" w:hAnsi="Times New Roman" w:cs="Times New Roman"/>
          <w:sz w:val="24"/>
          <w:szCs w:val="20"/>
        </w:rPr>
        <w:t xml:space="preserve"> saj omogočajo upravljanje s tveganji, upravljanje z najboljšimi praksami, e-poštne not</w:t>
      </w:r>
      <w:r w:rsidR="009B39D2">
        <w:rPr>
          <w:rFonts w:ascii="Times New Roman" w:hAnsi="Times New Roman" w:cs="Times New Roman"/>
          <w:sz w:val="24"/>
          <w:szCs w:val="20"/>
        </w:rPr>
        <w:t>ifikacije in kolaboracije</w:t>
      </w:r>
      <w:r w:rsidR="00D879FE">
        <w:rPr>
          <w:rFonts w:ascii="Times New Roman" w:hAnsi="Times New Roman" w:cs="Times New Roman"/>
          <w:sz w:val="24"/>
          <w:szCs w:val="20"/>
        </w:rPr>
        <w:t>.</w:t>
      </w:r>
      <w:r w:rsidR="00CB2D94">
        <w:rPr>
          <w:rFonts w:ascii="Times New Roman" w:hAnsi="Times New Roman" w:cs="Times New Roman"/>
          <w:sz w:val="24"/>
          <w:szCs w:val="20"/>
        </w:rPr>
        <w:t xml:space="preserve"> Potencialni kupci takšnih rešitev potrebujejo način s</w:t>
      </w:r>
      <w:r w:rsidR="00A904A9">
        <w:rPr>
          <w:rFonts w:ascii="Times New Roman" w:hAnsi="Times New Roman" w:cs="Times New Roman"/>
          <w:sz w:val="24"/>
          <w:szCs w:val="20"/>
        </w:rPr>
        <w:t xml:space="preserve"> katerim lahko izberejo ustrezen programski paket</w:t>
      </w:r>
      <w:r w:rsidR="00CB2D94">
        <w:rPr>
          <w:rFonts w:ascii="Times New Roman" w:hAnsi="Times New Roman" w:cs="Times New Roman"/>
          <w:sz w:val="24"/>
          <w:szCs w:val="20"/>
        </w:rPr>
        <w:t>.</w:t>
      </w:r>
      <w:r w:rsidR="003A311E">
        <w:rPr>
          <w:rFonts w:ascii="Times New Roman" w:hAnsi="Times New Roman" w:cs="Times New Roman"/>
          <w:sz w:val="24"/>
          <w:szCs w:val="20"/>
        </w:rPr>
        <w:t xml:space="preserve"> </w:t>
      </w:r>
      <w:r w:rsidR="00D879FE">
        <w:rPr>
          <w:rFonts w:ascii="Times New Roman" w:hAnsi="Times New Roman" w:cs="Times New Roman"/>
          <w:sz w:val="24"/>
          <w:szCs w:val="20"/>
        </w:rPr>
        <w:t xml:space="preserve">Za lažjo odločitev lahko uporabimo analitični hierarhični proces, ki omogoča izbiro </w:t>
      </w:r>
      <w:r w:rsidR="006A1442">
        <w:rPr>
          <w:rFonts w:ascii="Times New Roman" w:hAnsi="Times New Roman" w:cs="Times New Roman"/>
          <w:sz w:val="24"/>
          <w:szCs w:val="20"/>
        </w:rPr>
        <w:t>paketa</w:t>
      </w:r>
      <w:r w:rsidR="00D879FE">
        <w:rPr>
          <w:rFonts w:ascii="Times New Roman" w:hAnsi="Times New Roman" w:cs="Times New Roman"/>
          <w:sz w:val="24"/>
          <w:szCs w:val="20"/>
        </w:rPr>
        <w:t xml:space="preserve"> na podlagi</w:t>
      </w:r>
      <w:r w:rsidR="00E571CE">
        <w:rPr>
          <w:rFonts w:ascii="Times New Roman" w:hAnsi="Times New Roman" w:cs="Times New Roman"/>
          <w:sz w:val="24"/>
          <w:szCs w:val="20"/>
        </w:rPr>
        <w:t xml:space="preserve"> teorije izbire po</w:t>
      </w:r>
      <w:r w:rsidR="00D879FE">
        <w:rPr>
          <w:rFonts w:ascii="Times New Roman" w:hAnsi="Times New Roman" w:cs="Times New Roman"/>
          <w:sz w:val="24"/>
          <w:szCs w:val="20"/>
        </w:rPr>
        <w:t xml:space="preserve"> Saaty</w:t>
      </w:r>
      <w:r w:rsidR="00E571CE">
        <w:rPr>
          <w:rFonts w:ascii="Times New Roman" w:hAnsi="Times New Roman" w:cs="Times New Roman"/>
          <w:sz w:val="24"/>
          <w:szCs w:val="20"/>
        </w:rPr>
        <w:t>u.</w:t>
      </w:r>
      <w:r w:rsidR="0032262A">
        <w:rPr>
          <w:rFonts w:ascii="Times New Roman" w:hAnsi="Times New Roman" w:cs="Times New Roman"/>
          <w:sz w:val="24"/>
          <w:szCs w:val="20"/>
        </w:rPr>
        <w:t xml:space="preserve"> Primarna naloga postopka je kvantifikacija relativnih prioritet za podano zbirko alternativ</w:t>
      </w:r>
      <w:r w:rsidR="00F75389">
        <w:rPr>
          <w:rFonts w:ascii="Times New Roman" w:hAnsi="Times New Roman" w:cs="Times New Roman"/>
          <w:sz w:val="24"/>
          <w:szCs w:val="20"/>
        </w:rPr>
        <w:t xml:space="preserve"> (PRILOGA E)</w:t>
      </w:r>
      <w:r w:rsidR="0032262A">
        <w:rPr>
          <w:rFonts w:ascii="Times New Roman" w:hAnsi="Times New Roman" w:cs="Times New Roman"/>
          <w:sz w:val="24"/>
          <w:szCs w:val="20"/>
        </w:rPr>
        <w:t xml:space="preserve"> na podlagi sodb, ki jih poda odločevalec </w:t>
      </w:r>
      <w:r w:rsidR="009B39D2">
        <w:rPr>
          <w:rFonts w:ascii="Times New Roman" w:hAnsi="Times New Roman" w:cs="Times New Roman"/>
          <w:sz w:val="24"/>
          <w:szCs w:val="20"/>
        </w:rPr>
        <w:fldChar w:fldCharType="begin"/>
      </w:r>
      <w:r w:rsidR="009B39D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9B39D2">
        <w:rPr>
          <w:rFonts w:ascii="Times New Roman" w:hAnsi="Times New Roman" w:cs="Times New Roman"/>
          <w:sz w:val="24"/>
          <w:szCs w:val="20"/>
        </w:rPr>
        <w:fldChar w:fldCharType="separate"/>
      </w:r>
      <w:r w:rsidR="009B39D2" w:rsidRPr="009B39D2">
        <w:rPr>
          <w:rFonts w:ascii="Times New Roman" w:hAnsi="Times New Roman" w:cs="Times New Roman"/>
          <w:sz w:val="24"/>
        </w:rPr>
        <w:t>(Ahmad in Laplante 2006, 76)</w:t>
      </w:r>
      <w:r w:rsidR="009B39D2">
        <w:rPr>
          <w:rFonts w:ascii="Times New Roman" w:hAnsi="Times New Roman" w:cs="Times New Roman"/>
          <w:sz w:val="24"/>
          <w:szCs w:val="20"/>
        </w:rPr>
        <w:fldChar w:fldCharType="end"/>
      </w:r>
      <w:r w:rsidR="00A22BEE">
        <w:rPr>
          <w:rFonts w:ascii="Times New Roman" w:hAnsi="Times New Roman" w:cs="Times New Roman"/>
          <w:sz w:val="24"/>
          <w:szCs w:val="20"/>
        </w:rPr>
        <w:t>.</w:t>
      </w:r>
      <w:r w:rsidR="00CB492A">
        <w:rPr>
          <w:rFonts w:ascii="Times New Roman" w:hAnsi="Times New Roman" w:cs="Times New Roman"/>
          <w:sz w:val="24"/>
          <w:szCs w:val="20"/>
        </w:rPr>
        <w:t xml:space="preserve"> Kriteriji se lahko spreminjajo in predlagani preds</w:t>
      </w:r>
      <w:r w:rsidR="00F623FA">
        <w:rPr>
          <w:rFonts w:ascii="Times New Roman" w:hAnsi="Times New Roman" w:cs="Times New Roman"/>
          <w:sz w:val="24"/>
          <w:szCs w:val="20"/>
        </w:rPr>
        <w:t>tavljaj</w:t>
      </w:r>
      <w:r w:rsidR="00D40686">
        <w:rPr>
          <w:rFonts w:ascii="Times New Roman" w:hAnsi="Times New Roman" w:cs="Times New Roman"/>
          <w:sz w:val="24"/>
          <w:szCs w:val="20"/>
        </w:rPr>
        <w:t>o le ilustracijo procesa i</w:t>
      </w:r>
      <w:r w:rsidR="004C722C">
        <w:rPr>
          <w:rFonts w:ascii="Times New Roman" w:hAnsi="Times New Roman" w:cs="Times New Roman"/>
          <w:sz w:val="24"/>
          <w:szCs w:val="20"/>
        </w:rPr>
        <w:t>zbora. Kriterije je potrebno definirati na podlagi hierarhije, ki predstavlja</w:t>
      </w:r>
      <w:r w:rsidR="004B60D6">
        <w:rPr>
          <w:rFonts w:ascii="Times New Roman" w:hAnsi="Times New Roman" w:cs="Times New Roman"/>
          <w:sz w:val="24"/>
          <w:szCs w:val="20"/>
        </w:rPr>
        <w:t xml:space="preserve"> za nas</w:t>
      </w:r>
      <w:r w:rsidR="004C722C">
        <w:rPr>
          <w:rFonts w:ascii="Times New Roman" w:hAnsi="Times New Roman" w:cs="Times New Roman"/>
          <w:sz w:val="24"/>
          <w:szCs w:val="20"/>
        </w:rPr>
        <w:t xml:space="preserve"> najbolj primerno orodje</w:t>
      </w:r>
      <w:r w:rsidR="004B60D6">
        <w:rPr>
          <w:rFonts w:ascii="Times New Roman" w:hAnsi="Times New Roman" w:cs="Times New Roman"/>
          <w:sz w:val="24"/>
          <w:szCs w:val="20"/>
        </w:rPr>
        <w:t xml:space="preserve"> </w:t>
      </w:r>
      <w:r w:rsidR="004B60D6">
        <w:rPr>
          <w:rFonts w:ascii="Times New Roman" w:hAnsi="Times New Roman" w:cs="Times New Roman"/>
          <w:sz w:val="24"/>
          <w:szCs w:val="20"/>
        </w:rPr>
        <w:fldChar w:fldCharType="begin"/>
      </w:r>
      <w:r w:rsidR="004B60D6">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4B60D6">
        <w:rPr>
          <w:rFonts w:ascii="Times New Roman" w:hAnsi="Times New Roman" w:cs="Times New Roman"/>
          <w:sz w:val="24"/>
          <w:szCs w:val="20"/>
        </w:rPr>
        <w:fldChar w:fldCharType="separate"/>
      </w:r>
      <w:r w:rsidR="004B60D6" w:rsidRPr="004B60D6">
        <w:rPr>
          <w:rFonts w:ascii="Times New Roman" w:hAnsi="Times New Roman" w:cs="Times New Roman"/>
          <w:sz w:val="24"/>
        </w:rPr>
        <w:t>(Ahmad in Laplante 2006, 81)</w:t>
      </w:r>
      <w:r w:rsidR="004B60D6">
        <w:rPr>
          <w:rFonts w:ascii="Times New Roman" w:hAnsi="Times New Roman" w:cs="Times New Roman"/>
          <w:sz w:val="24"/>
          <w:szCs w:val="20"/>
        </w:rPr>
        <w:fldChar w:fldCharType="end"/>
      </w:r>
      <w:r w:rsidR="00DD174E">
        <w:rPr>
          <w:rFonts w:ascii="Times New Roman" w:hAnsi="Times New Roman" w:cs="Times New Roman"/>
          <w:sz w:val="24"/>
          <w:szCs w:val="20"/>
        </w:rPr>
        <w:t>.</w:t>
      </w:r>
    </w:p>
    <w:p w:rsidR="009C115C" w:rsidRDefault="001404C7" w:rsidP="000C57EC">
      <w:pPr>
        <w:contextualSpacing/>
        <w:jc w:val="both"/>
        <w:rPr>
          <w:rFonts w:ascii="Times New Roman" w:hAnsi="Times New Roman" w:cs="Times New Roman"/>
          <w:sz w:val="24"/>
          <w:szCs w:val="20"/>
        </w:rPr>
      </w:pPr>
      <w:r>
        <w:rPr>
          <w:rFonts w:ascii="Times New Roman" w:hAnsi="Times New Roman" w:cs="Times New Roman"/>
          <w:sz w:val="24"/>
          <w:szCs w:val="20"/>
        </w:rPr>
        <w:t>V času razvoja je nevarnost, da projekt zaradi količin</w:t>
      </w:r>
      <w:r w:rsidR="00E04B43">
        <w:rPr>
          <w:rFonts w:ascii="Times New Roman" w:hAnsi="Times New Roman" w:cs="Times New Roman"/>
          <w:sz w:val="24"/>
          <w:szCs w:val="20"/>
        </w:rPr>
        <w:t xml:space="preserve">e defektov postane neobvladljiv. </w:t>
      </w:r>
      <w:r w:rsidR="00720309">
        <w:rPr>
          <w:rFonts w:ascii="Times New Roman" w:hAnsi="Times New Roman" w:cs="Times New Roman"/>
          <w:sz w:val="24"/>
          <w:szCs w:val="20"/>
        </w:rPr>
        <w:t xml:space="preserve">Zavoljo tega obstajajo rešitve katere omogočajo spremljanje </w:t>
      </w:r>
      <w:r w:rsidR="00C47080">
        <w:rPr>
          <w:rFonts w:ascii="Times New Roman" w:hAnsi="Times New Roman" w:cs="Times New Roman"/>
          <w:sz w:val="24"/>
          <w:szCs w:val="20"/>
        </w:rPr>
        <w:t>izvorne kode</w:t>
      </w:r>
      <w:r w:rsidR="00720309">
        <w:rPr>
          <w:rFonts w:ascii="Times New Roman" w:hAnsi="Times New Roman" w:cs="Times New Roman"/>
          <w:sz w:val="24"/>
          <w:szCs w:val="20"/>
        </w:rPr>
        <w:t xml:space="preserve"> in takojšnjo ponastavitev</w:t>
      </w:r>
      <w:r w:rsidR="004C2C7E">
        <w:rPr>
          <w:rFonts w:ascii="Times New Roman" w:hAnsi="Times New Roman" w:cs="Times New Roman"/>
          <w:sz w:val="24"/>
          <w:szCs w:val="20"/>
        </w:rPr>
        <w:t xml:space="preserve"> na delujočo različico</w:t>
      </w:r>
      <w:r w:rsidR="00E979CC">
        <w:rPr>
          <w:rFonts w:ascii="Times New Roman" w:hAnsi="Times New Roman" w:cs="Times New Roman"/>
          <w:sz w:val="24"/>
          <w:szCs w:val="20"/>
        </w:rPr>
        <w:t>.</w:t>
      </w:r>
      <w:r w:rsidR="009445C6">
        <w:rPr>
          <w:rFonts w:ascii="Times New Roman" w:hAnsi="Times New Roman" w:cs="Times New Roman"/>
          <w:sz w:val="24"/>
          <w:szCs w:val="20"/>
        </w:rPr>
        <w:t xml:space="preserve"> Programska oprema kot so igre izstopajo predvsem zaradi količine </w:t>
      </w:r>
      <w:r w:rsidR="00656863">
        <w:rPr>
          <w:rFonts w:ascii="Times New Roman" w:hAnsi="Times New Roman" w:cs="Times New Roman"/>
          <w:sz w:val="24"/>
          <w:szCs w:val="20"/>
        </w:rPr>
        <w:t>delov iz katerih so sestavljene. Celo enostavna igra lahko vsebuje tisoče izvornih datotek kod</w:t>
      </w:r>
      <w:r w:rsidR="00C47080">
        <w:rPr>
          <w:rFonts w:ascii="Times New Roman" w:hAnsi="Times New Roman" w:cs="Times New Roman"/>
          <w:sz w:val="24"/>
          <w:szCs w:val="20"/>
        </w:rPr>
        <w:t>e, zvoka ali</w:t>
      </w:r>
      <w:r w:rsidR="0048527B">
        <w:rPr>
          <w:rFonts w:ascii="Times New Roman" w:hAnsi="Times New Roman" w:cs="Times New Roman"/>
          <w:sz w:val="24"/>
          <w:szCs w:val="20"/>
        </w:rPr>
        <w:t xml:space="preserve"> </w:t>
      </w:r>
      <w:r w:rsidR="0008697B">
        <w:rPr>
          <w:rFonts w:ascii="Times New Roman" w:hAnsi="Times New Roman" w:cs="Times New Roman"/>
          <w:sz w:val="24"/>
          <w:szCs w:val="20"/>
        </w:rPr>
        <w:t>slik</w:t>
      </w:r>
      <w:r w:rsidR="0048527B">
        <w:rPr>
          <w:rFonts w:ascii="Times New Roman" w:hAnsi="Times New Roman" w:cs="Times New Roman"/>
          <w:sz w:val="24"/>
          <w:szCs w:val="20"/>
        </w:rPr>
        <w:t>.</w:t>
      </w:r>
      <w:r w:rsidR="0008697B">
        <w:rPr>
          <w:rFonts w:ascii="Times New Roman" w:hAnsi="Times New Roman" w:cs="Times New Roman"/>
          <w:sz w:val="24"/>
          <w:szCs w:val="20"/>
        </w:rPr>
        <w:t xml:space="preserve"> </w:t>
      </w:r>
      <w:r w:rsidR="00636695">
        <w:rPr>
          <w:rFonts w:ascii="Times New Roman" w:hAnsi="Times New Roman" w:cs="Times New Roman"/>
          <w:sz w:val="24"/>
          <w:szCs w:val="20"/>
        </w:rPr>
        <w:t>Zato se priporoča</w:t>
      </w:r>
      <w:r w:rsidR="00992A8E">
        <w:rPr>
          <w:rFonts w:ascii="Times New Roman" w:hAnsi="Times New Roman" w:cs="Times New Roman"/>
          <w:sz w:val="24"/>
          <w:szCs w:val="20"/>
        </w:rPr>
        <w:t xml:space="preserve"> izbira rešitve</w:t>
      </w:r>
      <w:r w:rsidR="00636695">
        <w:rPr>
          <w:rFonts w:ascii="Times New Roman" w:hAnsi="Times New Roman" w:cs="Times New Roman"/>
          <w:sz w:val="24"/>
          <w:szCs w:val="20"/>
        </w:rPr>
        <w:t>, ki omogoča</w:t>
      </w:r>
      <w:r w:rsidR="007D73C9">
        <w:rPr>
          <w:rFonts w:ascii="Times New Roman" w:hAnsi="Times New Roman" w:cs="Times New Roman"/>
          <w:sz w:val="24"/>
          <w:szCs w:val="20"/>
        </w:rPr>
        <w:t xml:space="preserve"> nadzor</w:t>
      </w:r>
      <w:r w:rsidR="0008697B">
        <w:rPr>
          <w:rFonts w:ascii="Times New Roman" w:hAnsi="Times New Roman" w:cs="Times New Roman"/>
          <w:sz w:val="24"/>
          <w:szCs w:val="20"/>
        </w:rPr>
        <w:t xml:space="preserve"> izvorne kode</w:t>
      </w:r>
      <w:r w:rsidR="00050507">
        <w:rPr>
          <w:rFonts w:ascii="Times New Roman" w:hAnsi="Times New Roman" w:cs="Times New Roman"/>
          <w:sz w:val="24"/>
          <w:szCs w:val="20"/>
        </w:rPr>
        <w:t xml:space="preserve"> </w:t>
      </w:r>
      <w:r w:rsidR="00050507">
        <w:rPr>
          <w:rFonts w:ascii="Times New Roman" w:hAnsi="Times New Roman" w:cs="Times New Roman"/>
          <w:sz w:val="24"/>
          <w:szCs w:val="20"/>
        </w:rPr>
        <w:fldChar w:fldCharType="begin"/>
      </w:r>
      <w:r w:rsidR="00050507">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050507">
        <w:rPr>
          <w:rFonts w:ascii="Times New Roman" w:hAnsi="Times New Roman" w:cs="Times New Roman"/>
          <w:sz w:val="24"/>
          <w:szCs w:val="20"/>
        </w:rPr>
        <w:fldChar w:fldCharType="separate"/>
      </w:r>
      <w:r w:rsidR="00050507" w:rsidRPr="00050507">
        <w:rPr>
          <w:rFonts w:ascii="Times New Roman" w:hAnsi="Times New Roman" w:cs="Times New Roman"/>
          <w:sz w:val="24"/>
        </w:rPr>
        <w:t>(McShaffry in Graham 2012, 111)</w:t>
      </w:r>
      <w:r w:rsidR="00050507">
        <w:rPr>
          <w:rFonts w:ascii="Times New Roman" w:hAnsi="Times New Roman" w:cs="Times New Roman"/>
          <w:sz w:val="24"/>
          <w:szCs w:val="20"/>
        </w:rPr>
        <w:fldChar w:fldCharType="end"/>
      </w:r>
      <w:r w:rsidR="000411BE">
        <w:rPr>
          <w:rFonts w:ascii="Times New Roman" w:hAnsi="Times New Roman" w:cs="Times New Roman"/>
          <w:sz w:val="24"/>
          <w:szCs w:val="20"/>
        </w:rPr>
        <w:t>.</w:t>
      </w:r>
      <w:r w:rsidR="0003067B">
        <w:rPr>
          <w:rFonts w:ascii="Times New Roman" w:hAnsi="Times New Roman" w:cs="Times New Roman"/>
          <w:sz w:val="24"/>
          <w:szCs w:val="20"/>
        </w:rPr>
        <w:t xml:space="preserve"> K</w:t>
      </w:r>
      <w:r w:rsidR="00395E18">
        <w:rPr>
          <w:rFonts w:ascii="Times New Roman" w:hAnsi="Times New Roman" w:cs="Times New Roman"/>
          <w:sz w:val="24"/>
          <w:szCs w:val="20"/>
        </w:rPr>
        <w:t xml:space="preserve">omercialne rešitve predstavljajo SourceSafe, </w:t>
      </w:r>
      <w:r w:rsidR="00050507">
        <w:rPr>
          <w:rFonts w:ascii="Times New Roman" w:hAnsi="Times New Roman" w:cs="Times New Roman"/>
          <w:sz w:val="24"/>
          <w:szCs w:val="20"/>
        </w:rPr>
        <w:t>Perforce in AlienBrain, odprtokodne pa Subversion</w:t>
      </w:r>
      <w:r w:rsidR="00D23387">
        <w:rPr>
          <w:rFonts w:ascii="Times New Roman" w:hAnsi="Times New Roman" w:cs="Times New Roman"/>
          <w:sz w:val="24"/>
          <w:szCs w:val="20"/>
        </w:rPr>
        <w:t xml:space="preserve">, </w:t>
      </w:r>
      <w:r w:rsidR="00EF4594">
        <w:rPr>
          <w:rFonts w:ascii="Times New Roman" w:hAnsi="Times New Roman" w:cs="Times New Roman"/>
          <w:sz w:val="24"/>
          <w:szCs w:val="20"/>
        </w:rPr>
        <w:t>TortoiseSVN</w:t>
      </w:r>
      <w:r w:rsidR="00D23387">
        <w:rPr>
          <w:rFonts w:ascii="Times New Roman" w:hAnsi="Times New Roman" w:cs="Times New Roman"/>
          <w:sz w:val="24"/>
          <w:szCs w:val="20"/>
        </w:rPr>
        <w:t xml:space="preserve"> in Git</w:t>
      </w:r>
      <w:r w:rsidR="00EF4594">
        <w:rPr>
          <w:rFonts w:ascii="Times New Roman" w:hAnsi="Times New Roman" w:cs="Times New Roman"/>
          <w:sz w:val="24"/>
          <w:szCs w:val="20"/>
        </w:rPr>
        <w:t xml:space="preserve"> </w:t>
      </w:r>
      <w:r w:rsidR="00EF4594">
        <w:rPr>
          <w:rFonts w:ascii="Times New Roman" w:hAnsi="Times New Roman" w:cs="Times New Roman"/>
          <w:sz w:val="24"/>
          <w:szCs w:val="20"/>
        </w:rPr>
        <w:fldChar w:fldCharType="begin"/>
      </w:r>
      <w:r w:rsidR="00EF4594">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EF4594">
        <w:rPr>
          <w:rFonts w:ascii="Times New Roman" w:hAnsi="Times New Roman" w:cs="Times New Roman"/>
          <w:sz w:val="24"/>
          <w:szCs w:val="20"/>
        </w:rPr>
        <w:fldChar w:fldCharType="separate"/>
      </w:r>
      <w:r w:rsidR="00EF4594" w:rsidRPr="00EF4594">
        <w:rPr>
          <w:rFonts w:ascii="Times New Roman" w:hAnsi="Times New Roman" w:cs="Times New Roman"/>
          <w:sz w:val="24"/>
          <w:szCs w:val="24"/>
        </w:rPr>
        <w:t>(McShaffry in Graham 2012, 15–114)</w:t>
      </w:r>
      <w:r w:rsidR="00EF4594">
        <w:rPr>
          <w:rFonts w:ascii="Times New Roman" w:hAnsi="Times New Roman" w:cs="Times New Roman"/>
          <w:sz w:val="24"/>
          <w:szCs w:val="20"/>
        </w:rPr>
        <w:fldChar w:fldCharType="end"/>
      </w:r>
      <w:r w:rsidR="00EF4594">
        <w:rPr>
          <w:rFonts w:ascii="Times New Roman" w:hAnsi="Times New Roman" w:cs="Times New Roman"/>
          <w:sz w:val="24"/>
          <w:szCs w:val="20"/>
        </w:rPr>
        <w:t>.</w:t>
      </w:r>
    </w:p>
    <w:p w:rsidR="001B06D8" w:rsidRDefault="001B06D8" w:rsidP="000C57EC">
      <w:pPr>
        <w:contextualSpacing/>
        <w:jc w:val="both"/>
        <w:rPr>
          <w:rFonts w:ascii="Times New Roman" w:hAnsi="Times New Roman" w:cs="Times New Roman"/>
          <w:sz w:val="24"/>
          <w:szCs w:val="20"/>
        </w:rPr>
      </w:pPr>
    </w:p>
    <w:p w:rsidR="001B06D8" w:rsidRPr="003A67A6" w:rsidRDefault="001B06D8" w:rsidP="003A67A6">
      <w:pPr>
        <w:contextualSpacing/>
        <w:jc w:val="center"/>
        <w:rPr>
          <w:rFonts w:ascii="Times New Roman" w:hAnsi="Times New Roman" w:cs="Times New Roman"/>
          <w:sz w:val="20"/>
          <w:szCs w:val="20"/>
        </w:rPr>
      </w:pPr>
      <w:r w:rsidRPr="003A67A6">
        <w:rPr>
          <w:rFonts w:ascii="Times New Roman" w:hAnsi="Times New Roman" w:cs="Times New Roman"/>
          <w:sz w:val="20"/>
          <w:szCs w:val="20"/>
        </w:rPr>
        <w:t>Slika</w:t>
      </w:r>
      <w:r w:rsidR="003A67A6" w:rsidRPr="003A67A6">
        <w:rPr>
          <w:rFonts w:ascii="Times New Roman" w:hAnsi="Times New Roman" w:cs="Times New Roman"/>
          <w:sz w:val="20"/>
          <w:szCs w:val="20"/>
        </w:rPr>
        <w:t xml:space="preserve"> 7.5 najvišja abstrakcija procesnega modela</w:t>
      </w:r>
    </w:p>
    <w:p w:rsidR="004B60D6" w:rsidRPr="003A67A6" w:rsidRDefault="001B06D8" w:rsidP="003A67A6">
      <w:pPr>
        <w:contextualSpacing/>
        <w:jc w:val="center"/>
        <w:rPr>
          <w:rFonts w:ascii="Times New Roman" w:hAnsi="Times New Roman" w:cs="Times New Roman"/>
          <w:sz w:val="20"/>
          <w:szCs w:val="20"/>
        </w:rPr>
      </w:pPr>
      <w:r w:rsidRPr="003A67A6">
        <w:rPr>
          <w:rFonts w:ascii="Times New Roman" w:hAnsi="Times New Roman" w:cs="Times New Roman"/>
          <w:sz w:val="20"/>
          <w:szCs w:val="20"/>
        </w:rPr>
        <w:drawing>
          <wp:inline distT="0" distB="0" distL="0" distR="0" wp14:anchorId="244B855B" wp14:editId="0047A7EA">
            <wp:extent cx="3668486" cy="1131825"/>
            <wp:effectExtent l="0" t="0" r="8255"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74612" cy="1133715"/>
                    </a:xfrm>
                    <a:prstGeom prst="rect">
                      <a:avLst/>
                    </a:prstGeom>
                  </pic:spPr>
                </pic:pic>
              </a:graphicData>
            </a:graphic>
          </wp:inline>
        </w:drawing>
      </w:r>
    </w:p>
    <w:p w:rsidR="003A67A6" w:rsidRDefault="003A67A6" w:rsidP="003A67A6">
      <w:pPr>
        <w:contextualSpacing/>
        <w:jc w:val="center"/>
        <w:rPr>
          <w:rFonts w:ascii="Times New Roman" w:hAnsi="Times New Roman" w:cs="Times New Roman"/>
          <w:sz w:val="20"/>
          <w:szCs w:val="20"/>
        </w:rPr>
      </w:pPr>
      <w:r w:rsidRPr="003A67A6">
        <w:rPr>
          <w:rFonts w:ascii="Times New Roman" w:hAnsi="Times New Roman" w:cs="Times New Roman"/>
          <w:sz w:val="20"/>
          <w:szCs w:val="20"/>
        </w:rPr>
        <w:t>Vir: lasten</w:t>
      </w:r>
    </w:p>
    <w:p w:rsidR="00551C7D" w:rsidRDefault="00551C7D" w:rsidP="003A67A6">
      <w:pPr>
        <w:contextualSpacing/>
        <w:rPr>
          <w:rFonts w:ascii="Times New Roman" w:hAnsi="Times New Roman" w:cs="Times New Roman"/>
          <w:sz w:val="24"/>
          <w:szCs w:val="20"/>
        </w:rPr>
      </w:pPr>
    </w:p>
    <w:p w:rsidR="00680F1A" w:rsidRPr="003A67A6" w:rsidRDefault="00551C7D" w:rsidP="001C268B">
      <w:pPr>
        <w:contextualSpacing/>
        <w:jc w:val="both"/>
        <w:rPr>
          <w:rFonts w:ascii="Times New Roman" w:hAnsi="Times New Roman" w:cs="Times New Roman"/>
          <w:sz w:val="24"/>
          <w:szCs w:val="20"/>
        </w:rPr>
      </w:pPr>
      <w:r>
        <w:rPr>
          <w:rFonts w:ascii="Times New Roman" w:hAnsi="Times New Roman" w:cs="Times New Roman"/>
          <w:sz w:val="24"/>
          <w:szCs w:val="20"/>
        </w:rPr>
        <w:t>V našem primeru predlagamo uporabo Scrumban procesa kot pomožnega orodja osnovnemu procesu v kombinaciji z agilnimi praksami. Scrumban izboljša Kanbano</w:t>
      </w:r>
      <w:r w:rsidR="001C268B">
        <w:rPr>
          <w:rFonts w:ascii="Times New Roman" w:hAnsi="Times New Roman" w:cs="Times New Roman"/>
          <w:sz w:val="24"/>
          <w:szCs w:val="20"/>
        </w:rPr>
        <w:t>v WiP</w:t>
      </w:r>
      <w:r w:rsidR="00411022">
        <w:rPr>
          <w:rFonts w:ascii="Times New Roman" w:hAnsi="Times New Roman" w:cs="Times New Roman"/>
          <w:sz w:val="24"/>
          <w:szCs w:val="20"/>
        </w:rPr>
        <w:t xml:space="preserve"> </w:t>
      </w:r>
      <w:r w:rsidR="001363D4">
        <w:rPr>
          <w:rFonts w:ascii="Times New Roman" w:hAnsi="Times New Roman" w:cs="Times New Roman"/>
          <w:sz w:val="24"/>
          <w:szCs w:val="20"/>
        </w:rPr>
        <w:t>z vpeljavo</w:t>
      </w:r>
      <w:r w:rsidR="001C268B">
        <w:rPr>
          <w:rFonts w:ascii="Times New Roman" w:hAnsi="Times New Roman" w:cs="Times New Roman"/>
          <w:sz w:val="24"/>
          <w:szCs w:val="20"/>
        </w:rPr>
        <w:t xml:space="preserve"> sistem</w:t>
      </w:r>
      <w:r w:rsidR="001363D4">
        <w:rPr>
          <w:rFonts w:ascii="Times New Roman" w:hAnsi="Times New Roman" w:cs="Times New Roman"/>
          <w:sz w:val="24"/>
          <w:szCs w:val="20"/>
        </w:rPr>
        <w:t>a</w:t>
      </w:r>
      <w:r w:rsidR="001C268B">
        <w:rPr>
          <w:rFonts w:ascii="Times New Roman" w:hAnsi="Times New Roman" w:cs="Times New Roman"/>
          <w:sz w:val="24"/>
          <w:szCs w:val="20"/>
        </w:rPr>
        <w:t xml:space="preserve"> vlečenja</w:t>
      </w:r>
      <w:r w:rsidR="00411022">
        <w:rPr>
          <w:rFonts w:ascii="Times New Roman" w:hAnsi="Times New Roman" w:cs="Times New Roman"/>
          <w:sz w:val="24"/>
          <w:szCs w:val="20"/>
        </w:rPr>
        <w:t>, ki omeji količino dela v teku</w:t>
      </w:r>
      <w:r w:rsidR="005E54CC">
        <w:rPr>
          <w:rFonts w:ascii="Times New Roman" w:hAnsi="Times New Roman" w:cs="Times New Roman"/>
          <w:sz w:val="24"/>
          <w:szCs w:val="20"/>
        </w:rPr>
        <w:t xml:space="preserve"> </w:t>
      </w:r>
      <w:r w:rsidR="005E54CC">
        <w:rPr>
          <w:rFonts w:ascii="Times New Roman" w:hAnsi="Times New Roman" w:cs="Times New Roman"/>
          <w:sz w:val="24"/>
          <w:szCs w:val="20"/>
        </w:rPr>
        <w:fldChar w:fldCharType="begin"/>
      </w:r>
      <w:r w:rsidR="005E54CC">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5E54CC">
        <w:rPr>
          <w:rFonts w:ascii="Times New Roman" w:hAnsi="Times New Roman" w:cs="Times New Roman"/>
          <w:sz w:val="24"/>
          <w:szCs w:val="20"/>
        </w:rPr>
        <w:fldChar w:fldCharType="separate"/>
      </w:r>
      <w:r w:rsidR="005E54CC" w:rsidRPr="005E54CC">
        <w:rPr>
          <w:rFonts w:ascii="Times New Roman" w:hAnsi="Times New Roman" w:cs="Times New Roman"/>
          <w:sz w:val="24"/>
          <w:szCs w:val="24"/>
        </w:rPr>
        <w:t>(Yilmaz in O’</w:t>
      </w:r>
      <w:r w:rsidR="005C02F2">
        <w:rPr>
          <w:rFonts w:ascii="Times New Roman" w:hAnsi="Times New Roman" w:cs="Times New Roman"/>
          <w:sz w:val="24"/>
          <w:szCs w:val="24"/>
        </w:rPr>
        <w:t xml:space="preserve">Connor 2016, </w:t>
      </w:r>
      <w:r w:rsidR="005E54CC" w:rsidRPr="005E54CC">
        <w:rPr>
          <w:rFonts w:ascii="Times New Roman" w:hAnsi="Times New Roman" w:cs="Times New Roman"/>
          <w:sz w:val="24"/>
          <w:szCs w:val="24"/>
        </w:rPr>
        <w:t>242)</w:t>
      </w:r>
      <w:r w:rsidR="005E54CC">
        <w:rPr>
          <w:rFonts w:ascii="Times New Roman" w:hAnsi="Times New Roman" w:cs="Times New Roman"/>
          <w:sz w:val="24"/>
          <w:szCs w:val="20"/>
        </w:rPr>
        <w:fldChar w:fldCharType="end"/>
      </w:r>
      <w:r w:rsidR="001C268B">
        <w:rPr>
          <w:rFonts w:ascii="Times New Roman" w:hAnsi="Times New Roman" w:cs="Times New Roman"/>
          <w:sz w:val="24"/>
          <w:szCs w:val="20"/>
        </w:rPr>
        <w:t xml:space="preserve">. </w:t>
      </w:r>
      <w:r w:rsidR="005E54CC">
        <w:rPr>
          <w:rFonts w:ascii="Times New Roman" w:hAnsi="Times New Roman" w:cs="Times New Roman"/>
          <w:sz w:val="24"/>
          <w:szCs w:val="20"/>
        </w:rPr>
        <w:t>Obremenitev razvoja je tako minimalna</w:t>
      </w:r>
      <w:r>
        <w:rPr>
          <w:rFonts w:ascii="Times New Roman" w:hAnsi="Times New Roman" w:cs="Times New Roman"/>
          <w:sz w:val="24"/>
          <w:szCs w:val="20"/>
        </w:rPr>
        <w:t xml:space="preserve"> </w:t>
      </w:r>
      <w:r w:rsidR="005E54CC">
        <w:rPr>
          <w:rFonts w:ascii="Times New Roman" w:hAnsi="Times New Roman" w:cs="Times New Roman"/>
          <w:sz w:val="24"/>
          <w:szCs w:val="20"/>
        </w:rPr>
        <w:t>in dnevnik zaostankov fiksen.</w:t>
      </w:r>
      <w:r w:rsidR="00CD6296">
        <w:rPr>
          <w:rFonts w:ascii="Times New Roman" w:hAnsi="Times New Roman" w:cs="Times New Roman"/>
          <w:sz w:val="24"/>
          <w:szCs w:val="20"/>
        </w:rPr>
        <w:t xml:space="preserve"> Ocena hitrosti dela tako ni odvisna od števila zgodb, ki jih razvoj proizvede ampak od dnevnika zaostankov.</w:t>
      </w:r>
      <w:r w:rsidR="003F1DAC">
        <w:rPr>
          <w:rFonts w:ascii="Times New Roman" w:hAnsi="Times New Roman" w:cs="Times New Roman"/>
          <w:sz w:val="24"/>
          <w:szCs w:val="20"/>
        </w:rPr>
        <w:t xml:space="preserve"> </w:t>
      </w:r>
      <w:r w:rsidR="005B6C09">
        <w:rPr>
          <w:rFonts w:ascii="Times New Roman" w:hAnsi="Times New Roman" w:cs="Times New Roman"/>
          <w:sz w:val="24"/>
          <w:szCs w:val="20"/>
        </w:rPr>
        <w:t>Prav tako model posodobi dnevne sestanke, katere nadgradi v pol strukturirane intervjuje</w:t>
      </w:r>
      <w:r w:rsidR="003F1DAC">
        <w:rPr>
          <w:rFonts w:ascii="Times New Roman" w:hAnsi="Times New Roman" w:cs="Times New Roman"/>
          <w:sz w:val="24"/>
          <w:szCs w:val="20"/>
        </w:rPr>
        <w:t xml:space="preserve">. Posledično ti sestanki omogočajo ustvarjanje sistematičnih in primerljivih informacij </w:t>
      </w:r>
      <w:r w:rsidR="003F1DAC">
        <w:rPr>
          <w:rFonts w:ascii="Times New Roman" w:hAnsi="Times New Roman" w:cs="Times New Roman"/>
          <w:sz w:val="24"/>
          <w:szCs w:val="20"/>
        </w:rPr>
        <w:fldChar w:fldCharType="begin"/>
      </w:r>
      <w:r w:rsidR="00DB4D70">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F1DAC">
        <w:rPr>
          <w:rFonts w:ascii="Times New Roman" w:hAnsi="Times New Roman" w:cs="Times New Roman"/>
          <w:sz w:val="24"/>
          <w:szCs w:val="20"/>
        </w:rPr>
        <w:fldChar w:fldCharType="separate"/>
      </w:r>
      <w:r w:rsidR="003F1DAC" w:rsidRPr="005E54CC">
        <w:rPr>
          <w:rFonts w:ascii="Times New Roman" w:hAnsi="Times New Roman" w:cs="Times New Roman"/>
          <w:sz w:val="24"/>
          <w:szCs w:val="24"/>
        </w:rPr>
        <w:t>(Yilmaz in O’</w:t>
      </w:r>
      <w:r w:rsidR="003F1DAC">
        <w:rPr>
          <w:rFonts w:ascii="Times New Roman" w:hAnsi="Times New Roman" w:cs="Times New Roman"/>
          <w:sz w:val="24"/>
          <w:szCs w:val="24"/>
        </w:rPr>
        <w:t xml:space="preserve">Connor 2016, </w:t>
      </w:r>
      <w:r w:rsidR="003F1DAC" w:rsidRPr="005E54CC">
        <w:rPr>
          <w:rFonts w:ascii="Times New Roman" w:hAnsi="Times New Roman" w:cs="Times New Roman"/>
          <w:sz w:val="24"/>
          <w:szCs w:val="24"/>
        </w:rPr>
        <w:t>242)</w:t>
      </w:r>
      <w:r w:rsidR="003F1DAC">
        <w:rPr>
          <w:rFonts w:ascii="Times New Roman" w:hAnsi="Times New Roman" w:cs="Times New Roman"/>
          <w:sz w:val="24"/>
          <w:szCs w:val="20"/>
        </w:rPr>
        <w:fldChar w:fldCharType="end"/>
      </w:r>
      <w:r w:rsidR="00680F1A">
        <w:rPr>
          <w:rFonts w:ascii="Times New Roman" w:hAnsi="Times New Roman" w:cs="Times New Roman"/>
          <w:sz w:val="24"/>
          <w:szCs w:val="20"/>
        </w:rPr>
        <w:t>.</w:t>
      </w:r>
      <w:r w:rsidR="00DB4D70">
        <w:rPr>
          <w:rFonts w:ascii="Times New Roman" w:hAnsi="Times New Roman" w:cs="Times New Roman"/>
          <w:sz w:val="24"/>
          <w:szCs w:val="20"/>
        </w:rPr>
        <w:t xml:space="preserve"> </w:t>
      </w:r>
      <w:r w:rsidR="00DB4D70">
        <w:rPr>
          <w:rFonts w:ascii="Times New Roman" w:hAnsi="Times New Roman" w:cs="Times New Roman"/>
          <w:sz w:val="24"/>
          <w:szCs w:val="20"/>
        </w:rPr>
        <w:t>V realnosti veliko razvojnih ekip zgreši pri napovedi trajanja projekta. Zavoljo tega se proti koncu produkcijskega cikla velikokrat pojavi čas krize</w:t>
      </w:r>
      <w:r w:rsidR="00DB4D70">
        <w:rPr>
          <w:rStyle w:val="Sprotnaopomba-sklic"/>
          <w:rFonts w:ascii="Times New Roman" w:hAnsi="Times New Roman" w:cs="Times New Roman"/>
          <w:sz w:val="24"/>
          <w:szCs w:val="20"/>
        </w:rPr>
        <w:footnoteReference w:id="22"/>
      </w:r>
      <w:r w:rsidR="00DB4D70">
        <w:rPr>
          <w:rFonts w:ascii="Times New Roman" w:hAnsi="Times New Roman" w:cs="Times New Roman"/>
          <w:sz w:val="24"/>
          <w:szCs w:val="20"/>
        </w:rPr>
        <w:t xml:space="preserve"> </w:t>
      </w:r>
      <w:r w:rsidR="00DB4D70">
        <w:rPr>
          <w:rFonts w:ascii="Times New Roman" w:hAnsi="Times New Roman" w:cs="Times New Roman"/>
          <w:sz w:val="24"/>
          <w:szCs w:val="20"/>
        </w:rPr>
        <w:fldChar w:fldCharType="begin"/>
      </w:r>
      <w:r w:rsidR="00DB4D70">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DB4D70">
        <w:rPr>
          <w:rFonts w:ascii="Times New Roman" w:hAnsi="Times New Roman" w:cs="Times New Roman"/>
          <w:sz w:val="24"/>
          <w:szCs w:val="20"/>
        </w:rPr>
        <w:fldChar w:fldCharType="separate"/>
      </w:r>
      <w:r w:rsidR="00DB4D70" w:rsidRPr="00DB4D70">
        <w:rPr>
          <w:rFonts w:ascii="Times New Roman" w:hAnsi="Times New Roman" w:cs="Times New Roman"/>
          <w:sz w:val="24"/>
        </w:rPr>
        <w:t>(Novak 2012, 358)</w:t>
      </w:r>
      <w:r w:rsidR="00DB4D70">
        <w:rPr>
          <w:rFonts w:ascii="Times New Roman" w:hAnsi="Times New Roman" w:cs="Times New Roman"/>
          <w:sz w:val="24"/>
          <w:szCs w:val="20"/>
        </w:rPr>
        <w:fldChar w:fldCharType="end"/>
      </w:r>
      <w:r w:rsidR="00DB4D70">
        <w:rPr>
          <w:rFonts w:ascii="Times New Roman" w:hAnsi="Times New Roman" w:cs="Times New Roman"/>
          <w:sz w:val="24"/>
          <w:szCs w:val="20"/>
        </w:rPr>
        <w:t>.</w:t>
      </w:r>
      <w:r w:rsidR="009F284B">
        <w:rPr>
          <w:rFonts w:ascii="Times New Roman" w:hAnsi="Times New Roman" w:cs="Times New Roman"/>
          <w:sz w:val="24"/>
          <w:szCs w:val="20"/>
        </w:rPr>
        <w:t xml:space="preserve"> Z uporabo tega procesnega modela</w:t>
      </w:r>
      <w:r w:rsidR="00BD0539">
        <w:rPr>
          <w:rFonts w:ascii="Times New Roman" w:hAnsi="Times New Roman" w:cs="Times New Roman"/>
          <w:sz w:val="24"/>
          <w:szCs w:val="20"/>
        </w:rPr>
        <w:t xml:space="preserve"> pridobimo na reševanju težav s</w:t>
      </w:r>
      <w:r w:rsidR="00B46501">
        <w:rPr>
          <w:rFonts w:ascii="Times New Roman" w:hAnsi="Times New Roman" w:cs="Times New Roman"/>
          <w:sz w:val="24"/>
          <w:szCs w:val="20"/>
        </w:rPr>
        <w:t>labih časovnih napovedi razvoja.</w:t>
      </w:r>
      <w:r w:rsidR="00762868">
        <w:rPr>
          <w:rFonts w:ascii="Times New Roman" w:hAnsi="Times New Roman" w:cs="Times New Roman"/>
          <w:sz w:val="24"/>
          <w:szCs w:val="20"/>
        </w:rPr>
        <w:t xml:space="preserve"> Poleg tega predlagamo uporabo fiksnega 40 urnega tedenskega delavnika, ki še podpre reševanje kriznega časa in onem</w:t>
      </w:r>
      <w:r w:rsidR="00A23628">
        <w:rPr>
          <w:rFonts w:ascii="Times New Roman" w:hAnsi="Times New Roman" w:cs="Times New Roman"/>
          <w:sz w:val="24"/>
          <w:szCs w:val="20"/>
        </w:rPr>
        <w:t>ogoča preobremenitev zaposlenih</w:t>
      </w:r>
      <w:r w:rsidR="003D0605">
        <w:rPr>
          <w:rFonts w:ascii="Times New Roman" w:hAnsi="Times New Roman" w:cs="Times New Roman"/>
          <w:sz w:val="24"/>
          <w:szCs w:val="20"/>
        </w:rPr>
        <w:t>.</w:t>
      </w:r>
    </w:p>
    <w:sectPr w:rsidR="00680F1A" w:rsidRPr="003A67A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5E25" w:rsidRDefault="000E5E25" w:rsidP="009A65A9">
      <w:pPr>
        <w:spacing w:after="0" w:line="240" w:lineRule="auto"/>
      </w:pPr>
      <w:r>
        <w:separator/>
      </w:r>
    </w:p>
  </w:endnote>
  <w:endnote w:type="continuationSeparator" w:id="0">
    <w:p w:rsidR="000E5E25" w:rsidRDefault="000E5E25"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5E25" w:rsidRDefault="000E5E25" w:rsidP="009A65A9">
      <w:pPr>
        <w:spacing w:after="0" w:line="240" w:lineRule="auto"/>
      </w:pPr>
      <w:r>
        <w:separator/>
      </w:r>
    </w:p>
  </w:footnote>
  <w:footnote w:type="continuationSeparator" w:id="0">
    <w:p w:rsidR="000E5E25" w:rsidRDefault="000E5E25" w:rsidP="009A65A9">
      <w:pPr>
        <w:spacing w:after="0" w:line="240" w:lineRule="auto"/>
      </w:pPr>
      <w:r>
        <w:continuationSeparator/>
      </w:r>
    </w:p>
  </w:footnote>
  <w:footnote w:id="1">
    <w:p w:rsidR="001B06D8" w:rsidRDefault="001B06D8" w:rsidP="00D504D2">
      <w:pPr>
        <w:pStyle w:val="Sprotnaopomba-besedilo"/>
      </w:pPr>
      <w:r>
        <w:rPr>
          <w:rStyle w:val="Sprotnaopomba-sklic"/>
        </w:rPr>
        <w:footnoteRef/>
      </w:r>
      <w:r>
        <w:t xml:space="preserve"> Institute of Electrical and Electronic Engineers – IEEE.</w:t>
      </w:r>
    </w:p>
  </w:footnote>
  <w:footnote w:id="2">
    <w:p w:rsidR="001B06D8" w:rsidRDefault="001B06D8">
      <w:pPr>
        <w:pStyle w:val="Sprotnaopomba-besedilo"/>
      </w:pPr>
      <w:r>
        <w:rPr>
          <w:rStyle w:val="Sprotnaopomba-sklic"/>
        </w:rPr>
        <w:footnoteRef/>
      </w:r>
      <w:r>
        <w:t xml:space="preserve"> (angl.) User Experiece-UX.</w:t>
      </w:r>
    </w:p>
  </w:footnote>
  <w:footnote w:id="3">
    <w:p w:rsidR="001B06D8" w:rsidRDefault="001B06D8">
      <w:pPr>
        <w:pStyle w:val="Sprotnaopomba-besedilo"/>
      </w:pPr>
      <w:r>
        <w:rPr>
          <w:rStyle w:val="Sprotnaopomba-sklic"/>
        </w:rPr>
        <w:footnoteRef/>
      </w:r>
      <w:r>
        <w:t xml:space="preserve"> (angl.) Playtesting.</w:t>
      </w:r>
    </w:p>
  </w:footnote>
  <w:footnote w:id="4">
    <w:p w:rsidR="001B06D8" w:rsidRDefault="001B06D8">
      <w:pPr>
        <w:pStyle w:val="Sprotnaopomba-besedilo"/>
      </w:pPr>
      <w:r>
        <w:rPr>
          <w:rStyle w:val="Sprotnaopomba-sklic"/>
        </w:rPr>
        <w:footnoteRef/>
      </w:r>
      <w:r>
        <w:t xml:space="preserve"> 35% manjkajočih vrednosti (Nesodelovanje).</w:t>
      </w:r>
    </w:p>
  </w:footnote>
  <w:footnote w:id="5">
    <w:p w:rsidR="001B06D8" w:rsidRDefault="001B06D8">
      <w:pPr>
        <w:pStyle w:val="Sprotnaopomba-besedilo"/>
      </w:pPr>
      <w:r>
        <w:rPr>
          <w:rStyle w:val="Sprotnaopomba-sklic"/>
        </w:rPr>
        <w:footnoteRef/>
      </w:r>
      <w:r>
        <w:t xml:space="preserve"> Agile Manifesto. Manifesto for Agile Software Development.</w:t>
      </w:r>
    </w:p>
  </w:footnote>
  <w:footnote w:id="6">
    <w:p w:rsidR="001B06D8" w:rsidRDefault="001B06D8">
      <w:pPr>
        <w:pStyle w:val="Sprotnaopomba-besedilo"/>
      </w:pPr>
      <w:r>
        <w:rPr>
          <w:rStyle w:val="Sprotnaopomba-sklic"/>
        </w:rPr>
        <w:footnoteRef/>
      </w:r>
      <w:r>
        <w:t xml:space="preserve"> SoftwareEngineering – Metamodel for Development Methodologies.</w:t>
      </w:r>
    </w:p>
  </w:footnote>
  <w:footnote w:id="7">
    <w:p w:rsidR="001B06D8" w:rsidRDefault="001B06D8">
      <w:pPr>
        <w:pStyle w:val="Sprotnaopomba-besedilo"/>
      </w:pPr>
      <w:r>
        <w:rPr>
          <w:rStyle w:val="Sprotnaopomba-sklic"/>
        </w:rPr>
        <w:footnoteRef/>
      </w:r>
      <w:r>
        <w:t xml:space="preserve"> Software &amp; Systems Process Engineering Meta-Model – SPEM.</w:t>
      </w:r>
    </w:p>
  </w:footnote>
  <w:footnote w:id="8">
    <w:p w:rsidR="001B06D8" w:rsidRDefault="001B06D8">
      <w:pPr>
        <w:pStyle w:val="Sprotnaopomba-besedilo"/>
      </w:pPr>
      <w:r>
        <w:rPr>
          <w:rStyle w:val="Sprotnaopomba-sklic"/>
        </w:rPr>
        <w:footnoteRef/>
      </w:r>
      <w:r>
        <w:t xml:space="preserve"> Object Management Group – OMG.</w:t>
      </w:r>
    </w:p>
  </w:footnote>
  <w:footnote w:id="9">
    <w:p w:rsidR="001B06D8" w:rsidRDefault="001B06D8">
      <w:pPr>
        <w:pStyle w:val="Sprotnaopomba-besedilo"/>
      </w:pPr>
      <w:r>
        <w:rPr>
          <w:rStyle w:val="Sprotnaopomba-sklic"/>
        </w:rPr>
        <w:footnoteRef/>
      </w:r>
      <w:r>
        <w:t xml:space="preserve"> Meta Object Facility – MOF.</w:t>
      </w:r>
    </w:p>
  </w:footnote>
  <w:footnote w:id="10">
    <w:p w:rsidR="001B06D8" w:rsidRDefault="001B06D8" w:rsidP="007669E9">
      <w:pPr>
        <w:pStyle w:val="Sprotnaopomba-besedilo"/>
      </w:pPr>
      <w:r>
        <w:rPr>
          <w:rStyle w:val="Sprotnaopomba-sklic"/>
        </w:rPr>
        <w:footnoteRef/>
      </w:r>
      <w:r>
        <w:t xml:space="preserve"> (angl.) Domain Specific Process Meta Model – DSPMM.</w:t>
      </w:r>
    </w:p>
  </w:footnote>
  <w:footnote w:id="11">
    <w:p w:rsidR="001B06D8" w:rsidRDefault="001B06D8" w:rsidP="007669E9">
      <w:pPr>
        <w:pStyle w:val="Sprotnaopomba-besedilo"/>
      </w:pPr>
      <w:r>
        <w:rPr>
          <w:rStyle w:val="Sprotnaopomba-sklic"/>
        </w:rPr>
        <w:footnoteRef/>
      </w:r>
      <w:r>
        <w:t xml:space="preserve"> (angl.) Abstract Process Meta Model – AMM.</w:t>
      </w:r>
    </w:p>
  </w:footnote>
  <w:footnote w:id="12">
    <w:p w:rsidR="001B06D8" w:rsidRDefault="001B06D8">
      <w:pPr>
        <w:pStyle w:val="Sprotnaopomba-besedilo"/>
      </w:pPr>
      <w:r>
        <w:rPr>
          <w:rStyle w:val="Sprotnaopomba-sklic"/>
        </w:rPr>
        <w:footnoteRef/>
      </w:r>
      <w:r>
        <w:t xml:space="preserve"> Inženiring meta-metod.</w:t>
      </w:r>
    </w:p>
  </w:footnote>
  <w:footnote w:id="13">
    <w:p w:rsidR="001B06D8" w:rsidRDefault="001B06D8">
      <w:pPr>
        <w:pStyle w:val="Sprotnaopomba-besedilo"/>
      </w:pPr>
      <w:r>
        <w:rPr>
          <w:rStyle w:val="Sprotnaopomba-sklic"/>
        </w:rPr>
        <w:footnoteRef/>
      </w:r>
      <w:r>
        <w:t xml:space="preserve"> Meta-Method for Software Engineering Methods.</w:t>
      </w:r>
    </w:p>
  </w:footnote>
  <w:footnote w:id="14">
    <w:p w:rsidR="001B06D8" w:rsidRDefault="001B06D8">
      <w:pPr>
        <w:pStyle w:val="Sprotnaopomba-besedilo"/>
      </w:pPr>
      <w:r>
        <w:rPr>
          <w:rStyle w:val="Sprotnaopomba-sklic"/>
        </w:rPr>
        <w:footnoteRef/>
      </w:r>
      <w:r>
        <w:t xml:space="preserve"> (angl.) Proof of concept.</w:t>
      </w:r>
    </w:p>
  </w:footnote>
  <w:footnote w:id="15">
    <w:p w:rsidR="001B06D8" w:rsidRDefault="001B06D8">
      <w:pPr>
        <w:pStyle w:val="Sprotnaopomba-besedilo"/>
      </w:pPr>
      <w:r>
        <w:rPr>
          <w:rStyle w:val="Sprotnaopomba-sklic"/>
        </w:rPr>
        <w:footnoteRef/>
      </w:r>
      <w:r>
        <w:t xml:space="preserve"> International Game Development Association.</w:t>
      </w:r>
    </w:p>
  </w:footnote>
  <w:footnote w:id="16">
    <w:p w:rsidR="001B06D8" w:rsidRDefault="001B06D8">
      <w:pPr>
        <w:pStyle w:val="Sprotnaopomba-besedilo"/>
      </w:pPr>
      <w:r>
        <w:rPr>
          <w:rStyle w:val="Sprotnaopomba-sklic"/>
        </w:rPr>
        <w:footnoteRef/>
      </w:r>
      <w:r>
        <w:t xml:space="preserve"> QA- Quality assurance.</w:t>
      </w:r>
    </w:p>
  </w:footnote>
  <w:footnote w:id="17">
    <w:p w:rsidR="001B06D8" w:rsidRDefault="001B06D8">
      <w:pPr>
        <w:pStyle w:val="Sprotnaopomba-besedilo"/>
      </w:pPr>
      <w:r>
        <w:rPr>
          <w:rStyle w:val="Sprotnaopomba-sklic"/>
        </w:rPr>
        <w:footnoteRef/>
      </w:r>
      <w:r>
        <w:t xml:space="preserve"> Will Not Fix, pomeni, da defekt ni dovolj pomemben.</w:t>
      </w:r>
    </w:p>
  </w:footnote>
  <w:footnote w:id="18">
    <w:p w:rsidR="001B06D8" w:rsidRDefault="001B06D8">
      <w:pPr>
        <w:pStyle w:val="Sprotnaopomba-besedilo"/>
      </w:pPr>
      <w:r>
        <w:rPr>
          <w:rStyle w:val="Sprotnaopomba-sklic"/>
        </w:rPr>
        <w:footnoteRef/>
      </w:r>
      <w:r>
        <w:t xml:space="preserve"> Not A Bug, pomeni da ni defekt.</w:t>
      </w:r>
    </w:p>
  </w:footnote>
  <w:footnote w:id="19">
    <w:p w:rsidR="001B06D8" w:rsidRDefault="001B06D8" w:rsidP="00F92280">
      <w:pPr>
        <w:pStyle w:val="Sprotnaopomba-besedilo"/>
      </w:pPr>
      <w:r>
        <w:rPr>
          <w:rStyle w:val="Sprotnaopomba-sklic"/>
        </w:rPr>
        <w:footnoteRef/>
      </w:r>
      <w:r>
        <w:t xml:space="preserve"> Git distribuiran sistem za nadzor različice kode.</w:t>
      </w:r>
    </w:p>
  </w:footnote>
  <w:footnote w:id="20">
    <w:p w:rsidR="001B06D8" w:rsidRDefault="001B06D8" w:rsidP="00F92280">
      <w:pPr>
        <w:pStyle w:val="Sprotnaopomba-besedilo"/>
      </w:pPr>
      <w:r>
        <w:rPr>
          <w:rStyle w:val="Sprotnaopomba-sklic"/>
        </w:rPr>
        <w:footnoteRef/>
      </w:r>
      <w:r>
        <w:t xml:space="preserve"> Je grafikon, ki predstavlja časovni razpored projekta.</w:t>
      </w:r>
    </w:p>
  </w:footnote>
  <w:footnote w:id="21">
    <w:p w:rsidR="001B06D8" w:rsidRDefault="001B06D8" w:rsidP="00F92280">
      <w:pPr>
        <w:pStyle w:val="Sprotnaopomba-besedilo"/>
      </w:pPr>
      <w:r>
        <w:rPr>
          <w:rStyle w:val="Sprotnaopomba-sklic"/>
        </w:rPr>
        <w:footnoteRef/>
      </w:r>
      <w:r>
        <w:t xml:space="preserve"> Program evaluation and review technique, je statistično orodje za analizo nalog, ki so vključene v razvoj.</w:t>
      </w:r>
    </w:p>
  </w:footnote>
  <w:footnote w:id="22">
    <w:p w:rsidR="00DB4D70" w:rsidRDefault="00DB4D70" w:rsidP="00DB4D70">
      <w:pPr>
        <w:pStyle w:val="Sprotnaopomba-besedilo"/>
      </w:pPr>
      <w:r>
        <w:rPr>
          <w:rStyle w:val="Sprotnaopomba-sklic"/>
        </w:rPr>
        <w:footnoteRef/>
      </w:r>
      <w:r>
        <w:t xml:space="preserve"> (angl.) Crunch tim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11">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3">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14">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5">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11"/>
  </w:num>
  <w:num w:numId="5">
    <w:abstractNumId w:val="12"/>
  </w:num>
  <w:num w:numId="6">
    <w:abstractNumId w:val="4"/>
  </w:num>
  <w:num w:numId="7">
    <w:abstractNumId w:val="10"/>
  </w:num>
  <w:num w:numId="8">
    <w:abstractNumId w:val="9"/>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5"/>
  </w:num>
  <w:num w:numId="12">
    <w:abstractNumId w:val="14"/>
  </w:num>
  <w:num w:numId="13">
    <w:abstractNumId w:val="17"/>
  </w:num>
  <w:num w:numId="14">
    <w:abstractNumId w:val="0"/>
  </w:num>
  <w:num w:numId="15">
    <w:abstractNumId w:val="7"/>
  </w:num>
  <w:num w:numId="16">
    <w:abstractNumId w:val="16"/>
  </w:num>
  <w:num w:numId="17">
    <w:abstractNumId w:val="13"/>
  </w:num>
  <w:num w:numId="18">
    <w:abstractNumId w:val="8"/>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61D"/>
    <w:rsid w:val="00001A94"/>
    <w:rsid w:val="00001CD6"/>
    <w:rsid w:val="00001E4D"/>
    <w:rsid w:val="00001FBA"/>
    <w:rsid w:val="000034D3"/>
    <w:rsid w:val="00003855"/>
    <w:rsid w:val="00003D2D"/>
    <w:rsid w:val="00004855"/>
    <w:rsid w:val="00004D9E"/>
    <w:rsid w:val="00004E02"/>
    <w:rsid w:val="000055CA"/>
    <w:rsid w:val="00005A4F"/>
    <w:rsid w:val="00005AAA"/>
    <w:rsid w:val="000060E2"/>
    <w:rsid w:val="00006718"/>
    <w:rsid w:val="00006A0F"/>
    <w:rsid w:val="00006D66"/>
    <w:rsid w:val="00007176"/>
    <w:rsid w:val="000074A4"/>
    <w:rsid w:val="00007C76"/>
    <w:rsid w:val="00010283"/>
    <w:rsid w:val="00010F7F"/>
    <w:rsid w:val="0001239E"/>
    <w:rsid w:val="0001278E"/>
    <w:rsid w:val="00012F39"/>
    <w:rsid w:val="00014498"/>
    <w:rsid w:val="00014F91"/>
    <w:rsid w:val="00015585"/>
    <w:rsid w:val="00015E24"/>
    <w:rsid w:val="00015FCB"/>
    <w:rsid w:val="000163A9"/>
    <w:rsid w:val="000163F3"/>
    <w:rsid w:val="00017B07"/>
    <w:rsid w:val="00017BA9"/>
    <w:rsid w:val="00017D06"/>
    <w:rsid w:val="00020147"/>
    <w:rsid w:val="00020482"/>
    <w:rsid w:val="00020967"/>
    <w:rsid w:val="00023FC2"/>
    <w:rsid w:val="00024761"/>
    <w:rsid w:val="00025DD1"/>
    <w:rsid w:val="000260FF"/>
    <w:rsid w:val="00027D69"/>
    <w:rsid w:val="00030356"/>
    <w:rsid w:val="0003067B"/>
    <w:rsid w:val="00030B3C"/>
    <w:rsid w:val="0003138C"/>
    <w:rsid w:val="00031A51"/>
    <w:rsid w:val="000320DE"/>
    <w:rsid w:val="00032E1C"/>
    <w:rsid w:val="00033726"/>
    <w:rsid w:val="000337F3"/>
    <w:rsid w:val="00033CC8"/>
    <w:rsid w:val="00034EB1"/>
    <w:rsid w:val="00034FDB"/>
    <w:rsid w:val="00035579"/>
    <w:rsid w:val="0003579B"/>
    <w:rsid w:val="000358D4"/>
    <w:rsid w:val="0003590E"/>
    <w:rsid w:val="000360A5"/>
    <w:rsid w:val="0003795A"/>
    <w:rsid w:val="00040346"/>
    <w:rsid w:val="000408AF"/>
    <w:rsid w:val="00040C3D"/>
    <w:rsid w:val="00040D66"/>
    <w:rsid w:val="000411BE"/>
    <w:rsid w:val="000413A6"/>
    <w:rsid w:val="00041F4E"/>
    <w:rsid w:val="00042318"/>
    <w:rsid w:val="00042C54"/>
    <w:rsid w:val="000434C3"/>
    <w:rsid w:val="00043715"/>
    <w:rsid w:val="000451B5"/>
    <w:rsid w:val="000454CA"/>
    <w:rsid w:val="000454D7"/>
    <w:rsid w:val="0004561A"/>
    <w:rsid w:val="0004584D"/>
    <w:rsid w:val="00046B52"/>
    <w:rsid w:val="00047458"/>
    <w:rsid w:val="00047F19"/>
    <w:rsid w:val="00050273"/>
    <w:rsid w:val="00050507"/>
    <w:rsid w:val="00050851"/>
    <w:rsid w:val="00050A66"/>
    <w:rsid w:val="0005224F"/>
    <w:rsid w:val="000524CD"/>
    <w:rsid w:val="000528A3"/>
    <w:rsid w:val="00052EDD"/>
    <w:rsid w:val="00053544"/>
    <w:rsid w:val="000535B3"/>
    <w:rsid w:val="0005457B"/>
    <w:rsid w:val="0005505B"/>
    <w:rsid w:val="00055D33"/>
    <w:rsid w:val="00055D7D"/>
    <w:rsid w:val="00056D70"/>
    <w:rsid w:val="00057358"/>
    <w:rsid w:val="00057AE1"/>
    <w:rsid w:val="00057B3D"/>
    <w:rsid w:val="0006134F"/>
    <w:rsid w:val="00061971"/>
    <w:rsid w:val="00061B62"/>
    <w:rsid w:val="00061B7F"/>
    <w:rsid w:val="00061D0A"/>
    <w:rsid w:val="000625EE"/>
    <w:rsid w:val="000628B4"/>
    <w:rsid w:val="00063498"/>
    <w:rsid w:val="0006354B"/>
    <w:rsid w:val="0006406F"/>
    <w:rsid w:val="000641DB"/>
    <w:rsid w:val="00065259"/>
    <w:rsid w:val="00065735"/>
    <w:rsid w:val="00065DD4"/>
    <w:rsid w:val="0006722E"/>
    <w:rsid w:val="00067E5A"/>
    <w:rsid w:val="000704F2"/>
    <w:rsid w:val="00070A7D"/>
    <w:rsid w:val="000710AB"/>
    <w:rsid w:val="0007165D"/>
    <w:rsid w:val="000724EE"/>
    <w:rsid w:val="000733BF"/>
    <w:rsid w:val="000734E0"/>
    <w:rsid w:val="00073630"/>
    <w:rsid w:val="000737EC"/>
    <w:rsid w:val="000746B0"/>
    <w:rsid w:val="00076016"/>
    <w:rsid w:val="00077527"/>
    <w:rsid w:val="00077A39"/>
    <w:rsid w:val="00077E67"/>
    <w:rsid w:val="0008067E"/>
    <w:rsid w:val="00080B76"/>
    <w:rsid w:val="00082782"/>
    <w:rsid w:val="000831A2"/>
    <w:rsid w:val="0008349B"/>
    <w:rsid w:val="000836E4"/>
    <w:rsid w:val="00083A61"/>
    <w:rsid w:val="00083D93"/>
    <w:rsid w:val="00083F23"/>
    <w:rsid w:val="00083F6E"/>
    <w:rsid w:val="000840D6"/>
    <w:rsid w:val="000849C3"/>
    <w:rsid w:val="00085312"/>
    <w:rsid w:val="0008556A"/>
    <w:rsid w:val="00085B1D"/>
    <w:rsid w:val="00086175"/>
    <w:rsid w:val="00086498"/>
    <w:rsid w:val="0008697B"/>
    <w:rsid w:val="00086ED2"/>
    <w:rsid w:val="00087398"/>
    <w:rsid w:val="00087C05"/>
    <w:rsid w:val="000914CE"/>
    <w:rsid w:val="000915E7"/>
    <w:rsid w:val="00091808"/>
    <w:rsid w:val="00091C64"/>
    <w:rsid w:val="00091FCB"/>
    <w:rsid w:val="00092401"/>
    <w:rsid w:val="00092AE0"/>
    <w:rsid w:val="00092F62"/>
    <w:rsid w:val="00093359"/>
    <w:rsid w:val="00093BF4"/>
    <w:rsid w:val="00093C08"/>
    <w:rsid w:val="00094260"/>
    <w:rsid w:val="00094674"/>
    <w:rsid w:val="00094CBB"/>
    <w:rsid w:val="00096B8C"/>
    <w:rsid w:val="00096D7E"/>
    <w:rsid w:val="000973C1"/>
    <w:rsid w:val="0009780F"/>
    <w:rsid w:val="000A031D"/>
    <w:rsid w:val="000A060D"/>
    <w:rsid w:val="000A16B1"/>
    <w:rsid w:val="000A18F5"/>
    <w:rsid w:val="000A33BD"/>
    <w:rsid w:val="000A357E"/>
    <w:rsid w:val="000A3F5D"/>
    <w:rsid w:val="000A4687"/>
    <w:rsid w:val="000A48CB"/>
    <w:rsid w:val="000A5E9D"/>
    <w:rsid w:val="000A613A"/>
    <w:rsid w:val="000A63BF"/>
    <w:rsid w:val="000A725A"/>
    <w:rsid w:val="000A763B"/>
    <w:rsid w:val="000A7BC2"/>
    <w:rsid w:val="000B021C"/>
    <w:rsid w:val="000B073E"/>
    <w:rsid w:val="000B0BB7"/>
    <w:rsid w:val="000B1483"/>
    <w:rsid w:val="000B14E3"/>
    <w:rsid w:val="000B2409"/>
    <w:rsid w:val="000B291F"/>
    <w:rsid w:val="000B2E22"/>
    <w:rsid w:val="000B3130"/>
    <w:rsid w:val="000B4DB7"/>
    <w:rsid w:val="000B60FF"/>
    <w:rsid w:val="000B65B3"/>
    <w:rsid w:val="000B686E"/>
    <w:rsid w:val="000B6EA1"/>
    <w:rsid w:val="000B7020"/>
    <w:rsid w:val="000B75F5"/>
    <w:rsid w:val="000B7C09"/>
    <w:rsid w:val="000C0275"/>
    <w:rsid w:val="000C08B1"/>
    <w:rsid w:val="000C15F0"/>
    <w:rsid w:val="000C1869"/>
    <w:rsid w:val="000C1E60"/>
    <w:rsid w:val="000C2AD7"/>
    <w:rsid w:val="000C2F3C"/>
    <w:rsid w:val="000C3D29"/>
    <w:rsid w:val="000C4327"/>
    <w:rsid w:val="000C453B"/>
    <w:rsid w:val="000C4C43"/>
    <w:rsid w:val="000C4D86"/>
    <w:rsid w:val="000C4F02"/>
    <w:rsid w:val="000C5594"/>
    <w:rsid w:val="000C57EC"/>
    <w:rsid w:val="000C611E"/>
    <w:rsid w:val="000C66F2"/>
    <w:rsid w:val="000C726D"/>
    <w:rsid w:val="000C78D7"/>
    <w:rsid w:val="000D0118"/>
    <w:rsid w:val="000D05D3"/>
    <w:rsid w:val="000D0B34"/>
    <w:rsid w:val="000D149F"/>
    <w:rsid w:val="000D23F8"/>
    <w:rsid w:val="000D2A72"/>
    <w:rsid w:val="000D2D96"/>
    <w:rsid w:val="000D2F82"/>
    <w:rsid w:val="000D343B"/>
    <w:rsid w:val="000D3849"/>
    <w:rsid w:val="000D3BE1"/>
    <w:rsid w:val="000D40C9"/>
    <w:rsid w:val="000D4680"/>
    <w:rsid w:val="000D5907"/>
    <w:rsid w:val="000D5BD2"/>
    <w:rsid w:val="000D5BFB"/>
    <w:rsid w:val="000D5DF6"/>
    <w:rsid w:val="000D6084"/>
    <w:rsid w:val="000D79A1"/>
    <w:rsid w:val="000D7B49"/>
    <w:rsid w:val="000D7F0A"/>
    <w:rsid w:val="000E00C8"/>
    <w:rsid w:val="000E1203"/>
    <w:rsid w:val="000E22B0"/>
    <w:rsid w:val="000E2BF6"/>
    <w:rsid w:val="000E3639"/>
    <w:rsid w:val="000E37DF"/>
    <w:rsid w:val="000E3946"/>
    <w:rsid w:val="000E3E2B"/>
    <w:rsid w:val="000E4530"/>
    <w:rsid w:val="000E4679"/>
    <w:rsid w:val="000E4A4E"/>
    <w:rsid w:val="000E5E25"/>
    <w:rsid w:val="000E6755"/>
    <w:rsid w:val="000E73A4"/>
    <w:rsid w:val="000E7F47"/>
    <w:rsid w:val="000E7FF1"/>
    <w:rsid w:val="000F004E"/>
    <w:rsid w:val="000F0693"/>
    <w:rsid w:val="000F22CF"/>
    <w:rsid w:val="000F26C0"/>
    <w:rsid w:val="000F323B"/>
    <w:rsid w:val="000F37C5"/>
    <w:rsid w:val="000F3B1C"/>
    <w:rsid w:val="000F4769"/>
    <w:rsid w:val="000F4AE6"/>
    <w:rsid w:val="000F4F0C"/>
    <w:rsid w:val="000F625F"/>
    <w:rsid w:val="000F7986"/>
    <w:rsid w:val="0010105A"/>
    <w:rsid w:val="00101D0F"/>
    <w:rsid w:val="00101D78"/>
    <w:rsid w:val="00102E72"/>
    <w:rsid w:val="00103018"/>
    <w:rsid w:val="00103148"/>
    <w:rsid w:val="0010349B"/>
    <w:rsid w:val="00103EC0"/>
    <w:rsid w:val="00104643"/>
    <w:rsid w:val="00104E7E"/>
    <w:rsid w:val="00105073"/>
    <w:rsid w:val="00105648"/>
    <w:rsid w:val="001062CA"/>
    <w:rsid w:val="00106613"/>
    <w:rsid w:val="001067D7"/>
    <w:rsid w:val="0010762B"/>
    <w:rsid w:val="00107D59"/>
    <w:rsid w:val="001102D9"/>
    <w:rsid w:val="0011038A"/>
    <w:rsid w:val="0011062F"/>
    <w:rsid w:val="00111201"/>
    <w:rsid w:val="00111E68"/>
    <w:rsid w:val="00113C35"/>
    <w:rsid w:val="00114DBC"/>
    <w:rsid w:val="0011576E"/>
    <w:rsid w:val="0011582A"/>
    <w:rsid w:val="0011638A"/>
    <w:rsid w:val="00116F3A"/>
    <w:rsid w:val="0011711F"/>
    <w:rsid w:val="00120C6A"/>
    <w:rsid w:val="00121540"/>
    <w:rsid w:val="00122372"/>
    <w:rsid w:val="001224E0"/>
    <w:rsid w:val="00122A25"/>
    <w:rsid w:val="00122A37"/>
    <w:rsid w:val="00122C55"/>
    <w:rsid w:val="0012321C"/>
    <w:rsid w:val="00123C7C"/>
    <w:rsid w:val="00123DCA"/>
    <w:rsid w:val="00124B84"/>
    <w:rsid w:val="00124D2F"/>
    <w:rsid w:val="00124FAF"/>
    <w:rsid w:val="001255B7"/>
    <w:rsid w:val="001255E5"/>
    <w:rsid w:val="00126A47"/>
    <w:rsid w:val="00126B0A"/>
    <w:rsid w:val="001277A0"/>
    <w:rsid w:val="0012799E"/>
    <w:rsid w:val="0013053A"/>
    <w:rsid w:val="001311CD"/>
    <w:rsid w:val="00131578"/>
    <w:rsid w:val="00131AC7"/>
    <w:rsid w:val="0013218D"/>
    <w:rsid w:val="00133F7F"/>
    <w:rsid w:val="00134620"/>
    <w:rsid w:val="001349A8"/>
    <w:rsid w:val="00135EE2"/>
    <w:rsid w:val="001363D4"/>
    <w:rsid w:val="00137CAA"/>
    <w:rsid w:val="001404C7"/>
    <w:rsid w:val="00140CF0"/>
    <w:rsid w:val="00141AB9"/>
    <w:rsid w:val="00141BA0"/>
    <w:rsid w:val="00142DC8"/>
    <w:rsid w:val="00142E8E"/>
    <w:rsid w:val="001432E4"/>
    <w:rsid w:val="00143D5F"/>
    <w:rsid w:val="0014491C"/>
    <w:rsid w:val="001452FE"/>
    <w:rsid w:val="0014573E"/>
    <w:rsid w:val="0014664C"/>
    <w:rsid w:val="00146847"/>
    <w:rsid w:val="0014723B"/>
    <w:rsid w:val="0015069B"/>
    <w:rsid w:val="00150D07"/>
    <w:rsid w:val="001526B8"/>
    <w:rsid w:val="00153BD8"/>
    <w:rsid w:val="00153DE3"/>
    <w:rsid w:val="00153F00"/>
    <w:rsid w:val="00154202"/>
    <w:rsid w:val="00154D69"/>
    <w:rsid w:val="00156051"/>
    <w:rsid w:val="001565FC"/>
    <w:rsid w:val="00157132"/>
    <w:rsid w:val="00157768"/>
    <w:rsid w:val="001606D8"/>
    <w:rsid w:val="00160805"/>
    <w:rsid w:val="00160B6A"/>
    <w:rsid w:val="00160F07"/>
    <w:rsid w:val="00161679"/>
    <w:rsid w:val="00161BA3"/>
    <w:rsid w:val="00161F30"/>
    <w:rsid w:val="00161F5D"/>
    <w:rsid w:val="00163174"/>
    <w:rsid w:val="00163F46"/>
    <w:rsid w:val="001641E1"/>
    <w:rsid w:val="001642D0"/>
    <w:rsid w:val="001655B1"/>
    <w:rsid w:val="00165851"/>
    <w:rsid w:val="00165989"/>
    <w:rsid w:val="00165AB2"/>
    <w:rsid w:val="00165D0E"/>
    <w:rsid w:val="00166AD6"/>
    <w:rsid w:val="001700CD"/>
    <w:rsid w:val="0017055B"/>
    <w:rsid w:val="00170B7F"/>
    <w:rsid w:val="00171465"/>
    <w:rsid w:val="00171677"/>
    <w:rsid w:val="00171715"/>
    <w:rsid w:val="00171AF9"/>
    <w:rsid w:val="001724B4"/>
    <w:rsid w:val="001726AF"/>
    <w:rsid w:val="00172FD5"/>
    <w:rsid w:val="00174251"/>
    <w:rsid w:val="00174460"/>
    <w:rsid w:val="00174B27"/>
    <w:rsid w:val="0017573B"/>
    <w:rsid w:val="00175C56"/>
    <w:rsid w:val="0017606D"/>
    <w:rsid w:val="0017623C"/>
    <w:rsid w:val="00176AE2"/>
    <w:rsid w:val="00177311"/>
    <w:rsid w:val="00177524"/>
    <w:rsid w:val="00177F1A"/>
    <w:rsid w:val="00180277"/>
    <w:rsid w:val="00180A59"/>
    <w:rsid w:val="00180E98"/>
    <w:rsid w:val="0018126A"/>
    <w:rsid w:val="00181BBD"/>
    <w:rsid w:val="00181E4C"/>
    <w:rsid w:val="001828D7"/>
    <w:rsid w:val="00182F46"/>
    <w:rsid w:val="00182FF3"/>
    <w:rsid w:val="001830D3"/>
    <w:rsid w:val="001831ED"/>
    <w:rsid w:val="00183693"/>
    <w:rsid w:val="0018416B"/>
    <w:rsid w:val="001844C6"/>
    <w:rsid w:val="001847DA"/>
    <w:rsid w:val="00184813"/>
    <w:rsid w:val="0018487B"/>
    <w:rsid w:val="00185032"/>
    <w:rsid w:val="0018574F"/>
    <w:rsid w:val="001858AF"/>
    <w:rsid w:val="001858E2"/>
    <w:rsid w:val="00185EB5"/>
    <w:rsid w:val="001863CE"/>
    <w:rsid w:val="00186405"/>
    <w:rsid w:val="00186694"/>
    <w:rsid w:val="00186B82"/>
    <w:rsid w:val="00187599"/>
    <w:rsid w:val="00187CA8"/>
    <w:rsid w:val="00187FD1"/>
    <w:rsid w:val="001903D3"/>
    <w:rsid w:val="001904FA"/>
    <w:rsid w:val="001908C1"/>
    <w:rsid w:val="00190DA9"/>
    <w:rsid w:val="00190EDF"/>
    <w:rsid w:val="0019132F"/>
    <w:rsid w:val="00191759"/>
    <w:rsid w:val="0019221C"/>
    <w:rsid w:val="00193265"/>
    <w:rsid w:val="00193322"/>
    <w:rsid w:val="001948C5"/>
    <w:rsid w:val="00194B86"/>
    <w:rsid w:val="00194EF9"/>
    <w:rsid w:val="00195610"/>
    <w:rsid w:val="00196872"/>
    <w:rsid w:val="00196E04"/>
    <w:rsid w:val="001971C7"/>
    <w:rsid w:val="00197799"/>
    <w:rsid w:val="001A073C"/>
    <w:rsid w:val="001A1040"/>
    <w:rsid w:val="001A105A"/>
    <w:rsid w:val="001A1863"/>
    <w:rsid w:val="001A20F4"/>
    <w:rsid w:val="001A239B"/>
    <w:rsid w:val="001A3040"/>
    <w:rsid w:val="001A3217"/>
    <w:rsid w:val="001A35D8"/>
    <w:rsid w:val="001A3DB7"/>
    <w:rsid w:val="001A51C5"/>
    <w:rsid w:val="001A526A"/>
    <w:rsid w:val="001A560E"/>
    <w:rsid w:val="001A5669"/>
    <w:rsid w:val="001A5D56"/>
    <w:rsid w:val="001A60E6"/>
    <w:rsid w:val="001A6653"/>
    <w:rsid w:val="001A66B6"/>
    <w:rsid w:val="001A6FD6"/>
    <w:rsid w:val="001A7099"/>
    <w:rsid w:val="001A73E7"/>
    <w:rsid w:val="001A7408"/>
    <w:rsid w:val="001B06D8"/>
    <w:rsid w:val="001B1F29"/>
    <w:rsid w:val="001B2C0C"/>
    <w:rsid w:val="001B2F8D"/>
    <w:rsid w:val="001B3AE2"/>
    <w:rsid w:val="001B478B"/>
    <w:rsid w:val="001B4B62"/>
    <w:rsid w:val="001B5191"/>
    <w:rsid w:val="001B59F8"/>
    <w:rsid w:val="001B6CC8"/>
    <w:rsid w:val="001B7835"/>
    <w:rsid w:val="001B7C1A"/>
    <w:rsid w:val="001C0666"/>
    <w:rsid w:val="001C06CD"/>
    <w:rsid w:val="001C0AB8"/>
    <w:rsid w:val="001C107A"/>
    <w:rsid w:val="001C2131"/>
    <w:rsid w:val="001C268B"/>
    <w:rsid w:val="001C2A0F"/>
    <w:rsid w:val="001C315E"/>
    <w:rsid w:val="001C3F1B"/>
    <w:rsid w:val="001C4E30"/>
    <w:rsid w:val="001C6259"/>
    <w:rsid w:val="001C6729"/>
    <w:rsid w:val="001C764D"/>
    <w:rsid w:val="001D017B"/>
    <w:rsid w:val="001D095E"/>
    <w:rsid w:val="001D0B83"/>
    <w:rsid w:val="001D11AB"/>
    <w:rsid w:val="001D12A2"/>
    <w:rsid w:val="001D23FA"/>
    <w:rsid w:val="001D2A99"/>
    <w:rsid w:val="001D2C35"/>
    <w:rsid w:val="001D2C3C"/>
    <w:rsid w:val="001D30E0"/>
    <w:rsid w:val="001D352A"/>
    <w:rsid w:val="001D3E26"/>
    <w:rsid w:val="001D48DD"/>
    <w:rsid w:val="001D595E"/>
    <w:rsid w:val="001D62D6"/>
    <w:rsid w:val="001D638B"/>
    <w:rsid w:val="001D66A2"/>
    <w:rsid w:val="001D6EB3"/>
    <w:rsid w:val="001D7D5B"/>
    <w:rsid w:val="001E0B36"/>
    <w:rsid w:val="001E0F8D"/>
    <w:rsid w:val="001E1266"/>
    <w:rsid w:val="001E1620"/>
    <w:rsid w:val="001E26B9"/>
    <w:rsid w:val="001E282A"/>
    <w:rsid w:val="001E3069"/>
    <w:rsid w:val="001E3304"/>
    <w:rsid w:val="001E3B48"/>
    <w:rsid w:val="001E3F58"/>
    <w:rsid w:val="001E4524"/>
    <w:rsid w:val="001E4602"/>
    <w:rsid w:val="001E4DD2"/>
    <w:rsid w:val="001E5D6E"/>
    <w:rsid w:val="001E68AF"/>
    <w:rsid w:val="001E6FE5"/>
    <w:rsid w:val="001F066F"/>
    <w:rsid w:val="001F0E95"/>
    <w:rsid w:val="001F1011"/>
    <w:rsid w:val="001F171D"/>
    <w:rsid w:val="001F17BB"/>
    <w:rsid w:val="001F18C1"/>
    <w:rsid w:val="001F19EC"/>
    <w:rsid w:val="001F1A5E"/>
    <w:rsid w:val="001F2457"/>
    <w:rsid w:val="001F3D07"/>
    <w:rsid w:val="001F3F9D"/>
    <w:rsid w:val="001F410D"/>
    <w:rsid w:val="001F4AD4"/>
    <w:rsid w:val="001F53A6"/>
    <w:rsid w:val="001F5B59"/>
    <w:rsid w:val="001F5F55"/>
    <w:rsid w:val="001F69CF"/>
    <w:rsid w:val="001F6C3C"/>
    <w:rsid w:val="001F7090"/>
    <w:rsid w:val="0020079B"/>
    <w:rsid w:val="00200945"/>
    <w:rsid w:val="00200EAC"/>
    <w:rsid w:val="00201A77"/>
    <w:rsid w:val="002021B7"/>
    <w:rsid w:val="002024FB"/>
    <w:rsid w:val="0020257C"/>
    <w:rsid w:val="00202741"/>
    <w:rsid w:val="00202F42"/>
    <w:rsid w:val="0020309F"/>
    <w:rsid w:val="002038CC"/>
    <w:rsid w:val="00203D0C"/>
    <w:rsid w:val="00203FA5"/>
    <w:rsid w:val="0020482B"/>
    <w:rsid w:val="0020488D"/>
    <w:rsid w:val="00205EF3"/>
    <w:rsid w:val="0020612F"/>
    <w:rsid w:val="00207427"/>
    <w:rsid w:val="00207BFF"/>
    <w:rsid w:val="00210ED3"/>
    <w:rsid w:val="00210FB8"/>
    <w:rsid w:val="002111EC"/>
    <w:rsid w:val="002114C4"/>
    <w:rsid w:val="00211529"/>
    <w:rsid w:val="00211579"/>
    <w:rsid w:val="0021157C"/>
    <w:rsid w:val="00211707"/>
    <w:rsid w:val="0021188D"/>
    <w:rsid w:val="002119DC"/>
    <w:rsid w:val="00212A8D"/>
    <w:rsid w:val="00212FD1"/>
    <w:rsid w:val="0021339F"/>
    <w:rsid w:val="00213806"/>
    <w:rsid w:val="00213CE8"/>
    <w:rsid w:val="00213ED1"/>
    <w:rsid w:val="002142F0"/>
    <w:rsid w:val="0021468A"/>
    <w:rsid w:val="00214AA3"/>
    <w:rsid w:val="0021704F"/>
    <w:rsid w:val="002179CF"/>
    <w:rsid w:val="00220311"/>
    <w:rsid w:val="00220698"/>
    <w:rsid w:val="00221108"/>
    <w:rsid w:val="00221C14"/>
    <w:rsid w:val="00221C68"/>
    <w:rsid w:val="0022239D"/>
    <w:rsid w:val="00222498"/>
    <w:rsid w:val="00222859"/>
    <w:rsid w:val="002235DD"/>
    <w:rsid w:val="00226649"/>
    <w:rsid w:val="00226FF2"/>
    <w:rsid w:val="0022793D"/>
    <w:rsid w:val="00227E5D"/>
    <w:rsid w:val="002306E4"/>
    <w:rsid w:val="002306F0"/>
    <w:rsid w:val="0023070C"/>
    <w:rsid w:val="00231585"/>
    <w:rsid w:val="0023252A"/>
    <w:rsid w:val="00232DFC"/>
    <w:rsid w:val="0023364B"/>
    <w:rsid w:val="00233946"/>
    <w:rsid w:val="0023486E"/>
    <w:rsid w:val="00234BF3"/>
    <w:rsid w:val="00234E20"/>
    <w:rsid w:val="002357A5"/>
    <w:rsid w:val="00237232"/>
    <w:rsid w:val="002379C1"/>
    <w:rsid w:val="00237C89"/>
    <w:rsid w:val="00237EE5"/>
    <w:rsid w:val="00237F6F"/>
    <w:rsid w:val="00240BC6"/>
    <w:rsid w:val="0024193A"/>
    <w:rsid w:val="00242090"/>
    <w:rsid w:val="00242B4F"/>
    <w:rsid w:val="00242B8E"/>
    <w:rsid w:val="0024356C"/>
    <w:rsid w:val="00243600"/>
    <w:rsid w:val="00243EB0"/>
    <w:rsid w:val="00243FBA"/>
    <w:rsid w:val="00244FCF"/>
    <w:rsid w:val="0024518C"/>
    <w:rsid w:val="00245548"/>
    <w:rsid w:val="00246823"/>
    <w:rsid w:val="00246DA9"/>
    <w:rsid w:val="002475EC"/>
    <w:rsid w:val="0024770B"/>
    <w:rsid w:val="00250280"/>
    <w:rsid w:val="00251047"/>
    <w:rsid w:val="00251464"/>
    <w:rsid w:val="002515A1"/>
    <w:rsid w:val="00251666"/>
    <w:rsid w:val="002524DE"/>
    <w:rsid w:val="00254131"/>
    <w:rsid w:val="002544E0"/>
    <w:rsid w:val="0025462B"/>
    <w:rsid w:val="00254913"/>
    <w:rsid w:val="0025623A"/>
    <w:rsid w:val="00257224"/>
    <w:rsid w:val="00257691"/>
    <w:rsid w:val="002603D5"/>
    <w:rsid w:val="00260653"/>
    <w:rsid w:val="0026122E"/>
    <w:rsid w:val="00261583"/>
    <w:rsid w:val="002617F7"/>
    <w:rsid w:val="002619A4"/>
    <w:rsid w:val="00262C13"/>
    <w:rsid w:val="00262F94"/>
    <w:rsid w:val="00264070"/>
    <w:rsid w:val="0026413E"/>
    <w:rsid w:val="002643FD"/>
    <w:rsid w:val="0026532A"/>
    <w:rsid w:val="00265445"/>
    <w:rsid w:val="00265671"/>
    <w:rsid w:val="002661E4"/>
    <w:rsid w:val="00266398"/>
    <w:rsid w:val="00266A85"/>
    <w:rsid w:val="0026716E"/>
    <w:rsid w:val="002672EE"/>
    <w:rsid w:val="0026735C"/>
    <w:rsid w:val="00270432"/>
    <w:rsid w:val="00270683"/>
    <w:rsid w:val="0027075A"/>
    <w:rsid w:val="00270CE7"/>
    <w:rsid w:val="002712D2"/>
    <w:rsid w:val="002725BE"/>
    <w:rsid w:val="0027267F"/>
    <w:rsid w:val="002726D3"/>
    <w:rsid w:val="0027359F"/>
    <w:rsid w:val="00273CDD"/>
    <w:rsid w:val="002742DA"/>
    <w:rsid w:val="002744D4"/>
    <w:rsid w:val="00275D20"/>
    <w:rsid w:val="00275D2D"/>
    <w:rsid w:val="0027647C"/>
    <w:rsid w:val="00276981"/>
    <w:rsid w:val="00276C9E"/>
    <w:rsid w:val="00277005"/>
    <w:rsid w:val="00277B3E"/>
    <w:rsid w:val="00281712"/>
    <w:rsid w:val="0028274E"/>
    <w:rsid w:val="0028281A"/>
    <w:rsid w:val="00282E92"/>
    <w:rsid w:val="00283401"/>
    <w:rsid w:val="0028341C"/>
    <w:rsid w:val="002834B1"/>
    <w:rsid w:val="002850C4"/>
    <w:rsid w:val="00285144"/>
    <w:rsid w:val="0028598A"/>
    <w:rsid w:val="00285D3E"/>
    <w:rsid w:val="00286A73"/>
    <w:rsid w:val="00291335"/>
    <w:rsid w:val="0029144F"/>
    <w:rsid w:val="00291667"/>
    <w:rsid w:val="0029191F"/>
    <w:rsid w:val="0029293C"/>
    <w:rsid w:val="00292DFF"/>
    <w:rsid w:val="00293BDA"/>
    <w:rsid w:val="002942CB"/>
    <w:rsid w:val="002943C5"/>
    <w:rsid w:val="0029465B"/>
    <w:rsid w:val="00295984"/>
    <w:rsid w:val="00295CF2"/>
    <w:rsid w:val="00295E74"/>
    <w:rsid w:val="00296250"/>
    <w:rsid w:val="00296BDE"/>
    <w:rsid w:val="0029742D"/>
    <w:rsid w:val="00297BCB"/>
    <w:rsid w:val="002A0AEC"/>
    <w:rsid w:val="002A1124"/>
    <w:rsid w:val="002A16A4"/>
    <w:rsid w:val="002A1C15"/>
    <w:rsid w:val="002A1C73"/>
    <w:rsid w:val="002A20A3"/>
    <w:rsid w:val="002A2D63"/>
    <w:rsid w:val="002A2EE8"/>
    <w:rsid w:val="002A3406"/>
    <w:rsid w:val="002A3F67"/>
    <w:rsid w:val="002A3FF9"/>
    <w:rsid w:val="002A436D"/>
    <w:rsid w:val="002A4783"/>
    <w:rsid w:val="002A48B8"/>
    <w:rsid w:val="002A542A"/>
    <w:rsid w:val="002A5548"/>
    <w:rsid w:val="002A563B"/>
    <w:rsid w:val="002A5C97"/>
    <w:rsid w:val="002A6332"/>
    <w:rsid w:val="002A6713"/>
    <w:rsid w:val="002A764A"/>
    <w:rsid w:val="002A7A87"/>
    <w:rsid w:val="002B0000"/>
    <w:rsid w:val="002B00F1"/>
    <w:rsid w:val="002B0111"/>
    <w:rsid w:val="002B063D"/>
    <w:rsid w:val="002B1A12"/>
    <w:rsid w:val="002B1B94"/>
    <w:rsid w:val="002B2151"/>
    <w:rsid w:val="002B270D"/>
    <w:rsid w:val="002B2AB8"/>
    <w:rsid w:val="002B2F38"/>
    <w:rsid w:val="002B33F4"/>
    <w:rsid w:val="002B3B3C"/>
    <w:rsid w:val="002B46D3"/>
    <w:rsid w:val="002B4A51"/>
    <w:rsid w:val="002B4F94"/>
    <w:rsid w:val="002B5000"/>
    <w:rsid w:val="002B5B88"/>
    <w:rsid w:val="002B6BA5"/>
    <w:rsid w:val="002B71CE"/>
    <w:rsid w:val="002B7BCC"/>
    <w:rsid w:val="002C0AEC"/>
    <w:rsid w:val="002C0E9A"/>
    <w:rsid w:val="002C1326"/>
    <w:rsid w:val="002C22EB"/>
    <w:rsid w:val="002C2341"/>
    <w:rsid w:val="002C2A35"/>
    <w:rsid w:val="002C2CF3"/>
    <w:rsid w:val="002C66A4"/>
    <w:rsid w:val="002C6881"/>
    <w:rsid w:val="002C7DD7"/>
    <w:rsid w:val="002C7E8B"/>
    <w:rsid w:val="002D07C9"/>
    <w:rsid w:val="002D1328"/>
    <w:rsid w:val="002D1601"/>
    <w:rsid w:val="002D2732"/>
    <w:rsid w:val="002D280C"/>
    <w:rsid w:val="002D28CA"/>
    <w:rsid w:val="002D2CA5"/>
    <w:rsid w:val="002D3670"/>
    <w:rsid w:val="002D3DAC"/>
    <w:rsid w:val="002D3F00"/>
    <w:rsid w:val="002D45D2"/>
    <w:rsid w:val="002D4AEF"/>
    <w:rsid w:val="002D5493"/>
    <w:rsid w:val="002D64F9"/>
    <w:rsid w:val="002D7252"/>
    <w:rsid w:val="002D77F2"/>
    <w:rsid w:val="002D79AE"/>
    <w:rsid w:val="002E0BFE"/>
    <w:rsid w:val="002E1207"/>
    <w:rsid w:val="002E14A7"/>
    <w:rsid w:val="002E1631"/>
    <w:rsid w:val="002E1DEC"/>
    <w:rsid w:val="002E2588"/>
    <w:rsid w:val="002E30CE"/>
    <w:rsid w:val="002E3E61"/>
    <w:rsid w:val="002E45DE"/>
    <w:rsid w:val="002E466F"/>
    <w:rsid w:val="002E5781"/>
    <w:rsid w:val="002E730C"/>
    <w:rsid w:val="002E7500"/>
    <w:rsid w:val="002E7B39"/>
    <w:rsid w:val="002F0143"/>
    <w:rsid w:val="002F0345"/>
    <w:rsid w:val="002F04C3"/>
    <w:rsid w:val="002F0731"/>
    <w:rsid w:val="002F1434"/>
    <w:rsid w:val="002F1BAC"/>
    <w:rsid w:val="002F2C06"/>
    <w:rsid w:val="002F2D23"/>
    <w:rsid w:val="002F3E7B"/>
    <w:rsid w:val="002F414E"/>
    <w:rsid w:val="002F422F"/>
    <w:rsid w:val="002F4809"/>
    <w:rsid w:val="002F64E2"/>
    <w:rsid w:val="002F67B8"/>
    <w:rsid w:val="0030115E"/>
    <w:rsid w:val="00301733"/>
    <w:rsid w:val="003020AA"/>
    <w:rsid w:val="003020D8"/>
    <w:rsid w:val="00302407"/>
    <w:rsid w:val="00303421"/>
    <w:rsid w:val="00303495"/>
    <w:rsid w:val="00303849"/>
    <w:rsid w:val="0030408C"/>
    <w:rsid w:val="00304555"/>
    <w:rsid w:val="00304727"/>
    <w:rsid w:val="00304771"/>
    <w:rsid w:val="00304D62"/>
    <w:rsid w:val="00305274"/>
    <w:rsid w:val="00306B6A"/>
    <w:rsid w:val="00307E7F"/>
    <w:rsid w:val="0031126C"/>
    <w:rsid w:val="00311AD9"/>
    <w:rsid w:val="00311B2C"/>
    <w:rsid w:val="00311C8A"/>
    <w:rsid w:val="00311F66"/>
    <w:rsid w:val="003125CB"/>
    <w:rsid w:val="00313676"/>
    <w:rsid w:val="00314372"/>
    <w:rsid w:val="00314C05"/>
    <w:rsid w:val="003154B9"/>
    <w:rsid w:val="00315887"/>
    <w:rsid w:val="00316735"/>
    <w:rsid w:val="00316A79"/>
    <w:rsid w:val="00320E45"/>
    <w:rsid w:val="003219AD"/>
    <w:rsid w:val="00321F0F"/>
    <w:rsid w:val="003220B6"/>
    <w:rsid w:val="00322454"/>
    <w:rsid w:val="0032262A"/>
    <w:rsid w:val="00322865"/>
    <w:rsid w:val="0032342F"/>
    <w:rsid w:val="003240B3"/>
    <w:rsid w:val="003249AF"/>
    <w:rsid w:val="00324A03"/>
    <w:rsid w:val="003256DA"/>
    <w:rsid w:val="003257CA"/>
    <w:rsid w:val="00325B90"/>
    <w:rsid w:val="00326AEE"/>
    <w:rsid w:val="00326DA1"/>
    <w:rsid w:val="00327239"/>
    <w:rsid w:val="00327277"/>
    <w:rsid w:val="00330663"/>
    <w:rsid w:val="00330789"/>
    <w:rsid w:val="00330A12"/>
    <w:rsid w:val="0033125C"/>
    <w:rsid w:val="0033141A"/>
    <w:rsid w:val="003316A7"/>
    <w:rsid w:val="00332B5D"/>
    <w:rsid w:val="00333911"/>
    <w:rsid w:val="003349E2"/>
    <w:rsid w:val="00334F3F"/>
    <w:rsid w:val="00334F4D"/>
    <w:rsid w:val="00335810"/>
    <w:rsid w:val="00335931"/>
    <w:rsid w:val="00335BEC"/>
    <w:rsid w:val="00336AA4"/>
    <w:rsid w:val="0033743D"/>
    <w:rsid w:val="00337EA6"/>
    <w:rsid w:val="00340640"/>
    <w:rsid w:val="003409FF"/>
    <w:rsid w:val="00341050"/>
    <w:rsid w:val="00341221"/>
    <w:rsid w:val="003413D7"/>
    <w:rsid w:val="0034198D"/>
    <w:rsid w:val="00341BDC"/>
    <w:rsid w:val="00342389"/>
    <w:rsid w:val="00342951"/>
    <w:rsid w:val="003430ED"/>
    <w:rsid w:val="0034315F"/>
    <w:rsid w:val="00343A3B"/>
    <w:rsid w:val="0034401D"/>
    <w:rsid w:val="00344366"/>
    <w:rsid w:val="00345224"/>
    <w:rsid w:val="00345E32"/>
    <w:rsid w:val="00345E59"/>
    <w:rsid w:val="003467FA"/>
    <w:rsid w:val="00346D7F"/>
    <w:rsid w:val="003508B5"/>
    <w:rsid w:val="00350F3D"/>
    <w:rsid w:val="00351294"/>
    <w:rsid w:val="00351978"/>
    <w:rsid w:val="00351C23"/>
    <w:rsid w:val="0035261F"/>
    <w:rsid w:val="00352F49"/>
    <w:rsid w:val="00352FD0"/>
    <w:rsid w:val="0035325F"/>
    <w:rsid w:val="003537DC"/>
    <w:rsid w:val="00353A1C"/>
    <w:rsid w:val="0035437A"/>
    <w:rsid w:val="00355539"/>
    <w:rsid w:val="00355D5C"/>
    <w:rsid w:val="003569AF"/>
    <w:rsid w:val="00356CE0"/>
    <w:rsid w:val="00360704"/>
    <w:rsid w:val="0036083D"/>
    <w:rsid w:val="003609CF"/>
    <w:rsid w:val="00360FA4"/>
    <w:rsid w:val="0036108A"/>
    <w:rsid w:val="00361AF6"/>
    <w:rsid w:val="00361D50"/>
    <w:rsid w:val="00361E19"/>
    <w:rsid w:val="00361FE9"/>
    <w:rsid w:val="0036267E"/>
    <w:rsid w:val="0036288A"/>
    <w:rsid w:val="00362E6F"/>
    <w:rsid w:val="003634A8"/>
    <w:rsid w:val="003649AA"/>
    <w:rsid w:val="00365547"/>
    <w:rsid w:val="00365B0F"/>
    <w:rsid w:val="00365E64"/>
    <w:rsid w:val="00366082"/>
    <w:rsid w:val="00366BAC"/>
    <w:rsid w:val="00367A60"/>
    <w:rsid w:val="00370AB2"/>
    <w:rsid w:val="00371DFD"/>
    <w:rsid w:val="003720E4"/>
    <w:rsid w:val="00373089"/>
    <w:rsid w:val="00373595"/>
    <w:rsid w:val="00373805"/>
    <w:rsid w:val="00373A66"/>
    <w:rsid w:val="00375B9B"/>
    <w:rsid w:val="003762BB"/>
    <w:rsid w:val="00376728"/>
    <w:rsid w:val="0037691A"/>
    <w:rsid w:val="00376A1B"/>
    <w:rsid w:val="0037754D"/>
    <w:rsid w:val="00377A62"/>
    <w:rsid w:val="00384102"/>
    <w:rsid w:val="0038440A"/>
    <w:rsid w:val="00384F1E"/>
    <w:rsid w:val="00384F41"/>
    <w:rsid w:val="00385309"/>
    <w:rsid w:val="00385695"/>
    <w:rsid w:val="003856D7"/>
    <w:rsid w:val="00386009"/>
    <w:rsid w:val="00386519"/>
    <w:rsid w:val="0038703B"/>
    <w:rsid w:val="003879B5"/>
    <w:rsid w:val="00387C01"/>
    <w:rsid w:val="003913B0"/>
    <w:rsid w:val="00391759"/>
    <w:rsid w:val="003917A5"/>
    <w:rsid w:val="003920AC"/>
    <w:rsid w:val="00392968"/>
    <w:rsid w:val="00392B28"/>
    <w:rsid w:val="00392B75"/>
    <w:rsid w:val="00392D53"/>
    <w:rsid w:val="0039320B"/>
    <w:rsid w:val="00393253"/>
    <w:rsid w:val="00393460"/>
    <w:rsid w:val="0039463B"/>
    <w:rsid w:val="003950E2"/>
    <w:rsid w:val="00395250"/>
    <w:rsid w:val="003957E5"/>
    <w:rsid w:val="00395E18"/>
    <w:rsid w:val="00395FB8"/>
    <w:rsid w:val="00396242"/>
    <w:rsid w:val="00396EC2"/>
    <w:rsid w:val="00396F4E"/>
    <w:rsid w:val="003971BA"/>
    <w:rsid w:val="003973D4"/>
    <w:rsid w:val="00397634"/>
    <w:rsid w:val="003A01EA"/>
    <w:rsid w:val="003A0755"/>
    <w:rsid w:val="003A0B82"/>
    <w:rsid w:val="003A0F68"/>
    <w:rsid w:val="003A101D"/>
    <w:rsid w:val="003A1B5E"/>
    <w:rsid w:val="003A21D0"/>
    <w:rsid w:val="003A2301"/>
    <w:rsid w:val="003A243F"/>
    <w:rsid w:val="003A2888"/>
    <w:rsid w:val="003A2AF9"/>
    <w:rsid w:val="003A2F88"/>
    <w:rsid w:val="003A2FEA"/>
    <w:rsid w:val="003A30A5"/>
    <w:rsid w:val="003A311E"/>
    <w:rsid w:val="003A3154"/>
    <w:rsid w:val="003A32A3"/>
    <w:rsid w:val="003A336F"/>
    <w:rsid w:val="003A3B0A"/>
    <w:rsid w:val="003A3F78"/>
    <w:rsid w:val="003A4189"/>
    <w:rsid w:val="003A4C0A"/>
    <w:rsid w:val="003A5118"/>
    <w:rsid w:val="003A5438"/>
    <w:rsid w:val="003A5E49"/>
    <w:rsid w:val="003A5FD8"/>
    <w:rsid w:val="003A679B"/>
    <w:rsid w:val="003A67A6"/>
    <w:rsid w:val="003A686D"/>
    <w:rsid w:val="003A6978"/>
    <w:rsid w:val="003A69A9"/>
    <w:rsid w:val="003A7C1F"/>
    <w:rsid w:val="003A7C79"/>
    <w:rsid w:val="003A7F56"/>
    <w:rsid w:val="003B0260"/>
    <w:rsid w:val="003B24DC"/>
    <w:rsid w:val="003B2CE8"/>
    <w:rsid w:val="003B33BC"/>
    <w:rsid w:val="003B3989"/>
    <w:rsid w:val="003B3B0F"/>
    <w:rsid w:val="003B3BDA"/>
    <w:rsid w:val="003B3C35"/>
    <w:rsid w:val="003B4116"/>
    <w:rsid w:val="003B4DB1"/>
    <w:rsid w:val="003B545B"/>
    <w:rsid w:val="003B54D1"/>
    <w:rsid w:val="003B6011"/>
    <w:rsid w:val="003B7136"/>
    <w:rsid w:val="003C1D44"/>
    <w:rsid w:val="003C27B7"/>
    <w:rsid w:val="003C442B"/>
    <w:rsid w:val="003C45FD"/>
    <w:rsid w:val="003C4DDC"/>
    <w:rsid w:val="003C5E63"/>
    <w:rsid w:val="003C62C8"/>
    <w:rsid w:val="003C661D"/>
    <w:rsid w:val="003C71C5"/>
    <w:rsid w:val="003D0605"/>
    <w:rsid w:val="003D0BB1"/>
    <w:rsid w:val="003D0D4F"/>
    <w:rsid w:val="003D12C7"/>
    <w:rsid w:val="003D1962"/>
    <w:rsid w:val="003D246C"/>
    <w:rsid w:val="003D261A"/>
    <w:rsid w:val="003D2860"/>
    <w:rsid w:val="003D31DE"/>
    <w:rsid w:val="003D4348"/>
    <w:rsid w:val="003D45AF"/>
    <w:rsid w:val="003D4BF1"/>
    <w:rsid w:val="003D652D"/>
    <w:rsid w:val="003D6AB3"/>
    <w:rsid w:val="003D6BA8"/>
    <w:rsid w:val="003D6E4C"/>
    <w:rsid w:val="003D7493"/>
    <w:rsid w:val="003D763C"/>
    <w:rsid w:val="003E0042"/>
    <w:rsid w:val="003E038E"/>
    <w:rsid w:val="003E0BA3"/>
    <w:rsid w:val="003E101B"/>
    <w:rsid w:val="003E1C3A"/>
    <w:rsid w:val="003E2B93"/>
    <w:rsid w:val="003E36FA"/>
    <w:rsid w:val="003E3BC8"/>
    <w:rsid w:val="003E3E7A"/>
    <w:rsid w:val="003E4DBE"/>
    <w:rsid w:val="003E4E3E"/>
    <w:rsid w:val="003E52AD"/>
    <w:rsid w:val="003E52CE"/>
    <w:rsid w:val="003E59F3"/>
    <w:rsid w:val="003E63A1"/>
    <w:rsid w:val="003E63DC"/>
    <w:rsid w:val="003E6619"/>
    <w:rsid w:val="003E715C"/>
    <w:rsid w:val="003E72C3"/>
    <w:rsid w:val="003E73D7"/>
    <w:rsid w:val="003E741F"/>
    <w:rsid w:val="003E79C0"/>
    <w:rsid w:val="003F0564"/>
    <w:rsid w:val="003F0E9B"/>
    <w:rsid w:val="003F1DAC"/>
    <w:rsid w:val="003F1EE3"/>
    <w:rsid w:val="003F23A8"/>
    <w:rsid w:val="003F2EA7"/>
    <w:rsid w:val="003F302C"/>
    <w:rsid w:val="003F3390"/>
    <w:rsid w:val="003F37AA"/>
    <w:rsid w:val="003F5510"/>
    <w:rsid w:val="003F5D0D"/>
    <w:rsid w:val="003F61DD"/>
    <w:rsid w:val="003F78D0"/>
    <w:rsid w:val="004002A1"/>
    <w:rsid w:val="00400C5D"/>
    <w:rsid w:val="004017B0"/>
    <w:rsid w:val="00401C8E"/>
    <w:rsid w:val="0040319C"/>
    <w:rsid w:val="00403A52"/>
    <w:rsid w:val="0040421E"/>
    <w:rsid w:val="0040441E"/>
    <w:rsid w:val="0040442E"/>
    <w:rsid w:val="004047A8"/>
    <w:rsid w:val="00404A05"/>
    <w:rsid w:val="00404A22"/>
    <w:rsid w:val="004053B0"/>
    <w:rsid w:val="004063B7"/>
    <w:rsid w:val="00406739"/>
    <w:rsid w:val="00406C4E"/>
    <w:rsid w:val="00407F06"/>
    <w:rsid w:val="00410C32"/>
    <w:rsid w:val="00411022"/>
    <w:rsid w:val="00411582"/>
    <w:rsid w:val="004115D5"/>
    <w:rsid w:val="00411774"/>
    <w:rsid w:val="004125E5"/>
    <w:rsid w:val="004126AE"/>
    <w:rsid w:val="00412C43"/>
    <w:rsid w:val="004148B6"/>
    <w:rsid w:val="00414CD0"/>
    <w:rsid w:val="00415894"/>
    <w:rsid w:val="00416047"/>
    <w:rsid w:val="0041626B"/>
    <w:rsid w:val="0041638D"/>
    <w:rsid w:val="00416873"/>
    <w:rsid w:val="00416A3B"/>
    <w:rsid w:val="004171D5"/>
    <w:rsid w:val="004178E0"/>
    <w:rsid w:val="004179B6"/>
    <w:rsid w:val="00417D48"/>
    <w:rsid w:val="00422C1A"/>
    <w:rsid w:val="0042302F"/>
    <w:rsid w:val="00423114"/>
    <w:rsid w:val="00423629"/>
    <w:rsid w:val="00423C39"/>
    <w:rsid w:val="004243B4"/>
    <w:rsid w:val="0042590F"/>
    <w:rsid w:val="0042604B"/>
    <w:rsid w:val="00426221"/>
    <w:rsid w:val="00426EC0"/>
    <w:rsid w:val="0042725C"/>
    <w:rsid w:val="0042728F"/>
    <w:rsid w:val="004272EB"/>
    <w:rsid w:val="0042786D"/>
    <w:rsid w:val="00430247"/>
    <w:rsid w:val="00430668"/>
    <w:rsid w:val="0043144C"/>
    <w:rsid w:val="00431578"/>
    <w:rsid w:val="00431685"/>
    <w:rsid w:val="0043171B"/>
    <w:rsid w:val="0043172F"/>
    <w:rsid w:val="00432116"/>
    <w:rsid w:val="00432230"/>
    <w:rsid w:val="00434196"/>
    <w:rsid w:val="00434408"/>
    <w:rsid w:val="004346A2"/>
    <w:rsid w:val="00434802"/>
    <w:rsid w:val="00434CB8"/>
    <w:rsid w:val="00435548"/>
    <w:rsid w:val="004357B6"/>
    <w:rsid w:val="00435CD2"/>
    <w:rsid w:val="00436873"/>
    <w:rsid w:val="00440BC4"/>
    <w:rsid w:val="00441444"/>
    <w:rsid w:val="004417F9"/>
    <w:rsid w:val="00441A24"/>
    <w:rsid w:val="00441D0A"/>
    <w:rsid w:val="004425D2"/>
    <w:rsid w:val="0044273F"/>
    <w:rsid w:val="0044280A"/>
    <w:rsid w:val="00442CA5"/>
    <w:rsid w:val="00444266"/>
    <w:rsid w:val="00444E43"/>
    <w:rsid w:val="00444EFC"/>
    <w:rsid w:val="00444F60"/>
    <w:rsid w:val="0044508B"/>
    <w:rsid w:val="00445CFE"/>
    <w:rsid w:val="00445F45"/>
    <w:rsid w:val="00445FBC"/>
    <w:rsid w:val="00447A04"/>
    <w:rsid w:val="004501E0"/>
    <w:rsid w:val="004501FF"/>
    <w:rsid w:val="00450B04"/>
    <w:rsid w:val="00451CB8"/>
    <w:rsid w:val="004522A6"/>
    <w:rsid w:val="004523F1"/>
    <w:rsid w:val="004545DD"/>
    <w:rsid w:val="00454898"/>
    <w:rsid w:val="004549BB"/>
    <w:rsid w:val="0045525C"/>
    <w:rsid w:val="00455364"/>
    <w:rsid w:val="004553B4"/>
    <w:rsid w:val="00455470"/>
    <w:rsid w:val="00455809"/>
    <w:rsid w:val="00455D4C"/>
    <w:rsid w:val="00455E46"/>
    <w:rsid w:val="004564A9"/>
    <w:rsid w:val="00456D53"/>
    <w:rsid w:val="00456DF3"/>
    <w:rsid w:val="004575E0"/>
    <w:rsid w:val="00457CD4"/>
    <w:rsid w:val="00461995"/>
    <w:rsid w:val="0046207D"/>
    <w:rsid w:val="00462374"/>
    <w:rsid w:val="00463A17"/>
    <w:rsid w:val="00463B3C"/>
    <w:rsid w:val="00463B4E"/>
    <w:rsid w:val="00463EB3"/>
    <w:rsid w:val="0046433D"/>
    <w:rsid w:val="00464937"/>
    <w:rsid w:val="00464C7A"/>
    <w:rsid w:val="0046513E"/>
    <w:rsid w:val="00465230"/>
    <w:rsid w:val="00465522"/>
    <w:rsid w:val="0046552A"/>
    <w:rsid w:val="00465E25"/>
    <w:rsid w:val="00466BB6"/>
    <w:rsid w:val="00467008"/>
    <w:rsid w:val="0046718F"/>
    <w:rsid w:val="0046730C"/>
    <w:rsid w:val="00467F57"/>
    <w:rsid w:val="004706A0"/>
    <w:rsid w:val="00471CA0"/>
    <w:rsid w:val="00471E1D"/>
    <w:rsid w:val="0047255F"/>
    <w:rsid w:val="004729BC"/>
    <w:rsid w:val="00473232"/>
    <w:rsid w:val="00473DA9"/>
    <w:rsid w:val="00473FB4"/>
    <w:rsid w:val="00474B20"/>
    <w:rsid w:val="00474DB9"/>
    <w:rsid w:val="0047528B"/>
    <w:rsid w:val="0047534D"/>
    <w:rsid w:val="004758B4"/>
    <w:rsid w:val="00475B32"/>
    <w:rsid w:val="00475CFF"/>
    <w:rsid w:val="0047640E"/>
    <w:rsid w:val="0047676A"/>
    <w:rsid w:val="0048069E"/>
    <w:rsid w:val="004806F4"/>
    <w:rsid w:val="00481C67"/>
    <w:rsid w:val="00481CD0"/>
    <w:rsid w:val="00482739"/>
    <w:rsid w:val="00482F0A"/>
    <w:rsid w:val="00483599"/>
    <w:rsid w:val="0048470A"/>
    <w:rsid w:val="00484829"/>
    <w:rsid w:val="00484F24"/>
    <w:rsid w:val="0048527B"/>
    <w:rsid w:val="00485353"/>
    <w:rsid w:val="0048555C"/>
    <w:rsid w:val="004856C0"/>
    <w:rsid w:val="00485BC7"/>
    <w:rsid w:val="004862FA"/>
    <w:rsid w:val="00486B9D"/>
    <w:rsid w:val="004872B4"/>
    <w:rsid w:val="00487327"/>
    <w:rsid w:val="004873FF"/>
    <w:rsid w:val="004876BE"/>
    <w:rsid w:val="004878F0"/>
    <w:rsid w:val="00490047"/>
    <w:rsid w:val="00490610"/>
    <w:rsid w:val="004906E4"/>
    <w:rsid w:val="0049099C"/>
    <w:rsid w:val="004917EA"/>
    <w:rsid w:val="00491BC3"/>
    <w:rsid w:val="00492FEF"/>
    <w:rsid w:val="00493A7C"/>
    <w:rsid w:val="00493C1D"/>
    <w:rsid w:val="00493D47"/>
    <w:rsid w:val="00493E2A"/>
    <w:rsid w:val="00494038"/>
    <w:rsid w:val="00494D39"/>
    <w:rsid w:val="00494E03"/>
    <w:rsid w:val="0049522A"/>
    <w:rsid w:val="00495DB7"/>
    <w:rsid w:val="0049639C"/>
    <w:rsid w:val="004963DC"/>
    <w:rsid w:val="00497816"/>
    <w:rsid w:val="00497D1D"/>
    <w:rsid w:val="00497DC1"/>
    <w:rsid w:val="004A0AEC"/>
    <w:rsid w:val="004A1305"/>
    <w:rsid w:val="004A16C8"/>
    <w:rsid w:val="004A179D"/>
    <w:rsid w:val="004A252C"/>
    <w:rsid w:val="004A40A2"/>
    <w:rsid w:val="004A4786"/>
    <w:rsid w:val="004A4966"/>
    <w:rsid w:val="004A4B5D"/>
    <w:rsid w:val="004A5C4A"/>
    <w:rsid w:val="004A6219"/>
    <w:rsid w:val="004A65DB"/>
    <w:rsid w:val="004A7BAC"/>
    <w:rsid w:val="004A7CB4"/>
    <w:rsid w:val="004B06E9"/>
    <w:rsid w:val="004B0D99"/>
    <w:rsid w:val="004B0F0A"/>
    <w:rsid w:val="004B1F7A"/>
    <w:rsid w:val="004B20C0"/>
    <w:rsid w:val="004B226E"/>
    <w:rsid w:val="004B2987"/>
    <w:rsid w:val="004B2DD4"/>
    <w:rsid w:val="004B2DE2"/>
    <w:rsid w:val="004B3681"/>
    <w:rsid w:val="004B36A4"/>
    <w:rsid w:val="004B460A"/>
    <w:rsid w:val="004B50D0"/>
    <w:rsid w:val="004B60D6"/>
    <w:rsid w:val="004B6164"/>
    <w:rsid w:val="004B633E"/>
    <w:rsid w:val="004B672C"/>
    <w:rsid w:val="004B6764"/>
    <w:rsid w:val="004B6C89"/>
    <w:rsid w:val="004B791C"/>
    <w:rsid w:val="004B7B75"/>
    <w:rsid w:val="004B7F51"/>
    <w:rsid w:val="004C00E2"/>
    <w:rsid w:val="004C0415"/>
    <w:rsid w:val="004C0A7E"/>
    <w:rsid w:val="004C1C7A"/>
    <w:rsid w:val="004C1D50"/>
    <w:rsid w:val="004C2720"/>
    <w:rsid w:val="004C2912"/>
    <w:rsid w:val="004C293E"/>
    <w:rsid w:val="004C2A19"/>
    <w:rsid w:val="004C2A63"/>
    <w:rsid w:val="004C2C4A"/>
    <w:rsid w:val="004C2C7E"/>
    <w:rsid w:val="004C328E"/>
    <w:rsid w:val="004C37C8"/>
    <w:rsid w:val="004C4590"/>
    <w:rsid w:val="004C462B"/>
    <w:rsid w:val="004C47C2"/>
    <w:rsid w:val="004C48C5"/>
    <w:rsid w:val="004C510F"/>
    <w:rsid w:val="004C53F3"/>
    <w:rsid w:val="004C5A88"/>
    <w:rsid w:val="004C6601"/>
    <w:rsid w:val="004C6985"/>
    <w:rsid w:val="004C722C"/>
    <w:rsid w:val="004C7E1C"/>
    <w:rsid w:val="004C7F43"/>
    <w:rsid w:val="004D477A"/>
    <w:rsid w:val="004D5EB0"/>
    <w:rsid w:val="004D60A1"/>
    <w:rsid w:val="004D6AAA"/>
    <w:rsid w:val="004D6D52"/>
    <w:rsid w:val="004D7519"/>
    <w:rsid w:val="004D7B0F"/>
    <w:rsid w:val="004E0644"/>
    <w:rsid w:val="004E1024"/>
    <w:rsid w:val="004E1C0A"/>
    <w:rsid w:val="004E22C8"/>
    <w:rsid w:val="004E3006"/>
    <w:rsid w:val="004E31AF"/>
    <w:rsid w:val="004E535B"/>
    <w:rsid w:val="004E5A7F"/>
    <w:rsid w:val="004E61E2"/>
    <w:rsid w:val="004E638B"/>
    <w:rsid w:val="004E69D8"/>
    <w:rsid w:val="004F003C"/>
    <w:rsid w:val="004F066F"/>
    <w:rsid w:val="004F0ED0"/>
    <w:rsid w:val="004F10E0"/>
    <w:rsid w:val="004F1561"/>
    <w:rsid w:val="004F178F"/>
    <w:rsid w:val="004F1903"/>
    <w:rsid w:val="004F21AD"/>
    <w:rsid w:val="004F4F5B"/>
    <w:rsid w:val="004F4FB6"/>
    <w:rsid w:val="004F5477"/>
    <w:rsid w:val="004F569A"/>
    <w:rsid w:val="004F5B07"/>
    <w:rsid w:val="004F7FBC"/>
    <w:rsid w:val="005006BB"/>
    <w:rsid w:val="005008BD"/>
    <w:rsid w:val="00501405"/>
    <w:rsid w:val="005018A1"/>
    <w:rsid w:val="00501F7E"/>
    <w:rsid w:val="0050412C"/>
    <w:rsid w:val="00504867"/>
    <w:rsid w:val="00504989"/>
    <w:rsid w:val="00505C91"/>
    <w:rsid w:val="005063DE"/>
    <w:rsid w:val="00507030"/>
    <w:rsid w:val="00507653"/>
    <w:rsid w:val="0050768E"/>
    <w:rsid w:val="005079D2"/>
    <w:rsid w:val="00507D14"/>
    <w:rsid w:val="00507F90"/>
    <w:rsid w:val="005106B3"/>
    <w:rsid w:val="00510C79"/>
    <w:rsid w:val="0051167E"/>
    <w:rsid w:val="00511D9D"/>
    <w:rsid w:val="00511E12"/>
    <w:rsid w:val="0051225D"/>
    <w:rsid w:val="005123A0"/>
    <w:rsid w:val="00512692"/>
    <w:rsid w:val="005128DE"/>
    <w:rsid w:val="00512AC8"/>
    <w:rsid w:val="00514712"/>
    <w:rsid w:val="00514CD7"/>
    <w:rsid w:val="00514D4C"/>
    <w:rsid w:val="005151FA"/>
    <w:rsid w:val="0051546D"/>
    <w:rsid w:val="005154B8"/>
    <w:rsid w:val="00515964"/>
    <w:rsid w:val="005159BF"/>
    <w:rsid w:val="00517022"/>
    <w:rsid w:val="00517196"/>
    <w:rsid w:val="0052031C"/>
    <w:rsid w:val="005203E6"/>
    <w:rsid w:val="005206C2"/>
    <w:rsid w:val="00520954"/>
    <w:rsid w:val="00520E58"/>
    <w:rsid w:val="0052137E"/>
    <w:rsid w:val="0052189D"/>
    <w:rsid w:val="00522410"/>
    <w:rsid w:val="005227F1"/>
    <w:rsid w:val="00522AD4"/>
    <w:rsid w:val="005230F0"/>
    <w:rsid w:val="00523573"/>
    <w:rsid w:val="00523F16"/>
    <w:rsid w:val="00524B7F"/>
    <w:rsid w:val="00524C13"/>
    <w:rsid w:val="0052523F"/>
    <w:rsid w:val="00526675"/>
    <w:rsid w:val="0052668B"/>
    <w:rsid w:val="00526EFF"/>
    <w:rsid w:val="00527D91"/>
    <w:rsid w:val="00530155"/>
    <w:rsid w:val="005302DF"/>
    <w:rsid w:val="00530336"/>
    <w:rsid w:val="00530423"/>
    <w:rsid w:val="005309F1"/>
    <w:rsid w:val="00530A81"/>
    <w:rsid w:val="00531CEA"/>
    <w:rsid w:val="005326D9"/>
    <w:rsid w:val="005330D9"/>
    <w:rsid w:val="005334A4"/>
    <w:rsid w:val="00533E25"/>
    <w:rsid w:val="00534804"/>
    <w:rsid w:val="00534D10"/>
    <w:rsid w:val="00535B3B"/>
    <w:rsid w:val="00535B7F"/>
    <w:rsid w:val="00536318"/>
    <w:rsid w:val="00536B35"/>
    <w:rsid w:val="00536D52"/>
    <w:rsid w:val="00537579"/>
    <w:rsid w:val="00537688"/>
    <w:rsid w:val="00537F51"/>
    <w:rsid w:val="00540516"/>
    <w:rsid w:val="00540E67"/>
    <w:rsid w:val="00541CF8"/>
    <w:rsid w:val="005427FB"/>
    <w:rsid w:val="00542CA0"/>
    <w:rsid w:val="00542E87"/>
    <w:rsid w:val="005430C4"/>
    <w:rsid w:val="00543253"/>
    <w:rsid w:val="0054391F"/>
    <w:rsid w:val="00543A97"/>
    <w:rsid w:val="00543B4F"/>
    <w:rsid w:val="00543CD8"/>
    <w:rsid w:val="00543D55"/>
    <w:rsid w:val="00544DB9"/>
    <w:rsid w:val="0054558E"/>
    <w:rsid w:val="005465FD"/>
    <w:rsid w:val="00546781"/>
    <w:rsid w:val="00547CC2"/>
    <w:rsid w:val="005503ED"/>
    <w:rsid w:val="00550CEA"/>
    <w:rsid w:val="005511D4"/>
    <w:rsid w:val="005519D2"/>
    <w:rsid w:val="00551C7D"/>
    <w:rsid w:val="0055219C"/>
    <w:rsid w:val="0055240C"/>
    <w:rsid w:val="00552C48"/>
    <w:rsid w:val="00552E67"/>
    <w:rsid w:val="00552F78"/>
    <w:rsid w:val="005530AA"/>
    <w:rsid w:val="005533BB"/>
    <w:rsid w:val="005536EE"/>
    <w:rsid w:val="00553DCD"/>
    <w:rsid w:val="00555E7F"/>
    <w:rsid w:val="0055657A"/>
    <w:rsid w:val="00556F1B"/>
    <w:rsid w:val="005571B2"/>
    <w:rsid w:val="00557A77"/>
    <w:rsid w:val="0056026D"/>
    <w:rsid w:val="0056064F"/>
    <w:rsid w:val="005608E0"/>
    <w:rsid w:val="005610BF"/>
    <w:rsid w:val="00561401"/>
    <w:rsid w:val="005617DC"/>
    <w:rsid w:val="00562125"/>
    <w:rsid w:val="005621A4"/>
    <w:rsid w:val="005621D5"/>
    <w:rsid w:val="00563163"/>
    <w:rsid w:val="00564254"/>
    <w:rsid w:val="00564672"/>
    <w:rsid w:val="00564960"/>
    <w:rsid w:val="00564B08"/>
    <w:rsid w:val="00564C8E"/>
    <w:rsid w:val="00564E81"/>
    <w:rsid w:val="005653BD"/>
    <w:rsid w:val="005654BE"/>
    <w:rsid w:val="0056571A"/>
    <w:rsid w:val="00565771"/>
    <w:rsid w:val="00565A70"/>
    <w:rsid w:val="00565FEC"/>
    <w:rsid w:val="005665EC"/>
    <w:rsid w:val="00566739"/>
    <w:rsid w:val="00567645"/>
    <w:rsid w:val="00570795"/>
    <w:rsid w:val="00570C23"/>
    <w:rsid w:val="00571108"/>
    <w:rsid w:val="00572BAE"/>
    <w:rsid w:val="00572BD4"/>
    <w:rsid w:val="00572D02"/>
    <w:rsid w:val="005739F1"/>
    <w:rsid w:val="0057415A"/>
    <w:rsid w:val="005745F9"/>
    <w:rsid w:val="005747A2"/>
    <w:rsid w:val="00574A81"/>
    <w:rsid w:val="00574D24"/>
    <w:rsid w:val="00575782"/>
    <w:rsid w:val="0057579E"/>
    <w:rsid w:val="00576507"/>
    <w:rsid w:val="0057773A"/>
    <w:rsid w:val="00580204"/>
    <w:rsid w:val="0058069B"/>
    <w:rsid w:val="00580BB0"/>
    <w:rsid w:val="00580D68"/>
    <w:rsid w:val="00580FB2"/>
    <w:rsid w:val="005813F3"/>
    <w:rsid w:val="00581E93"/>
    <w:rsid w:val="00582203"/>
    <w:rsid w:val="00582423"/>
    <w:rsid w:val="00582BA7"/>
    <w:rsid w:val="00582EA4"/>
    <w:rsid w:val="0058322B"/>
    <w:rsid w:val="0058447F"/>
    <w:rsid w:val="0058486A"/>
    <w:rsid w:val="00586055"/>
    <w:rsid w:val="00586F14"/>
    <w:rsid w:val="0058706A"/>
    <w:rsid w:val="005872A6"/>
    <w:rsid w:val="00590318"/>
    <w:rsid w:val="0059034A"/>
    <w:rsid w:val="0059057F"/>
    <w:rsid w:val="005906B2"/>
    <w:rsid w:val="005906EE"/>
    <w:rsid w:val="005908AD"/>
    <w:rsid w:val="00590F1D"/>
    <w:rsid w:val="00591254"/>
    <w:rsid w:val="00591A77"/>
    <w:rsid w:val="00592867"/>
    <w:rsid w:val="00592BFB"/>
    <w:rsid w:val="00593E43"/>
    <w:rsid w:val="00593F08"/>
    <w:rsid w:val="005946C3"/>
    <w:rsid w:val="00594C4A"/>
    <w:rsid w:val="005950DA"/>
    <w:rsid w:val="005951F1"/>
    <w:rsid w:val="005962CC"/>
    <w:rsid w:val="005970D5"/>
    <w:rsid w:val="005973CA"/>
    <w:rsid w:val="00597973"/>
    <w:rsid w:val="005A0261"/>
    <w:rsid w:val="005A0470"/>
    <w:rsid w:val="005A1230"/>
    <w:rsid w:val="005A1ACA"/>
    <w:rsid w:val="005A2325"/>
    <w:rsid w:val="005A283B"/>
    <w:rsid w:val="005A3923"/>
    <w:rsid w:val="005A453B"/>
    <w:rsid w:val="005A4DFE"/>
    <w:rsid w:val="005A4F07"/>
    <w:rsid w:val="005A5919"/>
    <w:rsid w:val="005A6044"/>
    <w:rsid w:val="005A7532"/>
    <w:rsid w:val="005A7D6E"/>
    <w:rsid w:val="005A7DEE"/>
    <w:rsid w:val="005A7FDD"/>
    <w:rsid w:val="005B1F35"/>
    <w:rsid w:val="005B202C"/>
    <w:rsid w:val="005B295A"/>
    <w:rsid w:val="005B35AC"/>
    <w:rsid w:val="005B3704"/>
    <w:rsid w:val="005B37CE"/>
    <w:rsid w:val="005B4517"/>
    <w:rsid w:val="005B4524"/>
    <w:rsid w:val="005B4D29"/>
    <w:rsid w:val="005B55E7"/>
    <w:rsid w:val="005B60FC"/>
    <w:rsid w:val="005B61F9"/>
    <w:rsid w:val="005B654A"/>
    <w:rsid w:val="005B6AA2"/>
    <w:rsid w:val="005B6C09"/>
    <w:rsid w:val="005B6D47"/>
    <w:rsid w:val="005B7C94"/>
    <w:rsid w:val="005B7D67"/>
    <w:rsid w:val="005C0153"/>
    <w:rsid w:val="005C02F2"/>
    <w:rsid w:val="005C1972"/>
    <w:rsid w:val="005C23D3"/>
    <w:rsid w:val="005C24B4"/>
    <w:rsid w:val="005C2811"/>
    <w:rsid w:val="005C2F33"/>
    <w:rsid w:val="005C320F"/>
    <w:rsid w:val="005C354C"/>
    <w:rsid w:val="005C3A3E"/>
    <w:rsid w:val="005C46E6"/>
    <w:rsid w:val="005C49F6"/>
    <w:rsid w:val="005C4BA5"/>
    <w:rsid w:val="005C4F21"/>
    <w:rsid w:val="005C6792"/>
    <w:rsid w:val="005C6AB5"/>
    <w:rsid w:val="005C7082"/>
    <w:rsid w:val="005D14A6"/>
    <w:rsid w:val="005D1ACC"/>
    <w:rsid w:val="005D1C7E"/>
    <w:rsid w:val="005D1DFC"/>
    <w:rsid w:val="005D391E"/>
    <w:rsid w:val="005D3A3C"/>
    <w:rsid w:val="005D3FBB"/>
    <w:rsid w:val="005D4451"/>
    <w:rsid w:val="005D46CC"/>
    <w:rsid w:val="005D4E01"/>
    <w:rsid w:val="005D5705"/>
    <w:rsid w:val="005D5AA9"/>
    <w:rsid w:val="005D5B58"/>
    <w:rsid w:val="005D5C70"/>
    <w:rsid w:val="005D5D27"/>
    <w:rsid w:val="005D6D65"/>
    <w:rsid w:val="005D754A"/>
    <w:rsid w:val="005E0B45"/>
    <w:rsid w:val="005E1838"/>
    <w:rsid w:val="005E2B44"/>
    <w:rsid w:val="005E38D7"/>
    <w:rsid w:val="005E3BC9"/>
    <w:rsid w:val="005E54CC"/>
    <w:rsid w:val="005E5A78"/>
    <w:rsid w:val="005E5AD2"/>
    <w:rsid w:val="005E68CF"/>
    <w:rsid w:val="005E74D2"/>
    <w:rsid w:val="005F0BE3"/>
    <w:rsid w:val="005F1350"/>
    <w:rsid w:val="005F1630"/>
    <w:rsid w:val="005F3152"/>
    <w:rsid w:val="005F3165"/>
    <w:rsid w:val="005F31A3"/>
    <w:rsid w:val="005F3AA6"/>
    <w:rsid w:val="005F3D3C"/>
    <w:rsid w:val="005F4638"/>
    <w:rsid w:val="005F4699"/>
    <w:rsid w:val="005F47F1"/>
    <w:rsid w:val="005F4838"/>
    <w:rsid w:val="005F6411"/>
    <w:rsid w:val="005F7994"/>
    <w:rsid w:val="0060129F"/>
    <w:rsid w:val="00602730"/>
    <w:rsid w:val="00602CB3"/>
    <w:rsid w:val="00602E7C"/>
    <w:rsid w:val="00602FE4"/>
    <w:rsid w:val="00602FE8"/>
    <w:rsid w:val="00603600"/>
    <w:rsid w:val="006039A4"/>
    <w:rsid w:val="00603BB2"/>
    <w:rsid w:val="00603BDA"/>
    <w:rsid w:val="006042B6"/>
    <w:rsid w:val="006044E2"/>
    <w:rsid w:val="00604874"/>
    <w:rsid w:val="00605131"/>
    <w:rsid w:val="00605F3A"/>
    <w:rsid w:val="00606854"/>
    <w:rsid w:val="00606B7D"/>
    <w:rsid w:val="00606E30"/>
    <w:rsid w:val="0060725E"/>
    <w:rsid w:val="006075B4"/>
    <w:rsid w:val="0060785D"/>
    <w:rsid w:val="0060793C"/>
    <w:rsid w:val="0061021D"/>
    <w:rsid w:val="00610826"/>
    <w:rsid w:val="00610D50"/>
    <w:rsid w:val="00610E4B"/>
    <w:rsid w:val="0061178C"/>
    <w:rsid w:val="00612052"/>
    <w:rsid w:val="00612BBB"/>
    <w:rsid w:val="006130FC"/>
    <w:rsid w:val="00613472"/>
    <w:rsid w:val="00613910"/>
    <w:rsid w:val="00614377"/>
    <w:rsid w:val="00614A7D"/>
    <w:rsid w:val="00615D9A"/>
    <w:rsid w:val="00616484"/>
    <w:rsid w:val="00617673"/>
    <w:rsid w:val="00620228"/>
    <w:rsid w:val="006206F5"/>
    <w:rsid w:val="00620966"/>
    <w:rsid w:val="00620A71"/>
    <w:rsid w:val="006210D4"/>
    <w:rsid w:val="00621B81"/>
    <w:rsid w:val="00622126"/>
    <w:rsid w:val="00622478"/>
    <w:rsid w:val="0062256A"/>
    <w:rsid w:val="00622FE6"/>
    <w:rsid w:val="006234B6"/>
    <w:rsid w:val="00623B7C"/>
    <w:rsid w:val="006248A4"/>
    <w:rsid w:val="00624A7C"/>
    <w:rsid w:val="00625092"/>
    <w:rsid w:val="006254D7"/>
    <w:rsid w:val="006258DB"/>
    <w:rsid w:val="00625F99"/>
    <w:rsid w:val="006270EB"/>
    <w:rsid w:val="006272BF"/>
    <w:rsid w:val="00627344"/>
    <w:rsid w:val="00627C31"/>
    <w:rsid w:val="00630561"/>
    <w:rsid w:val="00631352"/>
    <w:rsid w:val="0063162A"/>
    <w:rsid w:val="00632575"/>
    <w:rsid w:val="0063360A"/>
    <w:rsid w:val="00633826"/>
    <w:rsid w:val="00633D00"/>
    <w:rsid w:val="00634ABE"/>
    <w:rsid w:val="00634BBB"/>
    <w:rsid w:val="006359CE"/>
    <w:rsid w:val="00636010"/>
    <w:rsid w:val="006360A7"/>
    <w:rsid w:val="00636695"/>
    <w:rsid w:val="006375B7"/>
    <w:rsid w:val="00640A0F"/>
    <w:rsid w:val="00641103"/>
    <w:rsid w:val="00642488"/>
    <w:rsid w:val="00643D68"/>
    <w:rsid w:val="0064429B"/>
    <w:rsid w:val="00644D04"/>
    <w:rsid w:val="00644E05"/>
    <w:rsid w:val="00644EC2"/>
    <w:rsid w:val="0064507B"/>
    <w:rsid w:val="006453BD"/>
    <w:rsid w:val="006467F7"/>
    <w:rsid w:val="00646991"/>
    <w:rsid w:val="00646A61"/>
    <w:rsid w:val="0064789B"/>
    <w:rsid w:val="00650043"/>
    <w:rsid w:val="00650806"/>
    <w:rsid w:val="0065084A"/>
    <w:rsid w:val="00650F36"/>
    <w:rsid w:val="00652265"/>
    <w:rsid w:val="00652DB7"/>
    <w:rsid w:val="00652F94"/>
    <w:rsid w:val="00653191"/>
    <w:rsid w:val="00655C79"/>
    <w:rsid w:val="00656722"/>
    <w:rsid w:val="00656863"/>
    <w:rsid w:val="0065781E"/>
    <w:rsid w:val="00657A97"/>
    <w:rsid w:val="00657AD6"/>
    <w:rsid w:val="00657C15"/>
    <w:rsid w:val="00657E29"/>
    <w:rsid w:val="0066020D"/>
    <w:rsid w:val="0066136C"/>
    <w:rsid w:val="00661532"/>
    <w:rsid w:val="006617E9"/>
    <w:rsid w:val="006631AC"/>
    <w:rsid w:val="006632F4"/>
    <w:rsid w:val="00664CE8"/>
    <w:rsid w:val="0066632E"/>
    <w:rsid w:val="00666513"/>
    <w:rsid w:val="00666947"/>
    <w:rsid w:val="00666BAA"/>
    <w:rsid w:val="0067011C"/>
    <w:rsid w:val="00670324"/>
    <w:rsid w:val="006707AA"/>
    <w:rsid w:val="00670C0C"/>
    <w:rsid w:val="006710B2"/>
    <w:rsid w:val="006716B2"/>
    <w:rsid w:val="00672C04"/>
    <w:rsid w:val="006736F6"/>
    <w:rsid w:val="006742A5"/>
    <w:rsid w:val="0067470B"/>
    <w:rsid w:val="00675CA9"/>
    <w:rsid w:val="00676742"/>
    <w:rsid w:val="00676983"/>
    <w:rsid w:val="00676C20"/>
    <w:rsid w:val="00676EC4"/>
    <w:rsid w:val="00677388"/>
    <w:rsid w:val="00677590"/>
    <w:rsid w:val="00680325"/>
    <w:rsid w:val="00680F1A"/>
    <w:rsid w:val="006810C8"/>
    <w:rsid w:val="00681432"/>
    <w:rsid w:val="006816F7"/>
    <w:rsid w:val="00682355"/>
    <w:rsid w:val="00683481"/>
    <w:rsid w:val="0068357D"/>
    <w:rsid w:val="00683D7C"/>
    <w:rsid w:val="00683EC3"/>
    <w:rsid w:val="0068406E"/>
    <w:rsid w:val="00684138"/>
    <w:rsid w:val="0068567A"/>
    <w:rsid w:val="006867A5"/>
    <w:rsid w:val="00686D9A"/>
    <w:rsid w:val="00687927"/>
    <w:rsid w:val="006879BC"/>
    <w:rsid w:val="006879E2"/>
    <w:rsid w:val="006906CD"/>
    <w:rsid w:val="0069118C"/>
    <w:rsid w:val="00692923"/>
    <w:rsid w:val="006929E1"/>
    <w:rsid w:val="00692ECA"/>
    <w:rsid w:val="0069321A"/>
    <w:rsid w:val="006932D2"/>
    <w:rsid w:val="00694167"/>
    <w:rsid w:val="0069447C"/>
    <w:rsid w:val="0069465D"/>
    <w:rsid w:val="0069484E"/>
    <w:rsid w:val="00694DE7"/>
    <w:rsid w:val="006952D5"/>
    <w:rsid w:val="006954B3"/>
    <w:rsid w:val="0069695A"/>
    <w:rsid w:val="00697114"/>
    <w:rsid w:val="006975FC"/>
    <w:rsid w:val="00697D6A"/>
    <w:rsid w:val="00697E3C"/>
    <w:rsid w:val="00697F22"/>
    <w:rsid w:val="006A1442"/>
    <w:rsid w:val="006A1917"/>
    <w:rsid w:val="006A1C25"/>
    <w:rsid w:val="006A2BF8"/>
    <w:rsid w:val="006A2F62"/>
    <w:rsid w:val="006A3191"/>
    <w:rsid w:val="006A32C0"/>
    <w:rsid w:val="006A3417"/>
    <w:rsid w:val="006A3E29"/>
    <w:rsid w:val="006A4917"/>
    <w:rsid w:val="006A4ADF"/>
    <w:rsid w:val="006A4DEE"/>
    <w:rsid w:val="006A5C28"/>
    <w:rsid w:val="006A6B81"/>
    <w:rsid w:val="006B0AA5"/>
    <w:rsid w:val="006B1C55"/>
    <w:rsid w:val="006B242C"/>
    <w:rsid w:val="006B2F62"/>
    <w:rsid w:val="006B30B3"/>
    <w:rsid w:val="006B35C3"/>
    <w:rsid w:val="006B35FF"/>
    <w:rsid w:val="006B4803"/>
    <w:rsid w:val="006B51A2"/>
    <w:rsid w:val="006B536D"/>
    <w:rsid w:val="006B578F"/>
    <w:rsid w:val="006B6042"/>
    <w:rsid w:val="006B671E"/>
    <w:rsid w:val="006B6945"/>
    <w:rsid w:val="006B6CAE"/>
    <w:rsid w:val="006B6CD0"/>
    <w:rsid w:val="006B6DB9"/>
    <w:rsid w:val="006B709E"/>
    <w:rsid w:val="006B760C"/>
    <w:rsid w:val="006B78EB"/>
    <w:rsid w:val="006B7C12"/>
    <w:rsid w:val="006B7C75"/>
    <w:rsid w:val="006C0484"/>
    <w:rsid w:val="006C0516"/>
    <w:rsid w:val="006C1ED2"/>
    <w:rsid w:val="006C24DE"/>
    <w:rsid w:val="006C3B99"/>
    <w:rsid w:val="006C49AD"/>
    <w:rsid w:val="006C49C1"/>
    <w:rsid w:val="006C4E21"/>
    <w:rsid w:val="006C5F0C"/>
    <w:rsid w:val="006C79B4"/>
    <w:rsid w:val="006D0725"/>
    <w:rsid w:val="006D098E"/>
    <w:rsid w:val="006D0A82"/>
    <w:rsid w:val="006D1B29"/>
    <w:rsid w:val="006D3221"/>
    <w:rsid w:val="006D4838"/>
    <w:rsid w:val="006D5232"/>
    <w:rsid w:val="006D672F"/>
    <w:rsid w:val="006D6989"/>
    <w:rsid w:val="006D72A3"/>
    <w:rsid w:val="006D732D"/>
    <w:rsid w:val="006D7E78"/>
    <w:rsid w:val="006D7ECF"/>
    <w:rsid w:val="006E0438"/>
    <w:rsid w:val="006E0476"/>
    <w:rsid w:val="006E0A84"/>
    <w:rsid w:val="006E0C4E"/>
    <w:rsid w:val="006E0C93"/>
    <w:rsid w:val="006E0EC6"/>
    <w:rsid w:val="006E1013"/>
    <w:rsid w:val="006E182F"/>
    <w:rsid w:val="006E18EF"/>
    <w:rsid w:val="006E2BD7"/>
    <w:rsid w:val="006E2F11"/>
    <w:rsid w:val="006E38E6"/>
    <w:rsid w:val="006E3EB9"/>
    <w:rsid w:val="006E4256"/>
    <w:rsid w:val="006E4407"/>
    <w:rsid w:val="006E4A46"/>
    <w:rsid w:val="006E5760"/>
    <w:rsid w:val="006E62F1"/>
    <w:rsid w:val="006E664B"/>
    <w:rsid w:val="006E6DAF"/>
    <w:rsid w:val="006E7295"/>
    <w:rsid w:val="006E72F2"/>
    <w:rsid w:val="006F1850"/>
    <w:rsid w:val="006F1DE5"/>
    <w:rsid w:val="006F24D0"/>
    <w:rsid w:val="006F263A"/>
    <w:rsid w:val="006F28A5"/>
    <w:rsid w:val="006F28B1"/>
    <w:rsid w:val="006F2AD3"/>
    <w:rsid w:val="006F45B5"/>
    <w:rsid w:val="006F57C4"/>
    <w:rsid w:val="006F5F7E"/>
    <w:rsid w:val="006F6126"/>
    <w:rsid w:val="006F6F58"/>
    <w:rsid w:val="006F7309"/>
    <w:rsid w:val="006F7525"/>
    <w:rsid w:val="006F7B81"/>
    <w:rsid w:val="00700420"/>
    <w:rsid w:val="0070053F"/>
    <w:rsid w:val="00701367"/>
    <w:rsid w:val="00701B93"/>
    <w:rsid w:val="007024AC"/>
    <w:rsid w:val="0070256F"/>
    <w:rsid w:val="00702657"/>
    <w:rsid w:val="007029A2"/>
    <w:rsid w:val="00702EBA"/>
    <w:rsid w:val="007038B1"/>
    <w:rsid w:val="00703A90"/>
    <w:rsid w:val="00704058"/>
    <w:rsid w:val="00704546"/>
    <w:rsid w:val="00704699"/>
    <w:rsid w:val="00704C2F"/>
    <w:rsid w:val="0070541C"/>
    <w:rsid w:val="007058AA"/>
    <w:rsid w:val="00705DC1"/>
    <w:rsid w:val="007074A3"/>
    <w:rsid w:val="007074B3"/>
    <w:rsid w:val="007076B6"/>
    <w:rsid w:val="00710D78"/>
    <w:rsid w:val="00710F4A"/>
    <w:rsid w:val="0071185A"/>
    <w:rsid w:val="007123BD"/>
    <w:rsid w:val="007137D5"/>
    <w:rsid w:val="00713D55"/>
    <w:rsid w:val="00714096"/>
    <w:rsid w:val="0071495F"/>
    <w:rsid w:val="00714EE8"/>
    <w:rsid w:val="0071689E"/>
    <w:rsid w:val="00716DAF"/>
    <w:rsid w:val="00717E00"/>
    <w:rsid w:val="00720309"/>
    <w:rsid w:val="00720EE1"/>
    <w:rsid w:val="00720F16"/>
    <w:rsid w:val="0072358D"/>
    <w:rsid w:val="00724B8C"/>
    <w:rsid w:val="00725562"/>
    <w:rsid w:val="00725586"/>
    <w:rsid w:val="00725F05"/>
    <w:rsid w:val="0072623A"/>
    <w:rsid w:val="00726662"/>
    <w:rsid w:val="00726D45"/>
    <w:rsid w:val="00726EFC"/>
    <w:rsid w:val="007271FE"/>
    <w:rsid w:val="00727CFC"/>
    <w:rsid w:val="00727D93"/>
    <w:rsid w:val="0073046E"/>
    <w:rsid w:val="007308DB"/>
    <w:rsid w:val="00731577"/>
    <w:rsid w:val="007318BE"/>
    <w:rsid w:val="00731D70"/>
    <w:rsid w:val="0073220D"/>
    <w:rsid w:val="00732C9B"/>
    <w:rsid w:val="007337FF"/>
    <w:rsid w:val="007347F5"/>
    <w:rsid w:val="00735251"/>
    <w:rsid w:val="00735257"/>
    <w:rsid w:val="007372B4"/>
    <w:rsid w:val="00740B76"/>
    <w:rsid w:val="00740DFC"/>
    <w:rsid w:val="00740F05"/>
    <w:rsid w:val="0074128B"/>
    <w:rsid w:val="007412DD"/>
    <w:rsid w:val="00741724"/>
    <w:rsid w:val="00741B55"/>
    <w:rsid w:val="007432A1"/>
    <w:rsid w:val="00743AC1"/>
    <w:rsid w:val="00744706"/>
    <w:rsid w:val="007448EC"/>
    <w:rsid w:val="00745590"/>
    <w:rsid w:val="00746A0A"/>
    <w:rsid w:val="0074723E"/>
    <w:rsid w:val="0074755E"/>
    <w:rsid w:val="00747914"/>
    <w:rsid w:val="00747FAB"/>
    <w:rsid w:val="00750618"/>
    <w:rsid w:val="0075062B"/>
    <w:rsid w:val="0075094E"/>
    <w:rsid w:val="0075097A"/>
    <w:rsid w:val="00750B4C"/>
    <w:rsid w:val="007517D8"/>
    <w:rsid w:val="0075240D"/>
    <w:rsid w:val="00752AE2"/>
    <w:rsid w:val="0075330B"/>
    <w:rsid w:val="00753847"/>
    <w:rsid w:val="007556B2"/>
    <w:rsid w:val="007559A1"/>
    <w:rsid w:val="00755AD7"/>
    <w:rsid w:val="00755DE6"/>
    <w:rsid w:val="0075658F"/>
    <w:rsid w:val="0075697E"/>
    <w:rsid w:val="00757555"/>
    <w:rsid w:val="00757C3E"/>
    <w:rsid w:val="00757FA7"/>
    <w:rsid w:val="0076079F"/>
    <w:rsid w:val="0076090E"/>
    <w:rsid w:val="0076104A"/>
    <w:rsid w:val="0076169C"/>
    <w:rsid w:val="00761C76"/>
    <w:rsid w:val="00761D00"/>
    <w:rsid w:val="00761DB5"/>
    <w:rsid w:val="00762868"/>
    <w:rsid w:val="00762C2C"/>
    <w:rsid w:val="00762ECB"/>
    <w:rsid w:val="007630F3"/>
    <w:rsid w:val="0076321C"/>
    <w:rsid w:val="0076327E"/>
    <w:rsid w:val="00763B81"/>
    <w:rsid w:val="00763EEF"/>
    <w:rsid w:val="00764499"/>
    <w:rsid w:val="00765FBB"/>
    <w:rsid w:val="007669E9"/>
    <w:rsid w:val="00766F3D"/>
    <w:rsid w:val="0076712F"/>
    <w:rsid w:val="0077001D"/>
    <w:rsid w:val="0077024E"/>
    <w:rsid w:val="00770302"/>
    <w:rsid w:val="00770559"/>
    <w:rsid w:val="00771819"/>
    <w:rsid w:val="00772672"/>
    <w:rsid w:val="00772691"/>
    <w:rsid w:val="00772AC8"/>
    <w:rsid w:val="00772FC2"/>
    <w:rsid w:val="00773084"/>
    <w:rsid w:val="00773D74"/>
    <w:rsid w:val="0077418B"/>
    <w:rsid w:val="007744DF"/>
    <w:rsid w:val="00774845"/>
    <w:rsid w:val="00774E4D"/>
    <w:rsid w:val="0077674E"/>
    <w:rsid w:val="0077691D"/>
    <w:rsid w:val="00776AE2"/>
    <w:rsid w:val="00776C04"/>
    <w:rsid w:val="007772B7"/>
    <w:rsid w:val="0077742E"/>
    <w:rsid w:val="0077780A"/>
    <w:rsid w:val="007778B7"/>
    <w:rsid w:val="0078039B"/>
    <w:rsid w:val="0078053B"/>
    <w:rsid w:val="0078110C"/>
    <w:rsid w:val="00781254"/>
    <w:rsid w:val="0078323B"/>
    <w:rsid w:val="0078356D"/>
    <w:rsid w:val="00783ECF"/>
    <w:rsid w:val="00784187"/>
    <w:rsid w:val="007843AE"/>
    <w:rsid w:val="0078642B"/>
    <w:rsid w:val="00787029"/>
    <w:rsid w:val="007875F2"/>
    <w:rsid w:val="00787DED"/>
    <w:rsid w:val="00790DEE"/>
    <w:rsid w:val="00790E65"/>
    <w:rsid w:val="00790F51"/>
    <w:rsid w:val="00791A24"/>
    <w:rsid w:val="00791BF1"/>
    <w:rsid w:val="00792107"/>
    <w:rsid w:val="00792176"/>
    <w:rsid w:val="00792429"/>
    <w:rsid w:val="00792E4C"/>
    <w:rsid w:val="00793385"/>
    <w:rsid w:val="00793474"/>
    <w:rsid w:val="007939DB"/>
    <w:rsid w:val="00793ACA"/>
    <w:rsid w:val="00794ADA"/>
    <w:rsid w:val="00794CF2"/>
    <w:rsid w:val="00794FC9"/>
    <w:rsid w:val="007966A5"/>
    <w:rsid w:val="0079699C"/>
    <w:rsid w:val="00796D6E"/>
    <w:rsid w:val="00796DA4"/>
    <w:rsid w:val="007A05C5"/>
    <w:rsid w:val="007A0909"/>
    <w:rsid w:val="007A0CFE"/>
    <w:rsid w:val="007A0F51"/>
    <w:rsid w:val="007A12BD"/>
    <w:rsid w:val="007A15BA"/>
    <w:rsid w:val="007A1815"/>
    <w:rsid w:val="007A1C42"/>
    <w:rsid w:val="007A2773"/>
    <w:rsid w:val="007A3848"/>
    <w:rsid w:val="007A3873"/>
    <w:rsid w:val="007A3B48"/>
    <w:rsid w:val="007A3EAA"/>
    <w:rsid w:val="007A3F24"/>
    <w:rsid w:val="007A4028"/>
    <w:rsid w:val="007A4693"/>
    <w:rsid w:val="007A492C"/>
    <w:rsid w:val="007A4A43"/>
    <w:rsid w:val="007A4BE7"/>
    <w:rsid w:val="007A4F3C"/>
    <w:rsid w:val="007A5236"/>
    <w:rsid w:val="007A54D9"/>
    <w:rsid w:val="007A5B25"/>
    <w:rsid w:val="007A5D15"/>
    <w:rsid w:val="007A6538"/>
    <w:rsid w:val="007A74A7"/>
    <w:rsid w:val="007A77FB"/>
    <w:rsid w:val="007A7CF4"/>
    <w:rsid w:val="007A7F5C"/>
    <w:rsid w:val="007B006C"/>
    <w:rsid w:val="007B068C"/>
    <w:rsid w:val="007B08FE"/>
    <w:rsid w:val="007B1792"/>
    <w:rsid w:val="007B202F"/>
    <w:rsid w:val="007B25A3"/>
    <w:rsid w:val="007B4A4B"/>
    <w:rsid w:val="007B5470"/>
    <w:rsid w:val="007B5562"/>
    <w:rsid w:val="007B57E1"/>
    <w:rsid w:val="007B5847"/>
    <w:rsid w:val="007B681F"/>
    <w:rsid w:val="007B68BA"/>
    <w:rsid w:val="007B6991"/>
    <w:rsid w:val="007B6AB9"/>
    <w:rsid w:val="007B6D72"/>
    <w:rsid w:val="007B6DE1"/>
    <w:rsid w:val="007B6EE6"/>
    <w:rsid w:val="007B714D"/>
    <w:rsid w:val="007C09BC"/>
    <w:rsid w:val="007C0B85"/>
    <w:rsid w:val="007C5363"/>
    <w:rsid w:val="007C5B06"/>
    <w:rsid w:val="007C5EB2"/>
    <w:rsid w:val="007C7E96"/>
    <w:rsid w:val="007C7EFB"/>
    <w:rsid w:val="007C7F06"/>
    <w:rsid w:val="007D0FF2"/>
    <w:rsid w:val="007D1146"/>
    <w:rsid w:val="007D1599"/>
    <w:rsid w:val="007D16BE"/>
    <w:rsid w:val="007D2A9F"/>
    <w:rsid w:val="007D35A4"/>
    <w:rsid w:val="007D395B"/>
    <w:rsid w:val="007D3FCE"/>
    <w:rsid w:val="007D44B2"/>
    <w:rsid w:val="007D47CD"/>
    <w:rsid w:val="007D4819"/>
    <w:rsid w:val="007D4A5A"/>
    <w:rsid w:val="007D73C9"/>
    <w:rsid w:val="007D7FCB"/>
    <w:rsid w:val="007E0C76"/>
    <w:rsid w:val="007E1297"/>
    <w:rsid w:val="007E148C"/>
    <w:rsid w:val="007E2940"/>
    <w:rsid w:val="007E29C0"/>
    <w:rsid w:val="007E2CD2"/>
    <w:rsid w:val="007E2CFF"/>
    <w:rsid w:val="007E357D"/>
    <w:rsid w:val="007E3D49"/>
    <w:rsid w:val="007E3E15"/>
    <w:rsid w:val="007E4082"/>
    <w:rsid w:val="007E52E8"/>
    <w:rsid w:val="007E55F8"/>
    <w:rsid w:val="007E5ADC"/>
    <w:rsid w:val="007E60AF"/>
    <w:rsid w:val="007E73D0"/>
    <w:rsid w:val="007E76C6"/>
    <w:rsid w:val="007E7EF2"/>
    <w:rsid w:val="007F0111"/>
    <w:rsid w:val="007F0665"/>
    <w:rsid w:val="007F0D33"/>
    <w:rsid w:val="007F0F0E"/>
    <w:rsid w:val="007F15E7"/>
    <w:rsid w:val="007F16C4"/>
    <w:rsid w:val="007F1DA6"/>
    <w:rsid w:val="007F38E5"/>
    <w:rsid w:val="007F3F97"/>
    <w:rsid w:val="007F4174"/>
    <w:rsid w:val="007F6148"/>
    <w:rsid w:val="007F6A04"/>
    <w:rsid w:val="007F6AF0"/>
    <w:rsid w:val="007F6D26"/>
    <w:rsid w:val="007F6D9C"/>
    <w:rsid w:val="007F79A8"/>
    <w:rsid w:val="00800A4A"/>
    <w:rsid w:val="00802046"/>
    <w:rsid w:val="00805719"/>
    <w:rsid w:val="008057D6"/>
    <w:rsid w:val="00805D82"/>
    <w:rsid w:val="0080607A"/>
    <w:rsid w:val="00806491"/>
    <w:rsid w:val="0080680B"/>
    <w:rsid w:val="00806FD5"/>
    <w:rsid w:val="00807E11"/>
    <w:rsid w:val="00810282"/>
    <w:rsid w:val="00810451"/>
    <w:rsid w:val="00810946"/>
    <w:rsid w:val="00810AE5"/>
    <w:rsid w:val="008114F7"/>
    <w:rsid w:val="00811667"/>
    <w:rsid w:val="00811D1B"/>
    <w:rsid w:val="00811D8E"/>
    <w:rsid w:val="00811FE7"/>
    <w:rsid w:val="008129E0"/>
    <w:rsid w:val="00813949"/>
    <w:rsid w:val="008147CE"/>
    <w:rsid w:val="008148AC"/>
    <w:rsid w:val="00814C4C"/>
    <w:rsid w:val="00814DA4"/>
    <w:rsid w:val="008153DC"/>
    <w:rsid w:val="00815B69"/>
    <w:rsid w:val="00815F38"/>
    <w:rsid w:val="008169E2"/>
    <w:rsid w:val="0081762B"/>
    <w:rsid w:val="008178DF"/>
    <w:rsid w:val="00817B09"/>
    <w:rsid w:val="008204AD"/>
    <w:rsid w:val="008204D0"/>
    <w:rsid w:val="008205CF"/>
    <w:rsid w:val="00821182"/>
    <w:rsid w:val="00821CFB"/>
    <w:rsid w:val="00822201"/>
    <w:rsid w:val="008224EC"/>
    <w:rsid w:val="00822536"/>
    <w:rsid w:val="0082288F"/>
    <w:rsid w:val="00823034"/>
    <w:rsid w:val="00823E37"/>
    <w:rsid w:val="0082449A"/>
    <w:rsid w:val="00825B3B"/>
    <w:rsid w:val="00825CDE"/>
    <w:rsid w:val="008268E5"/>
    <w:rsid w:val="008271EF"/>
    <w:rsid w:val="0082757C"/>
    <w:rsid w:val="00827A1F"/>
    <w:rsid w:val="00830272"/>
    <w:rsid w:val="00830607"/>
    <w:rsid w:val="008308DB"/>
    <w:rsid w:val="008317E4"/>
    <w:rsid w:val="0083250A"/>
    <w:rsid w:val="008325D8"/>
    <w:rsid w:val="008327E7"/>
    <w:rsid w:val="00833691"/>
    <w:rsid w:val="00833975"/>
    <w:rsid w:val="008339E5"/>
    <w:rsid w:val="00834532"/>
    <w:rsid w:val="00834A7B"/>
    <w:rsid w:val="00834CDC"/>
    <w:rsid w:val="00834E73"/>
    <w:rsid w:val="0083524A"/>
    <w:rsid w:val="008352E7"/>
    <w:rsid w:val="00835494"/>
    <w:rsid w:val="008366AC"/>
    <w:rsid w:val="00836809"/>
    <w:rsid w:val="00836DB4"/>
    <w:rsid w:val="00836E9D"/>
    <w:rsid w:val="008379AA"/>
    <w:rsid w:val="0084008C"/>
    <w:rsid w:val="008410E6"/>
    <w:rsid w:val="0084189E"/>
    <w:rsid w:val="0084309E"/>
    <w:rsid w:val="0084345B"/>
    <w:rsid w:val="0084346D"/>
    <w:rsid w:val="00844178"/>
    <w:rsid w:val="008446E0"/>
    <w:rsid w:val="00844892"/>
    <w:rsid w:val="008448F5"/>
    <w:rsid w:val="008463A2"/>
    <w:rsid w:val="008465B2"/>
    <w:rsid w:val="00847FCD"/>
    <w:rsid w:val="008515EB"/>
    <w:rsid w:val="00851DF1"/>
    <w:rsid w:val="00851E0E"/>
    <w:rsid w:val="008523C0"/>
    <w:rsid w:val="00853104"/>
    <w:rsid w:val="0085481D"/>
    <w:rsid w:val="00854A72"/>
    <w:rsid w:val="008550BF"/>
    <w:rsid w:val="0085514A"/>
    <w:rsid w:val="008557A5"/>
    <w:rsid w:val="00855855"/>
    <w:rsid w:val="008563A5"/>
    <w:rsid w:val="00860A0C"/>
    <w:rsid w:val="00860AA7"/>
    <w:rsid w:val="00860BC2"/>
    <w:rsid w:val="00860E39"/>
    <w:rsid w:val="00860E73"/>
    <w:rsid w:val="00861062"/>
    <w:rsid w:val="0086116C"/>
    <w:rsid w:val="0086165B"/>
    <w:rsid w:val="008617C4"/>
    <w:rsid w:val="00862539"/>
    <w:rsid w:val="00862603"/>
    <w:rsid w:val="00862837"/>
    <w:rsid w:val="00863A5B"/>
    <w:rsid w:val="00864134"/>
    <w:rsid w:val="00864635"/>
    <w:rsid w:val="00864D19"/>
    <w:rsid w:val="00864E89"/>
    <w:rsid w:val="00865325"/>
    <w:rsid w:val="00865AD7"/>
    <w:rsid w:val="00865B64"/>
    <w:rsid w:val="00865E07"/>
    <w:rsid w:val="008665AA"/>
    <w:rsid w:val="0086718E"/>
    <w:rsid w:val="00867740"/>
    <w:rsid w:val="00867854"/>
    <w:rsid w:val="00867DCF"/>
    <w:rsid w:val="008701B8"/>
    <w:rsid w:val="00870450"/>
    <w:rsid w:val="00870A98"/>
    <w:rsid w:val="00870D0D"/>
    <w:rsid w:val="00870D69"/>
    <w:rsid w:val="00870E88"/>
    <w:rsid w:val="008718A6"/>
    <w:rsid w:val="0087230B"/>
    <w:rsid w:val="0087257C"/>
    <w:rsid w:val="0087263B"/>
    <w:rsid w:val="00872CFD"/>
    <w:rsid w:val="00873965"/>
    <w:rsid w:val="008751AB"/>
    <w:rsid w:val="00875F2E"/>
    <w:rsid w:val="00876387"/>
    <w:rsid w:val="00876488"/>
    <w:rsid w:val="008770C7"/>
    <w:rsid w:val="00877273"/>
    <w:rsid w:val="0087750B"/>
    <w:rsid w:val="00877A86"/>
    <w:rsid w:val="00881126"/>
    <w:rsid w:val="0088150E"/>
    <w:rsid w:val="00882CF5"/>
    <w:rsid w:val="00883D15"/>
    <w:rsid w:val="00884904"/>
    <w:rsid w:val="0088516A"/>
    <w:rsid w:val="00885401"/>
    <w:rsid w:val="008858A8"/>
    <w:rsid w:val="008862B6"/>
    <w:rsid w:val="008863DD"/>
    <w:rsid w:val="00886EB2"/>
    <w:rsid w:val="00887D1A"/>
    <w:rsid w:val="00890224"/>
    <w:rsid w:val="008903DD"/>
    <w:rsid w:val="00890451"/>
    <w:rsid w:val="008910DA"/>
    <w:rsid w:val="00891398"/>
    <w:rsid w:val="00891497"/>
    <w:rsid w:val="00891DA2"/>
    <w:rsid w:val="008924C0"/>
    <w:rsid w:val="0089260A"/>
    <w:rsid w:val="00892644"/>
    <w:rsid w:val="00892B96"/>
    <w:rsid w:val="00892D0A"/>
    <w:rsid w:val="00892F87"/>
    <w:rsid w:val="008930C9"/>
    <w:rsid w:val="00893DB6"/>
    <w:rsid w:val="00893DDC"/>
    <w:rsid w:val="00893FA3"/>
    <w:rsid w:val="0089402D"/>
    <w:rsid w:val="0089408F"/>
    <w:rsid w:val="00894182"/>
    <w:rsid w:val="0089431E"/>
    <w:rsid w:val="00895164"/>
    <w:rsid w:val="00895C0B"/>
    <w:rsid w:val="00895CC3"/>
    <w:rsid w:val="00895D01"/>
    <w:rsid w:val="0089711C"/>
    <w:rsid w:val="008977C6"/>
    <w:rsid w:val="00897F91"/>
    <w:rsid w:val="008A0354"/>
    <w:rsid w:val="008A04F8"/>
    <w:rsid w:val="008A0846"/>
    <w:rsid w:val="008A0AF7"/>
    <w:rsid w:val="008A269F"/>
    <w:rsid w:val="008A28E0"/>
    <w:rsid w:val="008A2F37"/>
    <w:rsid w:val="008A3148"/>
    <w:rsid w:val="008A46E8"/>
    <w:rsid w:val="008A4B75"/>
    <w:rsid w:val="008A52AC"/>
    <w:rsid w:val="008A5B7C"/>
    <w:rsid w:val="008A5F2B"/>
    <w:rsid w:val="008A6106"/>
    <w:rsid w:val="008A6500"/>
    <w:rsid w:val="008A694B"/>
    <w:rsid w:val="008A71E9"/>
    <w:rsid w:val="008A7578"/>
    <w:rsid w:val="008A76A2"/>
    <w:rsid w:val="008B0483"/>
    <w:rsid w:val="008B0896"/>
    <w:rsid w:val="008B1929"/>
    <w:rsid w:val="008B1FB4"/>
    <w:rsid w:val="008B242F"/>
    <w:rsid w:val="008B26B9"/>
    <w:rsid w:val="008B2988"/>
    <w:rsid w:val="008B4C1A"/>
    <w:rsid w:val="008B4D4D"/>
    <w:rsid w:val="008B527A"/>
    <w:rsid w:val="008B62C8"/>
    <w:rsid w:val="008B6B79"/>
    <w:rsid w:val="008B7A5B"/>
    <w:rsid w:val="008C0310"/>
    <w:rsid w:val="008C063A"/>
    <w:rsid w:val="008C085C"/>
    <w:rsid w:val="008C1384"/>
    <w:rsid w:val="008C16A7"/>
    <w:rsid w:val="008C1781"/>
    <w:rsid w:val="008C200B"/>
    <w:rsid w:val="008C35D4"/>
    <w:rsid w:val="008C3F37"/>
    <w:rsid w:val="008C4BFF"/>
    <w:rsid w:val="008C6B0B"/>
    <w:rsid w:val="008C7180"/>
    <w:rsid w:val="008C74C5"/>
    <w:rsid w:val="008C796A"/>
    <w:rsid w:val="008D0365"/>
    <w:rsid w:val="008D0613"/>
    <w:rsid w:val="008D07A7"/>
    <w:rsid w:val="008D0F49"/>
    <w:rsid w:val="008D1323"/>
    <w:rsid w:val="008D1D24"/>
    <w:rsid w:val="008D1EA2"/>
    <w:rsid w:val="008D2589"/>
    <w:rsid w:val="008D2840"/>
    <w:rsid w:val="008D2867"/>
    <w:rsid w:val="008D2E92"/>
    <w:rsid w:val="008D2F6B"/>
    <w:rsid w:val="008D376B"/>
    <w:rsid w:val="008D38DE"/>
    <w:rsid w:val="008D60B0"/>
    <w:rsid w:val="008D618A"/>
    <w:rsid w:val="008D664E"/>
    <w:rsid w:val="008D6667"/>
    <w:rsid w:val="008D6707"/>
    <w:rsid w:val="008E0BA8"/>
    <w:rsid w:val="008E0EBF"/>
    <w:rsid w:val="008E0F48"/>
    <w:rsid w:val="008E1844"/>
    <w:rsid w:val="008E1998"/>
    <w:rsid w:val="008E1C32"/>
    <w:rsid w:val="008E1EEB"/>
    <w:rsid w:val="008E20F6"/>
    <w:rsid w:val="008E2791"/>
    <w:rsid w:val="008E2B76"/>
    <w:rsid w:val="008E2C66"/>
    <w:rsid w:val="008E3544"/>
    <w:rsid w:val="008E3A0D"/>
    <w:rsid w:val="008E3B04"/>
    <w:rsid w:val="008E41EF"/>
    <w:rsid w:val="008E425B"/>
    <w:rsid w:val="008E42E1"/>
    <w:rsid w:val="008E5270"/>
    <w:rsid w:val="008E5E4B"/>
    <w:rsid w:val="008F01A9"/>
    <w:rsid w:val="008F0673"/>
    <w:rsid w:val="008F06D6"/>
    <w:rsid w:val="008F2C33"/>
    <w:rsid w:val="008F3833"/>
    <w:rsid w:val="008F4471"/>
    <w:rsid w:val="008F4508"/>
    <w:rsid w:val="008F5310"/>
    <w:rsid w:val="008F5912"/>
    <w:rsid w:val="008F5CAB"/>
    <w:rsid w:val="008F5D4D"/>
    <w:rsid w:val="008F6675"/>
    <w:rsid w:val="008F6DAD"/>
    <w:rsid w:val="008F78A4"/>
    <w:rsid w:val="009016D0"/>
    <w:rsid w:val="00901B9F"/>
    <w:rsid w:val="009025EF"/>
    <w:rsid w:val="0090266E"/>
    <w:rsid w:val="00902C2C"/>
    <w:rsid w:val="00902D4A"/>
    <w:rsid w:val="0090364F"/>
    <w:rsid w:val="00903EA5"/>
    <w:rsid w:val="009046FB"/>
    <w:rsid w:val="00905020"/>
    <w:rsid w:val="00905561"/>
    <w:rsid w:val="00905857"/>
    <w:rsid w:val="00906E61"/>
    <w:rsid w:val="009070E8"/>
    <w:rsid w:val="009078E2"/>
    <w:rsid w:val="00907F99"/>
    <w:rsid w:val="0091198B"/>
    <w:rsid w:val="009119F0"/>
    <w:rsid w:val="00911F6F"/>
    <w:rsid w:val="0091256A"/>
    <w:rsid w:val="009125E1"/>
    <w:rsid w:val="00912881"/>
    <w:rsid w:val="00913EAD"/>
    <w:rsid w:val="00914A31"/>
    <w:rsid w:val="0091550B"/>
    <w:rsid w:val="00915687"/>
    <w:rsid w:val="00915D96"/>
    <w:rsid w:val="00921F08"/>
    <w:rsid w:val="00923314"/>
    <w:rsid w:val="00923444"/>
    <w:rsid w:val="009235F7"/>
    <w:rsid w:val="00923775"/>
    <w:rsid w:val="00923F25"/>
    <w:rsid w:val="00924924"/>
    <w:rsid w:val="009257B1"/>
    <w:rsid w:val="0092640D"/>
    <w:rsid w:val="00926E73"/>
    <w:rsid w:val="0092702D"/>
    <w:rsid w:val="00927753"/>
    <w:rsid w:val="00927C8D"/>
    <w:rsid w:val="0093002F"/>
    <w:rsid w:val="0093059B"/>
    <w:rsid w:val="00930AFA"/>
    <w:rsid w:val="00930B3B"/>
    <w:rsid w:val="009314E0"/>
    <w:rsid w:val="00931833"/>
    <w:rsid w:val="00931AF5"/>
    <w:rsid w:val="00932E5E"/>
    <w:rsid w:val="009330FC"/>
    <w:rsid w:val="00934C5A"/>
    <w:rsid w:val="00934F2D"/>
    <w:rsid w:val="00935068"/>
    <w:rsid w:val="00936821"/>
    <w:rsid w:val="00936D1F"/>
    <w:rsid w:val="009370E5"/>
    <w:rsid w:val="00940378"/>
    <w:rsid w:val="00940EB7"/>
    <w:rsid w:val="009416F6"/>
    <w:rsid w:val="00941A10"/>
    <w:rsid w:val="00942170"/>
    <w:rsid w:val="0094230C"/>
    <w:rsid w:val="009428B2"/>
    <w:rsid w:val="0094334C"/>
    <w:rsid w:val="00943AB7"/>
    <w:rsid w:val="009440BF"/>
    <w:rsid w:val="0094435A"/>
    <w:rsid w:val="00944449"/>
    <w:rsid w:val="009445C6"/>
    <w:rsid w:val="00944697"/>
    <w:rsid w:val="00944AB4"/>
    <w:rsid w:val="00944DC9"/>
    <w:rsid w:val="0094536D"/>
    <w:rsid w:val="00945A73"/>
    <w:rsid w:val="00946206"/>
    <w:rsid w:val="0094650A"/>
    <w:rsid w:val="009471B6"/>
    <w:rsid w:val="00947739"/>
    <w:rsid w:val="00947837"/>
    <w:rsid w:val="00947CDF"/>
    <w:rsid w:val="00947F3E"/>
    <w:rsid w:val="00947FD7"/>
    <w:rsid w:val="00950836"/>
    <w:rsid w:val="00950CD8"/>
    <w:rsid w:val="00951573"/>
    <w:rsid w:val="009518D1"/>
    <w:rsid w:val="00952DE8"/>
    <w:rsid w:val="00952F89"/>
    <w:rsid w:val="0095353E"/>
    <w:rsid w:val="009539A4"/>
    <w:rsid w:val="00953DB4"/>
    <w:rsid w:val="00954170"/>
    <w:rsid w:val="00955221"/>
    <w:rsid w:val="00955474"/>
    <w:rsid w:val="00955B88"/>
    <w:rsid w:val="009560AA"/>
    <w:rsid w:val="009563EC"/>
    <w:rsid w:val="00956AEC"/>
    <w:rsid w:val="00956FA9"/>
    <w:rsid w:val="009571F8"/>
    <w:rsid w:val="00957573"/>
    <w:rsid w:val="00957BBC"/>
    <w:rsid w:val="00960894"/>
    <w:rsid w:val="00960B10"/>
    <w:rsid w:val="00961130"/>
    <w:rsid w:val="009612A9"/>
    <w:rsid w:val="00961943"/>
    <w:rsid w:val="00961CFD"/>
    <w:rsid w:val="00962ECC"/>
    <w:rsid w:val="00964C5F"/>
    <w:rsid w:val="0096513D"/>
    <w:rsid w:val="00965298"/>
    <w:rsid w:val="00965A22"/>
    <w:rsid w:val="00965E77"/>
    <w:rsid w:val="00967201"/>
    <w:rsid w:val="00967B0F"/>
    <w:rsid w:val="00970063"/>
    <w:rsid w:val="009701A2"/>
    <w:rsid w:val="00970494"/>
    <w:rsid w:val="00970B2A"/>
    <w:rsid w:val="00970D0A"/>
    <w:rsid w:val="00971765"/>
    <w:rsid w:val="00971A50"/>
    <w:rsid w:val="009721D2"/>
    <w:rsid w:val="009725E0"/>
    <w:rsid w:val="00972AB6"/>
    <w:rsid w:val="00973A12"/>
    <w:rsid w:val="00973FEE"/>
    <w:rsid w:val="00974C7C"/>
    <w:rsid w:val="00974E75"/>
    <w:rsid w:val="0097522D"/>
    <w:rsid w:val="009752FB"/>
    <w:rsid w:val="00975AF0"/>
    <w:rsid w:val="00975DBE"/>
    <w:rsid w:val="009764BA"/>
    <w:rsid w:val="00976B8E"/>
    <w:rsid w:val="00977D61"/>
    <w:rsid w:val="00980419"/>
    <w:rsid w:val="009804E7"/>
    <w:rsid w:val="0098119A"/>
    <w:rsid w:val="0098170E"/>
    <w:rsid w:val="00981F17"/>
    <w:rsid w:val="0098283D"/>
    <w:rsid w:val="00982D23"/>
    <w:rsid w:val="009844FA"/>
    <w:rsid w:val="00984A85"/>
    <w:rsid w:val="00985258"/>
    <w:rsid w:val="0098574D"/>
    <w:rsid w:val="00985C43"/>
    <w:rsid w:val="00985E01"/>
    <w:rsid w:val="00986DF3"/>
    <w:rsid w:val="00986EA9"/>
    <w:rsid w:val="00987214"/>
    <w:rsid w:val="00987433"/>
    <w:rsid w:val="009874DD"/>
    <w:rsid w:val="0098790D"/>
    <w:rsid w:val="0099041E"/>
    <w:rsid w:val="009907C3"/>
    <w:rsid w:val="0099085F"/>
    <w:rsid w:val="00990C2F"/>
    <w:rsid w:val="00990E78"/>
    <w:rsid w:val="00991CEA"/>
    <w:rsid w:val="00992313"/>
    <w:rsid w:val="00992A8E"/>
    <w:rsid w:val="0099305B"/>
    <w:rsid w:val="00993912"/>
    <w:rsid w:val="00993C61"/>
    <w:rsid w:val="00994DE1"/>
    <w:rsid w:val="00995022"/>
    <w:rsid w:val="009951C4"/>
    <w:rsid w:val="009952E2"/>
    <w:rsid w:val="00995D5D"/>
    <w:rsid w:val="009961CE"/>
    <w:rsid w:val="00996B8C"/>
    <w:rsid w:val="00997961"/>
    <w:rsid w:val="00997B58"/>
    <w:rsid w:val="009A03BE"/>
    <w:rsid w:val="009A0CE7"/>
    <w:rsid w:val="009A1455"/>
    <w:rsid w:val="009A2235"/>
    <w:rsid w:val="009A2FFA"/>
    <w:rsid w:val="009A33A4"/>
    <w:rsid w:val="009A3A12"/>
    <w:rsid w:val="009A3BA4"/>
    <w:rsid w:val="009A3E58"/>
    <w:rsid w:val="009A4ACF"/>
    <w:rsid w:val="009A4AEF"/>
    <w:rsid w:val="009A4D1A"/>
    <w:rsid w:val="009A5113"/>
    <w:rsid w:val="009A51EB"/>
    <w:rsid w:val="009A5EDE"/>
    <w:rsid w:val="009A65A9"/>
    <w:rsid w:val="009A6A03"/>
    <w:rsid w:val="009A6CE3"/>
    <w:rsid w:val="009A703C"/>
    <w:rsid w:val="009B0CA8"/>
    <w:rsid w:val="009B1398"/>
    <w:rsid w:val="009B145A"/>
    <w:rsid w:val="009B1A41"/>
    <w:rsid w:val="009B1D76"/>
    <w:rsid w:val="009B236C"/>
    <w:rsid w:val="009B26BB"/>
    <w:rsid w:val="009B33E7"/>
    <w:rsid w:val="009B37FE"/>
    <w:rsid w:val="009B385B"/>
    <w:rsid w:val="009B39D2"/>
    <w:rsid w:val="009B3CA4"/>
    <w:rsid w:val="009B441B"/>
    <w:rsid w:val="009B4A51"/>
    <w:rsid w:val="009B4D94"/>
    <w:rsid w:val="009B53DD"/>
    <w:rsid w:val="009B5AC9"/>
    <w:rsid w:val="009B6D87"/>
    <w:rsid w:val="009C0C9C"/>
    <w:rsid w:val="009C0E47"/>
    <w:rsid w:val="009C115C"/>
    <w:rsid w:val="009C1A6A"/>
    <w:rsid w:val="009C1EA3"/>
    <w:rsid w:val="009C2A5E"/>
    <w:rsid w:val="009C3017"/>
    <w:rsid w:val="009C36BE"/>
    <w:rsid w:val="009C3F23"/>
    <w:rsid w:val="009C6326"/>
    <w:rsid w:val="009C638A"/>
    <w:rsid w:val="009C69D0"/>
    <w:rsid w:val="009C6C97"/>
    <w:rsid w:val="009C7B02"/>
    <w:rsid w:val="009C7F11"/>
    <w:rsid w:val="009D0A66"/>
    <w:rsid w:val="009D14AB"/>
    <w:rsid w:val="009D175B"/>
    <w:rsid w:val="009D2284"/>
    <w:rsid w:val="009D30D1"/>
    <w:rsid w:val="009D3703"/>
    <w:rsid w:val="009D4A48"/>
    <w:rsid w:val="009D4DF7"/>
    <w:rsid w:val="009D54F7"/>
    <w:rsid w:val="009D6011"/>
    <w:rsid w:val="009D6CA1"/>
    <w:rsid w:val="009D7252"/>
    <w:rsid w:val="009D7E5F"/>
    <w:rsid w:val="009E0741"/>
    <w:rsid w:val="009E120E"/>
    <w:rsid w:val="009E17A1"/>
    <w:rsid w:val="009E2063"/>
    <w:rsid w:val="009E3166"/>
    <w:rsid w:val="009E382B"/>
    <w:rsid w:val="009E3E0B"/>
    <w:rsid w:val="009E42C4"/>
    <w:rsid w:val="009E494F"/>
    <w:rsid w:val="009E5C92"/>
    <w:rsid w:val="009E5D5B"/>
    <w:rsid w:val="009E6718"/>
    <w:rsid w:val="009E6C09"/>
    <w:rsid w:val="009E6F83"/>
    <w:rsid w:val="009E70AF"/>
    <w:rsid w:val="009E7E5E"/>
    <w:rsid w:val="009E7F9B"/>
    <w:rsid w:val="009F09CC"/>
    <w:rsid w:val="009F1007"/>
    <w:rsid w:val="009F135B"/>
    <w:rsid w:val="009F27DF"/>
    <w:rsid w:val="009F284B"/>
    <w:rsid w:val="009F3B44"/>
    <w:rsid w:val="009F3B53"/>
    <w:rsid w:val="009F3E11"/>
    <w:rsid w:val="009F495F"/>
    <w:rsid w:val="009F5009"/>
    <w:rsid w:val="009F5761"/>
    <w:rsid w:val="009F5831"/>
    <w:rsid w:val="009F5BA1"/>
    <w:rsid w:val="009F6793"/>
    <w:rsid w:val="009F695F"/>
    <w:rsid w:val="009F6D7B"/>
    <w:rsid w:val="009F7071"/>
    <w:rsid w:val="009F734C"/>
    <w:rsid w:val="00A0076C"/>
    <w:rsid w:val="00A00EC3"/>
    <w:rsid w:val="00A01A7F"/>
    <w:rsid w:val="00A01B32"/>
    <w:rsid w:val="00A01F81"/>
    <w:rsid w:val="00A02787"/>
    <w:rsid w:val="00A034BC"/>
    <w:rsid w:val="00A04ADD"/>
    <w:rsid w:val="00A04C75"/>
    <w:rsid w:val="00A077F6"/>
    <w:rsid w:val="00A07DDC"/>
    <w:rsid w:val="00A07FF8"/>
    <w:rsid w:val="00A10595"/>
    <w:rsid w:val="00A10ED1"/>
    <w:rsid w:val="00A10F7A"/>
    <w:rsid w:val="00A11514"/>
    <w:rsid w:val="00A11C4D"/>
    <w:rsid w:val="00A121AE"/>
    <w:rsid w:val="00A124A2"/>
    <w:rsid w:val="00A129C5"/>
    <w:rsid w:val="00A14295"/>
    <w:rsid w:val="00A14887"/>
    <w:rsid w:val="00A148F6"/>
    <w:rsid w:val="00A14DB4"/>
    <w:rsid w:val="00A1583C"/>
    <w:rsid w:val="00A15D88"/>
    <w:rsid w:val="00A15F54"/>
    <w:rsid w:val="00A16401"/>
    <w:rsid w:val="00A1681F"/>
    <w:rsid w:val="00A16AE1"/>
    <w:rsid w:val="00A17237"/>
    <w:rsid w:val="00A1756A"/>
    <w:rsid w:val="00A175C8"/>
    <w:rsid w:val="00A17814"/>
    <w:rsid w:val="00A179DA"/>
    <w:rsid w:val="00A200D6"/>
    <w:rsid w:val="00A20323"/>
    <w:rsid w:val="00A20418"/>
    <w:rsid w:val="00A2258F"/>
    <w:rsid w:val="00A22BEE"/>
    <w:rsid w:val="00A22F5B"/>
    <w:rsid w:val="00A23628"/>
    <w:rsid w:val="00A23B3E"/>
    <w:rsid w:val="00A246AB"/>
    <w:rsid w:val="00A24F32"/>
    <w:rsid w:val="00A2583D"/>
    <w:rsid w:val="00A25986"/>
    <w:rsid w:val="00A259F8"/>
    <w:rsid w:val="00A25BC2"/>
    <w:rsid w:val="00A264D4"/>
    <w:rsid w:val="00A26F1B"/>
    <w:rsid w:val="00A27AC3"/>
    <w:rsid w:val="00A27D05"/>
    <w:rsid w:val="00A303F9"/>
    <w:rsid w:val="00A3047B"/>
    <w:rsid w:val="00A309FB"/>
    <w:rsid w:val="00A30D1C"/>
    <w:rsid w:val="00A30EFC"/>
    <w:rsid w:val="00A3183A"/>
    <w:rsid w:val="00A32F75"/>
    <w:rsid w:val="00A3375E"/>
    <w:rsid w:val="00A33B1E"/>
    <w:rsid w:val="00A340D0"/>
    <w:rsid w:val="00A34CCA"/>
    <w:rsid w:val="00A3500B"/>
    <w:rsid w:val="00A3508E"/>
    <w:rsid w:val="00A350F7"/>
    <w:rsid w:val="00A35A1E"/>
    <w:rsid w:val="00A35A30"/>
    <w:rsid w:val="00A35A65"/>
    <w:rsid w:val="00A36350"/>
    <w:rsid w:val="00A36714"/>
    <w:rsid w:val="00A369B7"/>
    <w:rsid w:val="00A37E3C"/>
    <w:rsid w:val="00A4013F"/>
    <w:rsid w:val="00A4181E"/>
    <w:rsid w:val="00A41E28"/>
    <w:rsid w:val="00A42F46"/>
    <w:rsid w:val="00A43604"/>
    <w:rsid w:val="00A43E04"/>
    <w:rsid w:val="00A43FA6"/>
    <w:rsid w:val="00A444E5"/>
    <w:rsid w:val="00A44722"/>
    <w:rsid w:val="00A44849"/>
    <w:rsid w:val="00A45A97"/>
    <w:rsid w:val="00A46329"/>
    <w:rsid w:val="00A46402"/>
    <w:rsid w:val="00A51B56"/>
    <w:rsid w:val="00A51EB6"/>
    <w:rsid w:val="00A524D9"/>
    <w:rsid w:val="00A52C22"/>
    <w:rsid w:val="00A53294"/>
    <w:rsid w:val="00A5364B"/>
    <w:rsid w:val="00A53F37"/>
    <w:rsid w:val="00A54867"/>
    <w:rsid w:val="00A54C2C"/>
    <w:rsid w:val="00A5500E"/>
    <w:rsid w:val="00A552D8"/>
    <w:rsid w:val="00A557AD"/>
    <w:rsid w:val="00A5632F"/>
    <w:rsid w:val="00A5647C"/>
    <w:rsid w:val="00A56604"/>
    <w:rsid w:val="00A566D6"/>
    <w:rsid w:val="00A57209"/>
    <w:rsid w:val="00A607EC"/>
    <w:rsid w:val="00A616F7"/>
    <w:rsid w:val="00A61927"/>
    <w:rsid w:val="00A61A93"/>
    <w:rsid w:val="00A629F7"/>
    <w:rsid w:val="00A62DF9"/>
    <w:rsid w:val="00A637B7"/>
    <w:rsid w:val="00A63A2D"/>
    <w:rsid w:val="00A63C2D"/>
    <w:rsid w:val="00A63FA0"/>
    <w:rsid w:val="00A641AE"/>
    <w:rsid w:val="00A644CB"/>
    <w:rsid w:val="00A64997"/>
    <w:rsid w:val="00A65087"/>
    <w:rsid w:val="00A65870"/>
    <w:rsid w:val="00A65895"/>
    <w:rsid w:val="00A65989"/>
    <w:rsid w:val="00A67183"/>
    <w:rsid w:val="00A67633"/>
    <w:rsid w:val="00A6777A"/>
    <w:rsid w:val="00A67CC5"/>
    <w:rsid w:val="00A70539"/>
    <w:rsid w:val="00A711A1"/>
    <w:rsid w:val="00A715D2"/>
    <w:rsid w:val="00A71A24"/>
    <w:rsid w:val="00A7309A"/>
    <w:rsid w:val="00A7313E"/>
    <w:rsid w:val="00A73159"/>
    <w:rsid w:val="00A73190"/>
    <w:rsid w:val="00A73866"/>
    <w:rsid w:val="00A73C7B"/>
    <w:rsid w:val="00A745DB"/>
    <w:rsid w:val="00A7465B"/>
    <w:rsid w:val="00A7473C"/>
    <w:rsid w:val="00A7498A"/>
    <w:rsid w:val="00A74F7F"/>
    <w:rsid w:val="00A761AB"/>
    <w:rsid w:val="00A761CC"/>
    <w:rsid w:val="00A76CA2"/>
    <w:rsid w:val="00A77220"/>
    <w:rsid w:val="00A773B1"/>
    <w:rsid w:val="00A7753E"/>
    <w:rsid w:val="00A80589"/>
    <w:rsid w:val="00A8066A"/>
    <w:rsid w:val="00A82264"/>
    <w:rsid w:val="00A825BE"/>
    <w:rsid w:val="00A82677"/>
    <w:rsid w:val="00A82921"/>
    <w:rsid w:val="00A83CFE"/>
    <w:rsid w:val="00A840DC"/>
    <w:rsid w:val="00A84453"/>
    <w:rsid w:val="00A8487F"/>
    <w:rsid w:val="00A8566E"/>
    <w:rsid w:val="00A86149"/>
    <w:rsid w:val="00A86CF5"/>
    <w:rsid w:val="00A878B9"/>
    <w:rsid w:val="00A878F3"/>
    <w:rsid w:val="00A87BFC"/>
    <w:rsid w:val="00A9010E"/>
    <w:rsid w:val="00A904A9"/>
    <w:rsid w:val="00A90694"/>
    <w:rsid w:val="00A90CEA"/>
    <w:rsid w:val="00A91410"/>
    <w:rsid w:val="00A91AEC"/>
    <w:rsid w:val="00A92320"/>
    <w:rsid w:val="00A92385"/>
    <w:rsid w:val="00A928A5"/>
    <w:rsid w:val="00A92A26"/>
    <w:rsid w:val="00A92BD8"/>
    <w:rsid w:val="00A92DAB"/>
    <w:rsid w:val="00A92F61"/>
    <w:rsid w:val="00A93037"/>
    <w:rsid w:val="00A931EE"/>
    <w:rsid w:val="00A938FC"/>
    <w:rsid w:val="00A93A4D"/>
    <w:rsid w:val="00A93C08"/>
    <w:rsid w:val="00A93CFF"/>
    <w:rsid w:val="00A943CB"/>
    <w:rsid w:val="00A94EAE"/>
    <w:rsid w:val="00A95F1B"/>
    <w:rsid w:val="00A96BA1"/>
    <w:rsid w:val="00A96CCC"/>
    <w:rsid w:val="00A97167"/>
    <w:rsid w:val="00A972F4"/>
    <w:rsid w:val="00A974D3"/>
    <w:rsid w:val="00A97586"/>
    <w:rsid w:val="00A9766C"/>
    <w:rsid w:val="00AA09D3"/>
    <w:rsid w:val="00AA0A6F"/>
    <w:rsid w:val="00AA0AF6"/>
    <w:rsid w:val="00AA0C0D"/>
    <w:rsid w:val="00AA1074"/>
    <w:rsid w:val="00AA123A"/>
    <w:rsid w:val="00AA12C6"/>
    <w:rsid w:val="00AA1631"/>
    <w:rsid w:val="00AA2A85"/>
    <w:rsid w:val="00AA3281"/>
    <w:rsid w:val="00AA33D1"/>
    <w:rsid w:val="00AA3C07"/>
    <w:rsid w:val="00AA41FD"/>
    <w:rsid w:val="00AA42CE"/>
    <w:rsid w:val="00AA502A"/>
    <w:rsid w:val="00AA5641"/>
    <w:rsid w:val="00AA5897"/>
    <w:rsid w:val="00AA58E3"/>
    <w:rsid w:val="00AA6246"/>
    <w:rsid w:val="00AA65B9"/>
    <w:rsid w:val="00AA6741"/>
    <w:rsid w:val="00AA6D30"/>
    <w:rsid w:val="00AA746E"/>
    <w:rsid w:val="00AB03FD"/>
    <w:rsid w:val="00AB049E"/>
    <w:rsid w:val="00AB0515"/>
    <w:rsid w:val="00AB0C6B"/>
    <w:rsid w:val="00AB114C"/>
    <w:rsid w:val="00AB140A"/>
    <w:rsid w:val="00AB17DF"/>
    <w:rsid w:val="00AB1923"/>
    <w:rsid w:val="00AB22B9"/>
    <w:rsid w:val="00AB29C1"/>
    <w:rsid w:val="00AB2C43"/>
    <w:rsid w:val="00AB2DC8"/>
    <w:rsid w:val="00AB2FDF"/>
    <w:rsid w:val="00AB3922"/>
    <w:rsid w:val="00AB4498"/>
    <w:rsid w:val="00AB4CE2"/>
    <w:rsid w:val="00AB4F90"/>
    <w:rsid w:val="00AB5022"/>
    <w:rsid w:val="00AB50F1"/>
    <w:rsid w:val="00AB5454"/>
    <w:rsid w:val="00AB54A3"/>
    <w:rsid w:val="00AB5695"/>
    <w:rsid w:val="00AB5DF7"/>
    <w:rsid w:val="00AB669E"/>
    <w:rsid w:val="00AB7107"/>
    <w:rsid w:val="00AB78AF"/>
    <w:rsid w:val="00AB7AB4"/>
    <w:rsid w:val="00AB7B9B"/>
    <w:rsid w:val="00AB7DB1"/>
    <w:rsid w:val="00AB7EE5"/>
    <w:rsid w:val="00AC0A01"/>
    <w:rsid w:val="00AC0D68"/>
    <w:rsid w:val="00AC1CAE"/>
    <w:rsid w:val="00AC1FA9"/>
    <w:rsid w:val="00AC2131"/>
    <w:rsid w:val="00AC2538"/>
    <w:rsid w:val="00AC25B6"/>
    <w:rsid w:val="00AC2D8C"/>
    <w:rsid w:val="00AC3B63"/>
    <w:rsid w:val="00AC4A34"/>
    <w:rsid w:val="00AC4C04"/>
    <w:rsid w:val="00AC53D1"/>
    <w:rsid w:val="00AC54FD"/>
    <w:rsid w:val="00AC71B5"/>
    <w:rsid w:val="00AD09AF"/>
    <w:rsid w:val="00AD0C57"/>
    <w:rsid w:val="00AD10FC"/>
    <w:rsid w:val="00AD16D0"/>
    <w:rsid w:val="00AD16DA"/>
    <w:rsid w:val="00AD2786"/>
    <w:rsid w:val="00AD2E2E"/>
    <w:rsid w:val="00AD2F08"/>
    <w:rsid w:val="00AD31CC"/>
    <w:rsid w:val="00AD3356"/>
    <w:rsid w:val="00AD345D"/>
    <w:rsid w:val="00AD38BD"/>
    <w:rsid w:val="00AD4072"/>
    <w:rsid w:val="00AD56EC"/>
    <w:rsid w:val="00AD58E6"/>
    <w:rsid w:val="00AD5927"/>
    <w:rsid w:val="00AD609D"/>
    <w:rsid w:val="00AD6BB6"/>
    <w:rsid w:val="00AD6BFE"/>
    <w:rsid w:val="00AE01C7"/>
    <w:rsid w:val="00AE055C"/>
    <w:rsid w:val="00AE0B55"/>
    <w:rsid w:val="00AE0D9C"/>
    <w:rsid w:val="00AE1612"/>
    <w:rsid w:val="00AE1A34"/>
    <w:rsid w:val="00AE1B3E"/>
    <w:rsid w:val="00AE1B6B"/>
    <w:rsid w:val="00AE1C26"/>
    <w:rsid w:val="00AE279A"/>
    <w:rsid w:val="00AE2CE4"/>
    <w:rsid w:val="00AE2D19"/>
    <w:rsid w:val="00AE2D9B"/>
    <w:rsid w:val="00AE3D13"/>
    <w:rsid w:val="00AE3D51"/>
    <w:rsid w:val="00AE3E9D"/>
    <w:rsid w:val="00AE40B9"/>
    <w:rsid w:val="00AE4F0E"/>
    <w:rsid w:val="00AE6108"/>
    <w:rsid w:val="00AE614B"/>
    <w:rsid w:val="00AE66F3"/>
    <w:rsid w:val="00AE6B05"/>
    <w:rsid w:val="00AE7B4C"/>
    <w:rsid w:val="00AE7D03"/>
    <w:rsid w:val="00AF017F"/>
    <w:rsid w:val="00AF050A"/>
    <w:rsid w:val="00AF0ABF"/>
    <w:rsid w:val="00AF1C9F"/>
    <w:rsid w:val="00AF2676"/>
    <w:rsid w:val="00AF2902"/>
    <w:rsid w:val="00AF2E29"/>
    <w:rsid w:val="00AF4649"/>
    <w:rsid w:val="00AF4781"/>
    <w:rsid w:val="00AF4D3F"/>
    <w:rsid w:val="00AF4D76"/>
    <w:rsid w:val="00AF4E6E"/>
    <w:rsid w:val="00AF542C"/>
    <w:rsid w:val="00AF5C06"/>
    <w:rsid w:val="00AF5C93"/>
    <w:rsid w:val="00AF5E86"/>
    <w:rsid w:val="00AF64ED"/>
    <w:rsid w:val="00AF6514"/>
    <w:rsid w:val="00AF6BD1"/>
    <w:rsid w:val="00AF6E31"/>
    <w:rsid w:val="00AF744A"/>
    <w:rsid w:val="00AF75B1"/>
    <w:rsid w:val="00AF7A13"/>
    <w:rsid w:val="00B00FC1"/>
    <w:rsid w:val="00B01E56"/>
    <w:rsid w:val="00B02656"/>
    <w:rsid w:val="00B030BD"/>
    <w:rsid w:val="00B036EA"/>
    <w:rsid w:val="00B03893"/>
    <w:rsid w:val="00B03E3E"/>
    <w:rsid w:val="00B04F61"/>
    <w:rsid w:val="00B05088"/>
    <w:rsid w:val="00B066A5"/>
    <w:rsid w:val="00B06DBA"/>
    <w:rsid w:val="00B10419"/>
    <w:rsid w:val="00B107DF"/>
    <w:rsid w:val="00B11B7B"/>
    <w:rsid w:val="00B11C65"/>
    <w:rsid w:val="00B12FEA"/>
    <w:rsid w:val="00B131EE"/>
    <w:rsid w:val="00B14CD5"/>
    <w:rsid w:val="00B14DD0"/>
    <w:rsid w:val="00B14DE7"/>
    <w:rsid w:val="00B14EF1"/>
    <w:rsid w:val="00B15AA2"/>
    <w:rsid w:val="00B16DE7"/>
    <w:rsid w:val="00B16EEE"/>
    <w:rsid w:val="00B1788C"/>
    <w:rsid w:val="00B17B3B"/>
    <w:rsid w:val="00B17C30"/>
    <w:rsid w:val="00B20D8C"/>
    <w:rsid w:val="00B22A76"/>
    <w:rsid w:val="00B2317B"/>
    <w:rsid w:val="00B24435"/>
    <w:rsid w:val="00B26A56"/>
    <w:rsid w:val="00B26FB9"/>
    <w:rsid w:val="00B272DC"/>
    <w:rsid w:val="00B30508"/>
    <w:rsid w:val="00B30679"/>
    <w:rsid w:val="00B306CD"/>
    <w:rsid w:val="00B31C22"/>
    <w:rsid w:val="00B32087"/>
    <w:rsid w:val="00B32BFD"/>
    <w:rsid w:val="00B32C80"/>
    <w:rsid w:val="00B336C8"/>
    <w:rsid w:val="00B33D2C"/>
    <w:rsid w:val="00B33E2B"/>
    <w:rsid w:val="00B34306"/>
    <w:rsid w:val="00B3498C"/>
    <w:rsid w:val="00B3502F"/>
    <w:rsid w:val="00B35038"/>
    <w:rsid w:val="00B35075"/>
    <w:rsid w:val="00B35BCF"/>
    <w:rsid w:val="00B360B3"/>
    <w:rsid w:val="00B3616F"/>
    <w:rsid w:val="00B36352"/>
    <w:rsid w:val="00B36D12"/>
    <w:rsid w:val="00B36E53"/>
    <w:rsid w:val="00B376E2"/>
    <w:rsid w:val="00B3788B"/>
    <w:rsid w:val="00B379DC"/>
    <w:rsid w:val="00B41100"/>
    <w:rsid w:val="00B413EC"/>
    <w:rsid w:val="00B41507"/>
    <w:rsid w:val="00B4159B"/>
    <w:rsid w:val="00B416A5"/>
    <w:rsid w:val="00B41BBB"/>
    <w:rsid w:val="00B42288"/>
    <w:rsid w:val="00B42394"/>
    <w:rsid w:val="00B42558"/>
    <w:rsid w:val="00B42938"/>
    <w:rsid w:val="00B433C8"/>
    <w:rsid w:val="00B435A3"/>
    <w:rsid w:val="00B43EB1"/>
    <w:rsid w:val="00B4421B"/>
    <w:rsid w:val="00B448AA"/>
    <w:rsid w:val="00B45865"/>
    <w:rsid w:val="00B459EC"/>
    <w:rsid w:val="00B45CB9"/>
    <w:rsid w:val="00B46501"/>
    <w:rsid w:val="00B4696D"/>
    <w:rsid w:val="00B46A03"/>
    <w:rsid w:val="00B4728E"/>
    <w:rsid w:val="00B47EDA"/>
    <w:rsid w:val="00B50269"/>
    <w:rsid w:val="00B51CC4"/>
    <w:rsid w:val="00B52A48"/>
    <w:rsid w:val="00B52C11"/>
    <w:rsid w:val="00B532FD"/>
    <w:rsid w:val="00B53456"/>
    <w:rsid w:val="00B53C4A"/>
    <w:rsid w:val="00B53EF8"/>
    <w:rsid w:val="00B542EA"/>
    <w:rsid w:val="00B547B6"/>
    <w:rsid w:val="00B55C47"/>
    <w:rsid w:val="00B56AC3"/>
    <w:rsid w:val="00B56C8F"/>
    <w:rsid w:val="00B56FDF"/>
    <w:rsid w:val="00B57E88"/>
    <w:rsid w:val="00B57FC7"/>
    <w:rsid w:val="00B613A5"/>
    <w:rsid w:val="00B61AC0"/>
    <w:rsid w:val="00B61CF6"/>
    <w:rsid w:val="00B61F06"/>
    <w:rsid w:val="00B6331F"/>
    <w:rsid w:val="00B6397F"/>
    <w:rsid w:val="00B63A91"/>
    <w:rsid w:val="00B647C5"/>
    <w:rsid w:val="00B650E6"/>
    <w:rsid w:val="00B65302"/>
    <w:rsid w:val="00B65F00"/>
    <w:rsid w:val="00B6619F"/>
    <w:rsid w:val="00B6622A"/>
    <w:rsid w:val="00B664E5"/>
    <w:rsid w:val="00B67608"/>
    <w:rsid w:val="00B70BC2"/>
    <w:rsid w:val="00B7112E"/>
    <w:rsid w:val="00B718FE"/>
    <w:rsid w:val="00B71B69"/>
    <w:rsid w:val="00B72709"/>
    <w:rsid w:val="00B728AD"/>
    <w:rsid w:val="00B72AE3"/>
    <w:rsid w:val="00B73B60"/>
    <w:rsid w:val="00B74482"/>
    <w:rsid w:val="00B74554"/>
    <w:rsid w:val="00B747CE"/>
    <w:rsid w:val="00B74AA7"/>
    <w:rsid w:val="00B74DB0"/>
    <w:rsid w:val="00B7501F"/>
    <w:rsid w:val="00B75258"/>
    <w:rsid w:val="00B752FD"/>
    <w:rsid w:val="00B762B0"/>
    <w:rsid w:val="00B77529"/>
    <w:rsid w:val="00B7776C"/>
    <w:rsid w:val="00B77797"/>
    <w:rsid w:val="00B778C1"/>
    <w:rsid w:val="00B77A9A"/>
    <w:rsid w:val="00B810E3"/>
    <w:rsid w:val="00B81632"/>
    <w:rsid w:val="00B8180D"/>
    <w:rsid w:val="00B82310"/>
    <w:rsid w:val="00B8262A"/>
    <w:rsid w:val="00B83CA2"/>
    <w:rsid w:val="00B84ABE"/>
    <w:rsid w:val="00B84DAB"/>
    <w:rsid w:val="00B8576A"/>
    <w:rsid w:val="00B8576E"/>
    <w:rsid w:val="00B867F2"/>
    <w:rsid w:val="00B8712A"/>
    <w:rsid w:val="00B8714F"/>
    <w:rsid w:val="00B8728D"/>
    <w:rsid w:val="00B874A1"/>
    <w:rsid w:val="00B87EFF"/>
    <w:rsid w:val="00B90006"/>
    <w:rsid w:val="00B90602"/>
    <w:rsid w:val="00B925A0"/>
    <w:rsid w:val="00B92FF8"/>
    <w:rsid w:val="00B93C01"/>
    <w:rsid w:val="00B93C75"/>
    <w:rsid w:val="00B948A7"/>
    <w:rsid w:val="00B9532B"/>
    <w:rsid w:val="00B95F69"/>
    <w:rsid w:val="00B96136"/>
    <w:rsid w:val="00B9642C"/>
    <w:rsid w:val="00B966A8"/>
    <w:rsid w:val="00B968E7"/>
    <w:rsid w:val="00B96C48"/>
    <w:rsid w:val="00B96D0D"/>
    <w:rsid w:val="00B97C50"/>
    <w:rsid w:val="00BA0428"/>
    <w:rsid w:val="00BA081F"/>
    <w:rsid w:val="00BA2271"/>
    <w:rsid w:val="00BA240B"/>
    <w:rsid w:val="00BA24ED"/>
    <w:rsid w:val="00BA25E0"/>
    <w:rsid w:val="00BA294B"/>
    <w:rsid w:val="00BA37F6"/>
    <w:rsid w:val="00BA38E7"/>
    <w:rsid w:val="00BA3AAC"/>
    <w:rsid w:val="00BA3C0A"/>
    <w:rsid w:val="00BA440D"/>
    <w:rsid w:val="00BA4426"/>
    <w:rsid w:val="00BA58EE"/>
    <w:rsid w:val="00BA6310"/>
    <w:rsid w:val="00BA741E"/>
    <w:rsid w:val="00BB00B2"/>
    <w:rsid w:val="00BB036B"/>
    <w:rsid w:val="00BB0419"/>
    <w:rsid w:val="00BB1872"/>
    <w:rsid w:val="00BB1BCC"/>
    <w:rsid w:val="00BB23A6"/>
    <w:rsid w:val="00BB2756"/>
    <w:rsid w:val="00BB27C8"/>
    <w:rsid w:val="00BB29BD"/>
    <w:rsid w:val="00BB339B"/>
    <w:rsid w:val="00BB3A4B"/>
    <w:rsid w:val="00BB427D"/>
    <w:rsid w:val="00BB4A06"/>
    <w:rsid w:val="00BB7140"/>
    <w:rsid w:val="00BB723F"/>
    <w:rsid w:val="00BB7C26"/>
    <w:rsid w:val="00BB7D4D"/>
    <w:rsid w:val="00BC020E"/>
    <w:rsid w:val="00BC0231"/>
    <w:rsid w:val="00BC0723"/>
    <w:rsid w:val="00BC12C8"/>
    <w:rsid w:val="00BC1423"/>
    <w:rsid w:val="00BC16B0"/>
    <w:rsid w:val="00BC174F"/>
    <w:rsid w:val="00BC1CE0"/>
    <w:rsid w:val="00BC28A2"/>
    <w:rsid w:val="00BC3264"/>
    <w:rsid w:val="00BC32BB"/>
    <w:rsid w:val="00BC4040"/>
    <w:rsid w:val="00BC4A42"/>
    <w:rsid w:val="00BC4B0E"/>
    <w:rsid w:val="00BC4CCC"/>
    <w:rsid w:val="00BC6AE3"/>
    <w:rsid w:val="00BC6F51"/>
    <w:rsid w:val="00BD0078"/>
    <w:rsid w:val="00BD016D"/>
    <w:rsid w:val="00BD027B"/>
    <w:rsid w:val="00BD0539"/>
    <w:rsid w:val="00BD1606"/>
    <w:rsid w:val="00BD197F"/>
    <w:rsid w:val="00BD1D47"/>
    <w:rsid w:val="00BD1F3F"/>
    <w:rsid w:val="00BD2378"/>
    <w:rsid w:val="00BD262D"/>
    <w:rsid w:val="00BD2A85"/>
    <w:rsid w:val="00BD338F"/>
    <w:rsid w:val="00BD3D83"/>
    <w:rsid w:val="00BD4193"/>
    <w:rsid w:val="00BD4624"/>
    <w:rsid w:val="00BD4BB3"/>
    <w:rsid w:val="00BD6926"/>
    <w:rsid w:val="00BD697C"/>
    <w:rsid w:val="00BD6F33"/>
    <w:rsid w:val="00BE0612"/>
    <w:rsid w:val="00BE0E22"/>
    <w:rsid w:val="00BE1660"/>
    <w:rsid w:val="00BE1DE9"/>
    <w:rsid w:val="00BE1DFB"/>
    <w:rsid w:val="00BE2216"/>
    <w:rsid w:val="00BE2D7E"/>
    <w:rsid w:val="00BE2E37"/>
    <w:rsid w:val="00BE2FD8"/>
    <w:rsid w:val="00BE40D0"/>
    <w:rsid w:val="00BE44B1"/>
    <w:rsid w:val="00BE49B1"/>
    <w:rsid w:val="00BE4B7C"/>
    <w:rsid w:val="00BE59A1"/>
    <w:rsid w:val="00BE59CC"/>
    <w:rsid w:val="00BE5D6A"/>
    <w:rsid w:val="00BE6DD0"/>
    <w:rsid w:val="00BE70FE"/>
    <w:rsid w:val="00BE7B3F"/>
    <w:rsid w:val="00BE7DBB"/>
    <w:rsid w:val="00BF04CE"/>
    <w:rsid w:val="00BF0880"/>
    <w:rsid w:val="00BF0DB4"/>
    <w:rsid w:val="00BF1B45"/>
    <w:rsid w:val="00BF1CC0"/>
    <w:rsid w:val="00BF2044"/>
    <w:rsid w:val="00BF253B"/>
    <w:rsid w:val="00BF2B22"/>
    <w:rsid w:val="00BF2D18"/>
    <w:rsid w:val="00BF38A1"/>
    <w:rsid w:val="00BF51FA"/>
    <w:rsid w:val="00BF5D42"/>
    <w:rsid w:val="00BF5F70"/>
    <w:rsid w:val="00BF7255"/>
    <w:rsid w:val="00BF72B9"/>
    <w:rsid w:val="00BF7626"/>
    <w:rsid w:val="00C00187"/>
    <w:rsid w:val="00C0042C"/>
    <w:rsid w:val="00C00654"/>
    <w:rsid w:val="00C006D2"/>
    <w:rsid w:val="00C0220F"/>
    <w:rsid w:val="00C0224C"/>
    <w:rsid w:val="00C022EA"/>
    <w:rsid w:val="00C0325A"/>
    <w:rsid w:val="00C03456"/>
    <w:rsid w:val="00C03806"/>
    <w:rsid w:val="00C03CCC"/>
    <w:rsid w:val="00C0469A"/>
    <w:rsid w:val="00C04803"/>
    <w:rsid w:val="00C049C1"/>
    <w:rsid w:val="00C04E96"/>
    <w:rsid w:val="00C0517A"/>
    <w:rsid w:val="00C056F0"/>
    <w:rsid w:val="00C066AD"/>
    <w:rsid w:val="00C07202"/>
    <w:rsid w:val="00C07F59"/>
    <w:rsid w:val="00C10B38"/>
    <w:rsid w:val="00C11231"/>
    <w:rsid w:val="00C11320"/>
    <w:rsid w:val="00C1260D"/>
    <w:rsid w:val="00C12A5E"/>
    <w:rsid w:val="00C12B90"/>
    <w:rsid w:val="00C130F1"/>
    <w:rsid w:val="00C132DE"/>
    <w:rsid w:val="00C14248"/>
    <w:rsid w:val="00C144CD"/>
    <w:rsid w:val="00C1530C"/>
    <w:rsid w:val="00C15AEA"/>
    <w:rsid w:val="00C15BDE"/>
    <w:rsid w:val="00C165F9"/>
    <w:rsid w:val="00C169AB"/>
    <w:rsid w:val="00C1753F"/>
    <w:rsid w:val="00C17757"/>
    <w:rsid w:val="00C17FBB"/>
    <w:rsid w:val="00C20286"/>
    <w:rsid w:val="00C202DC"/>
    <w:rsid w:val="00C2118B"/>
    <w:rsid w:val="00C214DF"/>
    <w:rsid w:val="00C22288"/>
    <w:rsid w:val="00C224A7"/>
    <w:rsid w:val="00C2254C"/>
    <w:rsid w:val="00C22576"/>
    <w:rsid w:val="00C22998"/>
    <w:rsid w:val="00C230A8"/>
    <w:rsid w:val="00C23E14"/>
    <w:rsid w:val="00C24122"/>
    <w:rsid w:val="00C242B5"/>
    <w:rsid w:val="00C25782"/>
    <w:rsid w:val="00C25AC4"/>
    <w:rsid w:val="00C25B1A"/>
    <w:rsid w:val="00C266BC"/>
    <w:rsid w:val="00C26CDF"/>
    <w:rsid w:val="00C26D6A"/>
    <w:rsid w:val="00C276B5"/>
    <w:rsid w:val="00C27D6F"/>
    <w:rsid w:val="00C3009A"/>
    <w:rsid w:val="00C3148E"/>
    <w:rsid w:val="00C318FF"/>
    <w:rsid w:val="00C31F0E"/>
    <w:rsid w:val="00C32363"/>
    <w:rsid w:val="00C32469"/>
    <w:rsid w:val="00C32668"/>
    <w:rsid w:val="00C33021"/>
    <w:rsid w:val="00C333BF"/>
    <w:rsid w:val="00C33E26"/>
    <w:rsid w:val="00C34648"/>
    <w:rsid w:val="00C34965"/>
    <w:rsid w:val="00C35A23"/>
    <w:rsid w:val="00C36A12"/>
    <w:rsid w:val="00C36DD8"/>
    <w:rsid w:val="00C36EDC"/>
    <w:rsid w:val="00C378FB"/>
    <w:rsid w:val="00C37D0F"/>
    <w:rsid w:val="00C4049E"/>
    <w:rsid w:val="00C40768"/>
    <w:rsid w:val="00C40FF3"/>
    <w:rsid w:val="00C41382"/>
    <w:rsid w:val="00C419D4"/>
    <w:rsid w:val="00C4280F"/>
    <w:rsid w:val="00C42A3D"/>
    <w:rsid w:val="00C42C5C"/>
    <w:rsid w:val="00C42FAB"/>
    <w:rsid w:val="00C437CE"/>
    <w:rsid w:val="00C43A21"/>
    <w:rsid w:val="00C44186"/>
    <w:rsid w:val="00C4498D"/>
    <w:rsid w:val="00C449DE"/>
    <w:rsid w:val="00C44BEC"/>
    <w:rsid w:val="00C45550"/>
    <w:rsid w:val="00C47080"/>
    <w:rsid w:val="00C473B1"/>
    <w:rsid w:val="00C4793E"/>
    <w:rsid w:val="00C47C36"/>
    <w:rsid w:val="00C47EB8"/>
    <w:rsid w:val="00C5036F"/>
    <w:rsid w:val="00C50599"/>
    <w:rsid w:val="00C50607"/>
    <w:rsid w:val="00C50DD8"/>
    <w:rsid w:val="00C50EA3"/>
    <w:rsid w:val="00C510F4"/>
    <w:rsid w:val="00C521CD"/>
    <w:rsid w:val="00C52D05"/>
    <w:rsid w:val="00C53671"/>
    <w:rsid w:val="00C54150"/>
    <w:rsid w:val="00C5497A"/>
    <w:rsid w:val="00C5509E"/>
    <w:rsid w:val="00C550FE"/>
    <w:rsid w:val="00C5673F"/>
    <w:rsid w:val="00C56F17"/>
    <w:rsid w:val="00C56FC1"/>
    <w:rsid w:val="00C6008F"/>
    <w:rsid w:val="00C604B8"/>
    <w:rsid w:val="00C61280"/>
    <w:rsid w:val="00C61587"/>
    <w:rsid w:val="00C617B3"/>
    <w:rsid w:val="00C62175"/>
    <w:rsid w:val="00C622AC"/>
    <w:rsid w:val="00C6273A"/>
    <w:rsid w:val="00C62E4D"/>
    <w:rsid w:val="00C630B9"/>
    <w:rsid w:val="00C6386C"/>
    <w:rsid w:val="00C638C1"/>
    <w:rsid w:val="00C63FF2"/>
    <w:rsid w:val="00C64253"/>
    <w:rsid w:val="00C64ABF"/>
    <w:rsid w:val="00C64F3D"/>
    <w:rsid w:val="00C653EB"/>
    <w:rsid w:val="00C65C03"/>
    <w:rsid w:val="00C65D12"/>
    <w:rsid w:val="00C660B9"/>
    <w:rsid w:val="00C66835"/>
    <w:rsid w:val="00C6747F"/>
    <w:rsid w:val="00C67AD8"/>
    <w:rsid w:val="00C67C01"/>
    <w:rsid w:val="00C67ED5"/>
    <w:rsid w:val="00C7013D"/>
    <w:rsid w:val="00C708C6"/>
    <w:rsid w:val="00C70C1E"/>
    <w:rsid w:val="00C71021"/>
    <w:rsid w:val="00C7155D"/>
    <w:rsid w:val="00C7180C"/>
    <w:rsid w:val="00C72541"/>
    <w:rsid w:val="00C73741"/>
    <w:rsid w:val="00C7475C"/>
    <w:rsid w:val="00C749EF"/>
    <w:rsid w:val="00C74F18"/>
    <w:rsid w:val="00C759F3"/>
    <w:rsid w:val="00C75CFD"/>
    <w:rsid w:val="00C760C5"/>
    <w:rsid w:val="00C765DF"/>
    <w:rsid w:val="00C77762"/>
    <w:rsid w:val="00C77EDE"/>
    <w:rsid w:val="00C8002B"/>
    <w:rsid w:val="00C81070"/>
    <w:rsid w:val="00C812CA"/>
    <w:rsid w:val="00C816B6"/>
    <w:rsid w:val="00C8192C"/>
    <w:rsid w:val="00C81DF8"/>
    <w:rsid w:val="00C82112"/>
    <w:rsid w:val="00C826F0"/>
    <w:rsid w:val="00C82C7D"/>
    <w:rsid w:val="00C8315C"/>
    <w:rsid w:val="00C832F3"/>
    <w:rsid w:val="00C833B2"/>
    <w:rsid w:val="00C83BCC"/>
    <w:rsid w:val="00C84871"/>
    <w:rsid w:val="00C84B57"/>
    <w:rsid w:val="00C84B5C"/>
    <w:rsid w:val="00C84E67"/>
    <w:rsid w:val="00C853E4"/>
    <w:rsid w:val="00C85A8D"/>
    <w:rsid w:val="00C85AC8"/>
    <w:rsid w:val="00C85C8B"/>
    <w:rsid w:val="00C8639F"/>
    <w:rsid w:val="00C86DE1"/>
    <w:rsid w:val="00C87A14"/>
    <w:rsid w:val="00C87CC4"/>
    <w:rsid w:val="00C87E6D"/>
    <w:rsid w:val="00C90E49"/>
    <w:rsid w:val="00C90F37"/>
    <w:rsid w:val="00C90F50"/>
    <w:rsid w:val="00C9112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97D87"/>
    <w:rsid w:val="00C97F5C"/>
    <w:rsid w:val="00CA04B5"/>
    <w:rsid w:val="00CA1342"/>
    <w:rsid w:val="00CA1C68"/>
    <w:rsid w:val="00CA1FA6"/>
    <w:rsid w:val="00CA2082"/>
    <w:rsid w:val="00CA25FB"/>
    <w:rsid w:val="00CA27A7"/>
    <w:rsid w:val="00CA287A"/>
    <w:rsid w:val="00CA288E"/>
    <w:rsid w:val="00CA2C27"/>
    <w:rsid w:val="00CA2C86"/>
    <w:rsid w:val="00CA2E63"/>
    <w:rsid w:val="00CA34AE"/>
    <w:rsid w:val="00CA3894"/>
    <w:rsid w:val="00CA3E12"/>
    <w:rsid w:val="00CA4575"/>
    <w:rsid w:val="00CA495F"/>
    <w:rsid w:val="00CA4EB7"/>
    <w:rsid w:val="00CA510A"/>
    <w:rsid w:val="00CA5406"/>
    <w:rsid w:val="00CA5E67"/>
    <w:rsid w:val="00CA6512"/>
    <w:rsid w:val="00CA657A"/>
    <w:rsid w:val="00CA7B98"/>
    <w:rsid w:val="00CB0D02"/>
    <w:rsid w:val="00CB1734"/>
    <w:rsid w:val="00CB1F23"/>
    <w:rsid w:val="00CB2021"/>
    <w:rsid w:val="00CB20BD"/>
    <w:rsid w:val="00CB21F7"/>
    <w:rsid w:val="00CB21FF"/>
    <w:rsid w:val="00CB222F"/>
    <w:rsid w:val="00CB22EC"/>
    <w:rsid w:val="00CB26B3"/>
    <w:rsid w:val="00CB28E8"/>
    <w:rsid w:val="00CB2CD5"/>
    <w:rsid w:val="00CB2D94"/>
    <w:rsid w:val="00CB3876"/>
    <w:rsid w:val="00CB3EB3"/>
    <w:rsid w:val="00CB4332"/>
    <w:rsid w:val="00CB492A"/>
    <w:rsid w:val="00CB5236"/>
    <w:rsid w:val="00CB57F7"/>
    <w:rsid w:val="00CB5C46"/>
    <w:rsid w:val="00CB5FC0"/>
    <w:rsid w:val="00CB616F"/>
    <w:rsid w:val="00CB6373"/>
    <w:rsid w:val="00CB7611"/>
    <w:rsid w:val="00CB7BC6"/>
    <w:rsid w:val="00CC136F"/>
    <w:rsid w:val="00CC1673"/>
    <w:rsid w:val="00CC182F"/>
    <w:rsid w:val="00CC1C28"/>
    <w:rsid w:val="00CC1F27"/>
    <w:rsid w:val="00CC20C7"/>
    <w:rsid w:val="00CC2A1F"/>
    <w:rsid w:val="00CC2FC6"/>
    <w:rsid w:val="00CC3D52"/>
    <w:rsid w:val="00CC46B3"/>
    <w:rsid w:val="00CC49D6"/>
    <w:rsid w:val="00CC4AAA"/>
    <w:rsid w:val="00CC4CF1"/>
    <w:rsid w:val="00CC5719"/>
    <w:rsid w:val="00CC5EE0"/>
    <w:rsid w:val="00CC6EB1"/>
    <w:rsid w:val="00CD00EB"/>
    <w:rsid w:val="00CD02C0"/>
    <w:rsid w:val="00CD055A"/>
    <w:rsid w:val="00CD0A40"/>
    <w:rsid w:val="00CD0BF8"/>
    <w:rsid w:val="00CD0D9F"/>
    <w:rsid w:val="00CD1CB2"/>
    <w:rsid w:val="00CD22A3"/>
    <w:rsid w:val="00CD281E"/>
    <w:rsid w:val="00CD2EF2"/>
    <w:rsid w:val="00CD3FE8"/>
    <w:rsid w:val="00CD4182"/>
    <w:rsid w:val="00CD4A44"/>
    <w:rsid w:val="00CD4C40"/>
    <w:rsid w:val="00CD56F3"/>
    <w:rsid w:val="00CD6175"/>
    <w:rsid w:val="00CD6296"/>
    <w:rsid w:val="00CD6C1D"/>
    <w:rsid w:val="00CD6E2F"/>
    <w:rsid w:val="00CD74E0"/>
    <w:rsid w:val="00CD74E9"/>
    <w:rsid w:val="00CD77E7"/>
    <w:rsid w:val="00CD780F"/>
    <w:rsid w:val="00CD7A82"/>
    <w:rsid w:val="00CE0E47"/>
    <w:rsid w:val="00CE118B"/>
    <w:rsid w:val="00CE1364"/>
    <w:rsid w:val="00CE1782"/>
    <w:rsid w:val="00CE2BDF"/>
    <w:rsid w:val="00CE3102"/>
    <w:rsid w:val="00CE39F5"/>
    <w:rsid w:val="00CE49C1"/>
    <w:rsid w:val="00CE4F0D"/>
    <w:rsid w:val="00CE557F"/>
    <w:rsid w:val="00CE5F08"/>
    <w:rsid w:val="00CE616C"/>
    <w:rsid w:val="00CE673F"/>
    <w:rsid w:val="00CE6912"/>
    <w:rsid w:val="00CE7754"/>
    <w:rsid w:val="00CE7CAA"/>
    <w:rsid w:val="00CE7F3B"/>
    <w:rsid w:val="00CE7FC7"/>
    <w:rsid w:val="00CF012D"/>
    <w:rsid w:val="00CF0E58"/>
    <w:rsid w:val="00CF16C8"/>
    <w:rsid w:val="00CF172A"/>
    <w:rsid w:val="00CF20FC"/>
    <w:rsid w:val="00CF2675"/>
    <w:rsid w:val="00CF286C"/>
    <w:rsid w:val="00CF2DD4"/>
    <w:rsid w:val="00CF2E0C"/>
    <w:rsid w:val="00CF3102"/>
    <w:rsid w:val="00CF3A0E"/>
    <w:rsid w:val="00CF3CFB"/>
    <w:rsid w:val="00CF3D81"/>
    <w:rsid w:val="00CF4B9C"/>
    <w:rsid w:val="00CF5531"/>
    <w:rsid w:val="00CF5DBB"/>
    <w:rsid w:val="00CF72C6"/>
    <w:rsid w:val="00CF74E4"/>
    <w:rsid w:val="00CF75FE"/>
    <w:rsid w:val="00D011C3"/>
    <w:rsid w:val="00D02C0A"/>
    <w:rsid w:val="00D02DCD"/>
    <w:rsid w:val="00D0311A"/>
    <w:rsid w:val="00D033F2"/>
    <w:rsid w:val="00D0413E"/>
    <w:rsid w:val="00D041BA"/>
    <w:rsid w:val="00D042DF"/>
    <w:rsid w:val="00D045CB"/>
    <w:rsid w:val="00D05EA2"/>
    <w:rsid w:val="00D060DB"/>
    <w:rsid w:val="00D06284"/>
    <w:rsid w:val="00D0676C"/>
    <w:rsid w:val="00D06E9F"/>
    <w:rsid w:val="00D07124"/>
    <w:rsid w:val="00D073AD"/>
    <w:rsid w:val="00D1052C"/>
    <w:rsid w:val="00D1057C"/>
    <w:rsid w:val="00D107F3"/>
    <w:rsid w:val="00D11338"/>
    <w:rsid w:val="00D11787"/>
    <w:rsid w:val="00D11B70"/>
    <w:rsid w:val="00D11E0F"/>
    <w:rsid w:val="00D1302D"/>
    <w:rsid w:val="00D144A5"/>
    <w:rsid w:val="00D14A58"/>
    <w:rsid w:val="00D14DCE"/>
    <w:rsid w:val="00D1535B"/>
    <w:rsid w:val="00D1629B"/>
    <w:rsid w:val="00D1692A"/>
    <w:rsid w:val="00D17D87"/>
    <w:rsid w:val="00D202EE"/>
    <w:rsid w:val="00D20565"/>
    <w:rsid w:val="00D21310"/>
    <w:rsid w:val="00D218C3"/>
    <w:rsid w:val="00D21EE0"/>
    <w:rsid w:val="00D23387"/>
    <w:rsid w:val="00D235C3"/>
    <w:rsid w:val="00D24AA1"/>
    <w:rsid w:val="00D2511E"/>
    <w:rsid w:val="00D25598"/>
    <w:rsid w:val="00D26866"/>
    <w:rsid w:val="00D26BD5"/>
    <w:rsid w:val="00D26E7B"/>
    <w:rsid w:val="00D27C5D"/>
    <w:rsid w:val="00D303BF"/>
    <w:rsid w:val="00D30E10"/>
    <w:rsid w:val="00D3130C"/>
    <w:rsid w:val="00D31D9B"/>
    <w:rsid w:val="00D329FB"/>
    <w:rsid w:val="00D32C79"/>
    <w:rsid w:val="00D32F8E"/>
    <w:rsid w:val="00D33360"/>
    <w:rsid w:val="00D34143"/>
    <w:rsid w:val="00D35148"/>
    <w:rsid w:val="00D359F9"/>
    <w:rsid w:val="00D35AC4"/>
    <w:rsid w:val="00D35CFF"/>
    <w:rsid w:val="00D36D61"/>
    <w:rsid w:val="00D37B62"/>
    <w:rsid w:val="00D37B67"/>
    <w:rsid w:val="00D40686"/>
    <w:rsid w:val="00D42FA9"/>
    <w:rsid w:val="00D434BE"/>
    <w:rsid w:val="00D43CBE"/>
    <w:rsid w:val="00D447FD"/>
    <w:rsid w:val="00D44DB7"/>
    <w:rsid w:val="00D45314"/>
    <w:rsid w:val="00D45579"/>
    <w:rsid w:val="00D45AA9"/>
    <w:rsid w:val="00D45F7B"/>
    <w:rsid w:val="00D46165"/>
    <w:rsid w:val="00D468CC"/>
    <w:rsid w:val="00D46D54"/>
    <w:rsid w:val="00D47D8B"/>
    <w:rsid w:val="00D47EEC"/>
    <w:rsid w:val="00D50430"/>
    <w:rsid w:val="00D504D2"/>
    <w:rsid w:val="00D5083C"/>
    <w:rsid w:val="00D51736"/>
    <w:rsid w:val="00D51B5F"/>
    <w:rsid w:val="00D531C9"/>
    <w:rsid w:val="00D535BC"/>
    <w:rsid w:val="00D53CE3"/>
    <w:rsid w:val="00D546A1"/>
    <w:rsid w:val="00D54BCD"/>
    <w:rsid w:val="00D551BA"/>
    <w:rsid w:val="00D5606F"/>
    <w:rsid w:val="00D56C1B"/>
    <w:rsid w:val="00D56E36"/>
    <w:rsid w:val="00D6022E"/>
    <w:rsid w:val="00D60CD3"/>
    <w:rsid w:val="00D60F26"/>
    <w:rsid w:val="00D610B1"/>
    <w:rsid w:val="00D61D82"/>
    <w:rsid w:val="00D61E51"/>
    <w:rsid w:val="00D62172"/>
    <w:rsid w:val="00D62E33"/>
    <w:rsid w:val="00D62F44"/>
    <w:rsid w:val="00D62FA4"/>
    <w:rsid w:val="00D630D4"/>
    <w:rsid w:val="00D64587"/>
    <w:rsid w:val="00D6491C"/>
    <w:rsid w:val="00D64D2F"/>
    <w:rsid w:val="00D64E04"/>
    <w:rsid w:val="00D65165"/>
    <w:rsid w:val="00D653C3"/>
    <w:rsid w:val="00D65616"/>
    <w:rsid w:val="00D65BC6"/>
    <w:rsid w:val="00D67784"/>
    <w:rsid w:val="00D67DA6"/>
    <w:rsid w:val="00D70EA8"/>
    <w:rsid w:val="00D7103C"/>
    <w:rsid w:val="00D71631"/>
    <w:rsid w:val="00D72731"/>
    <w:rsid w:val="00D73D55"/>
    <w:rsid w:val="00D74438"/>
    <w:rsid w:val="00D75088"/>
    <w:rsid w:val="00D751F2"/>
    <w:rsid w:val="00D753A2"/>
    <w:rsid w:val="00D75726"/>
    <w:rsid w:val="00D75C35"/>
    <w:rsid w:val="00D75E3D"/>
    <w:rsid w:val="00D76B99"/>
    <w:rsid w:val="00D77B3E"/>
    <w:rsid w:val="00D801BC"/>
    <w:rsid w:val="00D80369"/>
    <w:rsid w:val="00D809F7"/>
    <w:rsid w:val="00D80F8F"/>
    <w:rsid w:val="00D8235A"/>
    <w:rsid w:val="00D82B39"/>
    <w:rsid w:val="00D82E0F"/>
    <w:rsid w:val="00D83507"/>
    <w:rsid w:val="00D83705"/>
    <w:rsid w:val="00D83856"/>
    <w:rsid w:val="00D83C3D"/>
    <w:rsid w:val="00D84B5A"/>
    <w:rsid w:val="00D84C46"/>
    <w:rsid w:val="00D85C2E"/>
    <w:rsid w:val="00D865FB"/>
    <w:rsid w:val="00D86B61"/>
    <w:rsid w:val="00D87583"/>
    <w:rsid w:val="00D879FE"/>
    <w:rsid w:val="00D9016C"/>
    <w:rsid w:val="00D910BB"/>
    <w:rsid w:val="00D91610"/>
    <w:rsid w:val="00D91968"/>
    <w:rsid w:val="00D9394E"/>
    <w:rsid w:val="00D93FA4"/>
    <w:rsid w:val="00D94603"/>
    <w:rsid w:val="00D952B4"/>
    <w:rsid w:val="00D954FD"/>
    <w:rsid w:val="00D961D0"/>
    <w:rsid w:val="00D964ED"/>
    <w:rsid w:val="00D96B23"/>
    <w:rsid w:val="00D96B96"/>
    <w:rsid w:val="00DA1EC6"/>
    <w:rsid w:val="00DA25E6"/>
    <w:rsid w:val="00DA350B"/>
    <w:rsid w:val="00DA440C"/>
    <w:rsid w:val="00DA46FD"/>
    <w:rsid w:val="00DA59CC"/>
    <w:rsid w:val="00DA5F0F"/>
    <w:rsid w:val="00DA7222"/>
    <w:rsid w:val="00DA7E8C"/>
    <w:rsid w:val="00DB0798"/>
    <w:rsid w:val="00DB0F51"/>
    <w:rsid w:val="00DB14E0"/>
    <w:rsid w:val="00DB1720"/>
    <w:rsid w:val="00DB1C3F"/>
    <w:rsid w:val="00DB3848"/>
    <w:rsid w:val="00DB3C41"/>
    <w:rsid w:val="00DB3D8F"/>
    <w:rsid w:val="00DB3EA7"/>
    <w:rsid w:val="00DB407D"/>
    <w:rsid w:val="00DB489C"/>
    <w:rsid w:val="00DB4D70"/>
    <w:rsid w:val="00DB57E4"/>
    <w:rsid w:val="00DB5F3B"/>
    <w:rsid w:val="00DB6F92"/>
    <w:rsid w:val="00DB73BA"/>
    <w:rsid w:val="00DB75BD"/>
    <w:rsid w:val="00DC05A8"/>
    <w:rsid w:val="00DC0FB0"/>
    <w:rsid w:val="00DC1817"/>
    <w:rsid w:val="00DC1B5B"/>
    <w:rsid w:val="00DC1C95"/>
    <w:rsid w:val="00DC2728"/>
    <w:rsid w:val="00DC2C00"/>
    <w:rsid w:val="00DC3018"/>
    <w:rsid w:val="00DC35BC"/>
    <w:rsid w:val="00DC490D"/>
    <w:rsid w:val="00DC5207"/>
    <w:rsid w:val="00DC5351"/>
    <w:rsid w:val="00DC58A5"/>
    <w:rsid w:val="00DC593D"/>
    <w:rsid w:val="00DC5B8F"/>
    <w:rsid w:val="00DC675B"/>
    <w:rsid w:val="00DC6AE0"/>
    <w:rsid w:val="00DC7150"/>
    <w:rsid w:val="00DC7994"/>
    <w:rsid w:val="00DC7B7A"/>
    <w:rsid w:val="00DD0424"/>
    <w:rsid w:val="00DD0592"/>
    <w:rsid w:val="00DD05E7"/>
    <w:rsid w:val="00DD07A9"/>
    <w:rsid w:val="00DD0CE2"/>
    <w:rsid w:val="00DD158C"/>
    <w:rsid w:val="00DD174E"/>
    <w:rsid w:val="00DD1905"/>
    <w:rsid w:val="00DD1A27"/>
    <w:rsid w:val="00DD1A78"/>
    <w:rsid w:val="00DD1E61"/>
    <w:rsid w:val="00DD2138"/>
    <w:rsid w:val="00DD2E66"/>
    <w:rsid w:val="00DD3103"/>
    <w:rsid w:val="00DD339F"/>
    <w:rsid w:val="00DD450F"/>
    <w:rsid w:val="00DD5B3E"/>
    <w:rsid w:val="00DD6375"/>
    <w:rsid w:val="00DD7883"/>
    <w:rsid w:val="00DE0988"/>
    <w:rsid w:val="00DE0EE1"/>
    <w:rsid w:val="00DE0F09"/>
    <w:rsid w:val="00DE117F"/>
    <w:rsid w:val="00DE137D"/>
    <w:rsid w:val="00DE16CE"/>
    <w:rsid w:val="00DE1BCF"/>
    <w:rsid w:val="00DE2420"/>
    <w:rsid w:val="00DE3C68"/>
    <w:rsid w:val="00DE51F1"/>
    <w:rsid w:val="00DE5578"/>
    <w:rsid w:val="00DE5FD8"/>
    <w:rsid w:val="00DE6D71"/>
    <w:rsid w:val="00DE6FF1"/>
    <w:rsid w:val="00DE7EA4"/>
    <w:rsid w:val="00DE7EB9"/>
    <w:rsid w:val="00DF14FD"/>
    <w:rsid w:val="00DF22F5"/>
    <w:rsid w:val="00DF29C1"/>
    <w:rsid w:val="00DF303F"/>
    <w:rsid w:val="00DF3410"/>
    <w:rsid w:val="00DF4890"/>
    <w:rsid w:val="00DF4D2C"/>
    <w:rsid w:val="00DF4DBA"/>
    <w:rsid w:val="00DF7B47"/>
    <w:rsid w:val="00E00057"/>
    <w:rsid w:val="00E010EF"/>
    <w:rsid w:val="00E013EF"/>
    <w:rsid w:val="00E02098"/>
    <w:rsid w:val="00E02509"/>
    <w:rsid w:val="00E03037"/>
    <w:rsid w:val="00E03664"/>
    <w:rsid w:val="00E036AF"/>
    <w:rsid w:val="00E03DDF"/>
    <w:rsid w:val="00E04B43"/>
    <w:rsid w:val="00E05423"/>
    <w:rsid w:val="00E0547F"/>
    <w:rsid w:val="00E06A88"/>
    <w:rsid w:val="00E071D7"/>
    <w:rsid w:val="00E072A6"/>
    <w:rsid w:val="00E079A8"/>
    <w:rsid w:val="00E116BD"/>
    <w:rsid w:val="00E11AC3"/>
    <w:rsid w:val="00E128E0"/>
    <w:rsid w:val="00E129F6"/>
    <w:rsid w:val="00E12B87"/>
    <w:rsid w:val="00E140F7"/>
    <w:rsid w:val="00E146D4"/>
    <w:rsid w:val="00E16404"/>
    <w:rsid w:val="00E165F9"/>
    <w:rsid w:val="00E16DE6"/>
    <w:rsid w:val="00E179C1"/>
    <w:rsid w:val="00E17AB9"/>
    <w:rsid w:val="00E205A1"/>
    <w:rsid w:val="00E20DF1"/>
    <w:rsid w:val="00E21F30"/>
    <w:rsid w:val="00E21FDB"/>
    <w:rsid w:val="00E232B1"/>
    <w:rsid w:val="00E23440"/>
    <w:rsid w:val="00E23D76"/>
    <w:rsid w:val="00E24379"/>
    <w:rsid w:val="00E245A4"/>
    <w:rsid w:val="00E2493F"/>
    <w:rsid w:val="00E25A23"/>
    <w:rsid w:val="00E261A7"/>
    <w:rsid w:val="00E26538"/>
    <w:rsid w:val="00E26FC7"/>
    <w:rsid w:val="00E30435"/>
    <w:rsid w:val="00E309C5"/>
    <w:rsid w:val="00E30AC0"/>
    <w:rsid w:val="00E30F2A"/>
    <w:rsid w:val="00E31122"/>
    <w:rsid w:val="00E3133C"/>
    <w:rsid w:val="00E3169E"/>
    <w:rsid w:val="00E324EA"/>
    <w:rsid w:val="00E328D0"/>
    <w:rsid w:val="00E32D46"/>
    <w:rsid w:val="00E32DFE"/>
    <w:rsid w:val="00E33958"/>
    <w:rsid w:val="00E33BE9"/>
    <w:rsid w:val="00E342C9"/>
    <w:rsid w:val="00E3468B"/>
    <w:rsid w:val="00E3471F"/>
    <w:rsid w:val="00E3486D"/>
    <w:rsid w:val="00E34A60"/>
    <w:rsid w:val="00E34CB0"/>
    <w:rsid w:val="00E353AC"/>
    <w:rsid w:val="00E3574E"/>
    <w:rsid w:val="00E35A9E"/>
    <w:rsid w:val="00E35B63"/>
    <w:rsid w:val="00E3658E"/>
    <w:rsid w:val="00E36DB0"/>
    <w:rsid w:val="00E36EA2"/>
    <w:rsid w:val="00E371B6"/>
    <w:rsid w:val="00E40AB1"/>
    <w:rsid w:val="00E41B58"/>
    <w:rsid w:val="00E41CD7"/>
    <w:rsid w:val="00E420AA"/>
    <w:rsid w:val="00E43212"/>
    <w:rsid w:val="00E4378F"/>
    <w:rsid w:val="00E43CB8"/>
    <w:rsid w:val="00E43FA7"/>
    <w:rsid w:val="00E4402A"/>
    <w:rsid w:val="00E442A9"/>
    <w:rsid w:val="00E44D80"/>
    <w:rsid w:val="00E467C6"/>
    <w:rsid w:val="00E46865"/>
    <w:rsid w:val="00E47977"/>
    <w:rsid w:val="00E50173"/>
    <w:rsid w:val="00E50E1F"/>
    <w:rsid w:val="00E5105A"/>
    <w:rsid w:val="00E51980"/>
    <w:rsid w:val="00E51CAD"/>
    <w:rsid w:val="00E53D59"/>
    <w:rsid w:val="00E54E05"/>
    <w:rsid w:val="00E55819"/>
    <w:rsid w:val="00E559AD"/>
    <w:rsid w:val="00E561DA"/>
    <w:rsid w:val="00E571CE"/>
    <w:rsid w:val="00E57D25"/>
    <w:rsid w:val="00E60A29"/>
    <w:rsid w:val="00E60AD6"/>
    <w:rsid w:val="00E6125D"/>
    <w:rsid w:val="00E61803"/>
    <w:rsid w:val="00E61A63"/>
    <w:rsid w:val="00E61B6F"/>
    <w:rsid w:val="00E61FD4"/>
    <w:rsid w:val="00E63327"/>
    <w:rsid w:val="00E636E7"/>
    <w:rsid w:val="00E6380C"/>
    <w:rsid w:val="00E63B62"/>
    <w:rsid w:val="00E664CD"/>
    <w:rsid w:val="00E6711A"/>
    <w:rsid w:val="00E7169F"/>
    <w:rsid w:val="00E71989"/>
    <w:rsid w:val="00E735F7"/>
    <w:rsid w:val="00E74C47"/>
    <w:rsid w:val="00E75631"/>
    <w:rsid w:val="00E76025"/>
    <w:rsid w:val="00E7648E"/>
    <w:rsid w:val="00E76763"/>
    <w:rsid w:val="00E76AA9"/>
    <w:rsid w:val="00E76B85"/>
    <w:rsid w:val="00E772E2"/>
    <w:rsid w:val="00E7761C"/>
    <w:rsid w:val="00E81A8E"/>
    <w:rsid w:val="00E81B40"/>
    <w:rsid w:val="00E8284B"/>
    <w:rsid w:val="00E82A5C"/>
    <w:rsid w:val="00E82C00"/>
    <w:rsid w:val="00E82F0B"/>
    <w:rsid w:val="00E835E9"/>
    <w:rsid w:val="00E83AE4"/>
    <w:rsid w:val="00E8429A"/>
    <w:rsid w:val="00E84D92"/>
    <w:rsid w:val="00E84F6A"/>
    <w:rsid w:val="00E85017"/>
    <w:rsid w:val="00E85216"/>
    <w:rsid w:val="00E85E0A"/>
    <w:rsid w:val="00E86E31"/>
    <w:rsid w:val="00E870DF"/>
    <w:rsid w:val="00E87476"/>
    <w:rsid w:val="00E9057A"/>
    <w:rsid w:val="00E910A5"/>
    <w:rsid w:val="00E9196E"/>
    <w:rsid w:val="00E91DB7"/>
    <w:rsid w:val="00E9225F"/>
    <w:rsid w:val="00E923A5"/>
    <w:rsid w:val="00E93987"/>
    <w:rsid w:val="00E93A3F"/>
    <w:rsid w:val="00E93A86"/>
    <w:rsid w:val="00E946A8"/>
    <w:rsid w:val="00E9540F"/>
    <w:rsid w:val="00E9667F"/>
    <w:rsid w:val="00E96C95"/>
    <w:rsid w:val="00E96C96"/>
    <w:rsid w:val="00E971CD"/>
    <w:rsid w:val="00E97392"/>
    <w:rsid w:val="00E979CC"/>
    <w:rsid w:val="00E97C8C"/>
    <w:rsid w:val="00EA0027"/>
    <w:rsid w:val="00EA07B9"/>
    <w:rsid w:val="00EA19BD"/>
    <w:rsid w:val="00EA2C51"/>
    <w:rsid w:val="00EA2C90"/>
    <w:rsid w:val="00EA2CBC"/>
    <w:rsid w:val="00EA2FAA"/>
    <w:rsid w:val="00EA3596"/>
    <w:rsid w:val="00EA35D5"/>
    <w:rsid w:val="00EA36E0"/>
    <w:rsid w:val="00EA3B4B"/>
    <w:rsid w:val="00EA3E92"/>
    <w:rsid w:val="00EA3F68"/>
    <w:rsid w:val="00EA40A6"/>
    <w:rsid w:val="00EA4495"/>
    <w:rsid w:val="00EA4E4F"/>
    <w:rsid w:val="00EA55C8"/>
    <w:rsid w:val="00EA5DDD"/>
    <w:rsid w:val="00EA6379"/>
    <w:rsid w:val="00EA6433"/>
    <w:rsid w:val="00EA646F"/>
    <w:rsid w:val="00EA7050"/>
    <w:rsid w:val="00EA7566"/>
    <w:rsid w:val="00EA7FF5"/>
    <w:rsid w:val="00EB03DF"/>
    <w:rsid w:val="00EB087F"/>
    <w:rsid w:val="00EB0966"/>
    <w:rsid w:val="00EB0ECD"/>
    <w:rsid w:val="00EB0EDA"/>
    <w:rsid w:val="00EB1231"/>
    <w:rsid w:val="00EB2298"/>
    <w:rsid w:val="00EB26EA"/>
    <w:rsid w:val="00EB3750"/>
    <w:rsid w:val="00EB47EC"/>
    <w:rsid w:val="00EB4892"/>
    <w:rsid w:val="00EB6151"/>
    <w:rsid w:val="00EB72B1"/>
    <w:rsid w:val="00EB7470"/>
    <w:rsid w:val="00EB75BA"/>
    <w:rsid w:val="00EB7B20"/>
    <w:rsid w:val="00EC0898"/>
    <w:rsid w:val="00EC1AF4"/>
    <w:rsid w:val="00EC1FD3"/>
    <w:rsid w:val="00EC284F"/>
    <w:rsid w:val="00EC2E4A"/>
    <w:rsid w:val="00EC4059"/>
    <w:rsid w:val="00EC412B"/>
    <w:rsid w:val="00EC440D"/>
    <w:rsid w:val="00EC4EA5"/>
    <w:rsid w:val="00EC58AE"/>
    <w:rsid w:val="00EC5CAF"/>
    <w:rsid w:val="00EC6D87"/>
    <w:rsid w:val="00EC6F51"/>
    <w:rsid w:val="00EC6F7C"/>
    <w:rsid w:val="00EC722A"/>
    <w:rsid w:val="00EC74E7"/>
    <w:rsid w:val="00EC7E5A"/>
    <w:rsid w:val="00ED035D"/>
    <w:rsid w:val="00ED0515"/>
    <w:rsid w:val="00ED0ACD"/>
    <w:rsid w:val="00ED0D3B"/>
    <w:rsid w:val="00ED25DA"/>
    <w:rsid w:val="00ED3475"/>
    <w:rsid w:val="00ED37FE"/>
    <w:rsid w:val="00ED3906"/>
    <w:rsid w:val="00ED3B50"/>
    <w:rsid w:val="00ED4066"/>
    <w:rsid w:val="00ED48E4"/>
    <w:rsid w:val="00ED4E2F"/>
    <w:rsid w:val="00ED53F6"/>
    <w:rsid w:val="00ED5D06"/>
    <w:rsid w:val="00ED6E37"/>
    <w:rsid w:val="00ED7076"/>
    <w:rsid w:val="00ED721A"/>
    <w:rsid w:val="00ED7B05"/>
    <w:rsid w:val="00ED7CA5"/>
    <w:rsid w:val="00EE03C8"/>
    <w:rsid w:val="00EE0A70"/>
    <w:rsid w:val="00EE1831"/>
    <w:rsid w:val="00EE24E3"/>
    <w:rsid w:val="00EE25FC"/>
    <w:rsid w:val="00EE2B0D"/>
    <w:rsid w:val="00EE32E9"/>
    <w:rsid w:val="00EE36C1"/>
    <w:rsid w:val="00EE3930"/>
    <w:rsid w:val="00EE41EA"/>
    <w:rsid w:val="00EE45A0"/>
    <w:rsid w:val="00EE4BB4"/>
    <w:rsid w:val="00EE514C"/>
    <w:rsid w:val="00EE5EF2"/>
    <w:rsid w:val="00EE6FE8"/>
    <w:rsid w:val="00EE74ED"/>
    <w:rsid w:val="00EE791F"/>
    <w:rsid w:val="00EE7A68"/>
    <w:rsid w:val="00EF0695"/>
    <w:rsid w:val="00EF072F"/>
    <w:rsid w:val="00EF1909"/>
    <w:rsid w:val="00EF1B91"/>
    <w:rsid w:val="00EF26EB"/>
    <w:rsid w:val="00EF2863"/>
    <w:rsid w:val="00EF2AD9"/>
    <w:rsid w:val="00EF3524"/>
    <w:rsid w:val="00EF4594"/>
    <w:rsid w:val="00EF4894"/>
    <w:rsid w:val="00EF490C"/>
    <w:rsid w:val="00EF5C91"/>
    <w:rsid w:val="00EF5D27"/>
    <w:rsid w:val="00F00D99"/>
    <w:rsid w:val="00F0123E"/>
    <w:rsid w:val="00F01989"/>
    <w:rsid w:val="00F019DD"/>
    <w:rsid w:val="00F01DCF"/>
    <w:rsid w:val="00F02075"/>
    <w:rsid w:val="00F02247"/>
    <w:rsid w:val="00F022AB"/>
    <w:rsid w:val="00F02A4E"/>
    <w:rsid w:val="00F03ECE"/>
    <w:rsid w:val="00F03F64"/>
    <w:rsid w:val="00F042F5"/>
    <w:rsid w:val="00F04532"/>
    <w:rsid w:val="00F04E7A"/>
    <w:rsid w:val="00F05E78"/>
    <w:rsid w:val="00F066B0"/>
    <w:rsid w:val="00F06E2B"/>
    <w:rsid w:val="00F06E31"/>
    <w:rsid w:val="00F07174"/>
    <w:rsid w:val="00F10258"/>
    <w:rsid w:val="00F1025A"/>
    <w:rsid w:val="00F116D0"/>
    <w:rsid w:val="00F11E5F"/>
    <w:rsid w:val="00F11FCC"/>
    <w:rsid w:val="00F133CD"/>
    <w:rsid w:val="00F143B8"/>
    <w:rsid w:val="00F147A2"/>
    <w:rsid w:val="00F14F0E"/>
    <w:rsid w:val="00F1562C"/>
    <w:rsid w:val="00F15700"/>
    <w:rsid w:val="00F15F80"/>
    <w:rsid w:val="00F16897"/>
    <w:rsid w:val="00F16EBA"/>
    <w:rsid w:val="00F17335"/>
    <w:rsid w:val="00F17697"/>
    <w:rsid w:val="00F17B22"/>
    <w:rsid w:val="00F200A9"/>
    <w:rsid w:val="00F2049F"/>
    <w:rsid w:val="00F2075A"/>
    <w:rsid w:val="00F20A50"/>
    <w:rsid w:val="00F21BC2"/>
    <w:rsid w:val="00F225C0"/>
    <w:rsid w:val="00F2317B"/>
    <w:rsid w:val="00F238B5"/>
    <w:rsid w:val="00F23D92"/>
    <w:rsid w:val="00F23E49"/>
    <w:rsid w:val="00F241FF"/>
    <w:rsid w:val="00F24626"/>
    <w:rsid w:val="00F24CBB"/>
    <w:rsid w:val="00F25794"/>
    <w:rsid w:val="00F257FB"/>
    <w:rsid w:val="00F2626F"/>
    <w:rsid w:val="00F26DB2"/>
    <w:rsid w:val="00F30893"/>
    <w:rsid w:val="00F30900"/>
    <w:rsid w:val="00F31352"/>
    <w:rsid w:val="00F31593"/>
    <w:rsid w:val="00F32BAA"/>
    <w:rsid w:val="00F32E96"/>
    <w:rsid w:val="00F33770"/>
    <w:rsid w:val="00F344A1"/>
    <w:rsid w:val="00F348F7"/>
    <w:rsid w:val="00F34F5D"/>
    <w:rsid w:val="00F351AC"/>
    <w:rsid w:val="00F356E2"/>
    <w:rsid w:val="00F35972"/>
    <w:rsid w:val="00F35DE5"/>
    <w:rsid w:val="00F36348"/>
    <w:rsid w:val="00F3648B"/>
    <w:rsid w:val="00F4016F"/>
    <w:rsid w:val="00F4028F"/>
    <w:rsid w:val="00F4038C"/>
    <w:rsid w:val="00F40412"/>
    <w:rsid w:val="00F40E29"/>
    <w:rsid w:val="00F4143C"/>
    <w:rsid w:val="00F4161F"/>
    <w:rsid w:val="00F41751"/>
    <w:rsid w:val="00F42083"/>
    <w:rsid w:val="00F42457"/>
    <w:rsid w:val="00F42905"/>
    <w:rsid w:val="00F42F2E"/>
    <w:rsid w:val="00F4307D"/>
    <w:rsid w:val="00F43BF2"/>
    <w:rsid w:val="00F44D0F"/>
    <w:rsid w:val="00F45CE1"/>
    <w:rsid w:val="00F46274"/>
    <w:rsid w:val="00F46531"/>
    <w:rsid w:val="00F46A85"/>
    <w:rsid w:val="00F46BA4"/>
    <w:rsid w:val="00F47878"/>
    <w:rsid w:val="00F508E3"/>
    <w:rsid w:val="00F51807"/>
    <w:rsid w:val="00F5235E"/>
    <w:rsid w:val="00F52454"/>
    <w:rsid w:val="00F526B0"/>
    <w:rsid w:val="00F528FD"/>
    <w:rsid w:val="00F5301C"/>
    <w:rsid w:val="00F53D80"/>
    <w:rsid w:val="00F53E8E"/>
    <w:rsid w:val="00F54EB0"/>
    <w:rsid w:val="00F54FEA"/>
    <w:rsid w:val="00F563B7"/>
    <w:rsid w:val="00F567CD"/>
    <w:rsid w:val="00F57620"/>
    <w:rsid w:val="00F57F58"/>
    <w:rsid w:val="00F60F58"/>
    <w:rsid w:val="00F61152"/>
    <w:rsid w:val="00F61AFC"/>
    <w:rsid w:val="00F61C46"/>
    <w:rsid w:val="00F61DE4"/>
    <w:rsid w:val="00F61FFC"/>
    <w:rsid w:val="00F62043"/>
    <w:rsid w:val="00F623FA"/>
    <w:rsid w:val="00F63129"/>
    <w:rsid w:val="00F63FD6"/>
    <w:rsid w:val="00F64189"/>
    <w:rsid w:val="00F645D9"/>
    <w:rsid w:val="00F6553D"/>
    <w:rsid w:val="00F65722"/>
    <w:rsid w:val="00F65A51"/>
    <w:rsid w:val="00F65D4E"/>
    <w:rsid w:val="00F66611"/>
    <w:rsid w:val="00F66CA5"/>
    <w:rsid w:val="00F66DA7"/>
    <w:rsid w:val="00F67AAD"/>
    <w:rsid w:val="00F67F90"/>
    <w:rsid w:val="00F70BBA"/>
    <w:rsid w:val="00F70F44"/>
    <w:rsid w:val="00F712AE"/>
    <w:rsid w:val="00F712C1"/>
    <w:rsid w:val="00F71B00"/>
    <w:rsid w:val="00F71E12"/>
    <w:rsid w:val="00F71E3A"/>
    <w:rsid w:val="00F720F6"/>
    <w:rsid w:val="00F721EA"/>
    <w:rsid w:val="00F7314C"/>
    <w:rsid w:val="00F73420"/>
    <w:rsid w:val="00F738E1"/>
    <w:rsid w:val="00F74001"/>
    <w:rsid w:val="00F74743"/>
    <w:rsid w:val="00F750A0"/>
    <w:rsid w:val="00F75389"/>
    <w:rsid w:val="00F755C5"/>
    <w:rsid w:val="00F7570E"/>
    <w:rsid w:val="00F75BCF"/>
    <w:rsid w:val="00F761E4"/>
    <w:rsid w:val="00F7696A"/>
    <w:rsid w:val="00F8000E"/>
    <w:rsid w:val="00F806DD"/>
    <w:rsid w:val="00F80BB0"/>
    <w:rsid w:val="00F81182"/>
    <w:rsid w:val="00F8158E"/>
    <w:rsid w:val="00F819A9"/>
    <w:rsid w:val="00F82F50"/>
    <w:rsid w:val="00F83452"/>
    <w:rsid w:val="00F84616"/>
    <w:rsid w:val="00F8488C"/>
    <w:rsid w:val="00F85022"/>
    <w:rsid w:val="00F852DD"/>
    <w:rsid w:val="00F85376"/>
    <w:rsid w:val="00F85A59"/>
    <w:rsid w:val="00F860EE"/>
    <w:rsid w:val="00F8747E"/>
    <w:rsid w:val="00F8784A"/>
    <w:rsid w:val="00F907E7"/>
    <w:rsid w:val="00F9081D"/>
    <w:rsid w:val="00F90DD6"/>
    <w:rsid w:val="00F92280"/>
    <w:rsid w:val="00F92B0F"/>
    <w:rsid w:val="00F92E84"/>
    <w:rsid w:val="00F92F93"/>
    <w:rsid w:val="00F92FAB"/>
    <w:rsid w:val="00F93500"/>
    <w:rsid w:val="00F93831"/>
    <w:rsid w:val="00F94519"/>
    <w:rsid w:val="00F9460F"/>
    <w:rsid w:val="00F94E96"/>
    <w:rsid w:val="00F95728"/>
    <w:rsid w:val="00F95C24"/>
    <w:rsid w:val="00F9623F"/>
    <w:rsid w:val="00F967DB"/>
    <w:rsid w:val="00F97B01"/>
    <w:rsid w:val="00FA0433"/>
    <w:rsid w:val="00FA0A5F"/>
    <w:rsid w:val="00FA150B"/>
    <w:rsid w:val="00FA1A85"/>
    <w:rsid w:val="00FA2E7B"/>
    <w:rsid w:val="00FA3DC4"/>
    <w:rsid w:val="00FA420C"/>
    <w:rsid w:val="00FA43F7"/>
    <w:rsid w:val="00FA4721"/>
    <w:rsid w:val="00FA491A"/>
    <w:rsid w:val="00FA5C8E"/>
    <w:rsid w:val="00FA6162"/>
    <w:rsid w:val="00FA616E"/>
    <w:rsid w:val="00FA7830"/>
    <w:rsid w:val="00FA7BC8"/>
    <w:rsid w:val="00FB0866"/>
    <w:rsid w:val="00FB11A7"/>
    <w:rsid w:val="00FB1306"/>
    <w:rsid w:val="00FB16C8"/>
    <w:rsid w:val="00FB176F"/>
    <w:rsid w:val="00FB187A"/>
    <w:rsid w:val="00FB1D8B"/>
    <w:rsid w:val="00FB24AE"/>
    <w:rsid w:val="00FB295A"/>
    <w:rsid w:val="00FB2BC4"/>
    <w:rsid w:val="00FB3394"/>
    <w:rsid w:val="00FB3D6D"/>
    <w:rsid w:val="00FB4A8F"/>
    <w:rsid w:val="00FB6900"/>
    <w:rsid w:val="00FB6FFE"/>
    <w:rsid w:val="00FB7996"/>
    <w:rsid w:val="00FC0A34"/>
    <w:rsid w:val="00FC13CD"/>
    <w:rsid w:val="00FC1D3A"/>
    <w:rsid w:val="00FC2AC0"/>
    <w:rsid w:val="00FC2FCF"/>
    <w:rsid w:val="00FC3999"/>
    <w:rsid w:val="00FC3D88"/>
    <w:rsid w:val="00FC415C"/>
    <w:rsid w:val="00FC45F5"/>
    <w:rsid w:val="00FC4CD5"/>
    <w:rsid w:val="00FC4F23"/>
    <w:rsid w:val="00FC5045"/>
    <w:rsid w:val="00FC52D4"/>
    <w:rsid w:val="00FC5A3D"/>
    <w:rsid w:val="00FC6440"/>
    <w:rsid w:val="00FC64C9"/>
    <w:rsid w:val="00FC6836"/>
    <w:rsid w:val="00FC6E9C"/>
    <w:rsid w:val="00FC7ACE"/>
    <w:rsid w:val="00FC7D5F"/>
    <w:rsid w:val="00FD122E"/>
    <w:rsid w:val="00FD195E"/>
    <w:rsid w:val="00FD1E74"/>
    <w:rsid w:val="00FD2541"/>
    <w:rsid w:val="00FD2BC3"/>
    <w:rsid w:val="00FD3182"/>
    <w:rsid w:val="00FD3589"/>
    <w:rsid w:val="00FD3D3F"/>
    <w:rsid w:val="00FD3DD1"/>
    <w:rsid w:val="00FD3F48"/>
    <w:rsid w:val="00FD4407"/>
    <w:rsid w:val="00FD5023"/>
    <w:rsid w:val="00FD67F7"/>
    <w:rsid w:val="00FE0E50"/>
    <w:rsid w:val="00FE1D2D"/>
    <w:rsid w:val="00FE1F1C"/>
    <w:rsid w:val="00FE26D3"/>
    <w:rsid w:val="00FE34F0"/>
    <w:rsid w:val="00FE36F0"/>
    <w:rsid w:val="00FE38C4"/>
    <w:rsid w:val="00FE3AA9"/>
    <w:rsid w:val="00FE4654"/>
    <w:rsid w:val="00FE5307"/>
    <w:rsid w:val="00FE55E2"/>
    <w:rsid w:val="00FE5866"/>
    <w:rsid w:val="00FE5D46"/>
    <w:rsid w:val="00FE5EED"/>
    <w:rsid w:val="00FE73BE"/>
    <w:rsid w:val="00FF023B"/>
    <w:rsid w:val="00FF0AB1"/>
    <w:rsid w:val="00FF0C2C"/>
    <w:rsid w:val="00FF1357"/>
    <w:rsid w:val="00FF2556"/>
    <w:rsid w:val="00FF2DDB"/>
    <w:rsid w:val="00FF3237"/>
    <w:rsid w:val="00FF38CB"/>
    <w:rsid w:val="00FF39A4"/>
    <w:rsid w:val="00FF41DF"/>
    <w:rsid w:val="00FF4A15"/>
    <w:rsid w:val="00FF4E2C"/>
    <w:rsid w:val="00FF5390"/>
    <w:rsid w:val="00FF541A"/>
    <w:rsid w:val="00FF6D13"/>
    <w:rsid w:val="00FF70DF"/>
    <w:rsid w:val="00FF7763"/>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3439">
      <w:bodyDiv w:val="1"/>
      <w:marLeft w:val="0"/>
      <w:marRight w:val="0"/>
      <w:marTop w:val="0"/>
      <w:marBottom w:val="0"/>
      <w:divBdr>
        <w:top w:val="none" w:sz="0" w:space="0" w:color="auto"/>
        <w:left w:val="none" w:sz="0" w:space="0" w:color="auto"/>
        <w:bottom w:val="none" w:sz="0" w:space="0" w:color="auto"/>
        <w:right w:val="none" w:sz="0" w:space="0" w:color="auto"/>
      </w:divBdr>
    </w:div>
    <w:div w:id="60102527">
      <w:bodyDiv w:val="1"/>
      <w:marLeft w:val="0"/>
      <w:marRight w:val="0"/>
      <w:marTop w:val="0"/>
      <w:marBottom w:val="0"/>
      <w:divBdr>
        <w:top w:val="none" w:sz="0" w:space="0" w:color="auto"/>
        <w:left w:val="none" w:sz="0" w:space="0" w:color="auto"/>
        <w:bottom w:val="none" w:sz="0" w:space="0" w:color="auto"/>
        <w:right w:val="none" w:sz="0" w:space="0" w:color="auto"/>
      </w:divBdr>
    </w:div>
    <w:div w:id="184253895">
      <w:bodyDiv w:val="1"/>
      <w:marLeft w:val="0"/>
      <w:marRight w:val="0"/>
      <w:marTop w:val="0"/>
      <w:marBottom w:val="0"/>
      <w:divBdr>
        <w:top w:val="none" w:sz="0" w:space="0" w:color="auto"/>
        <w:left w:val="none" w:sz="0" w:space="0" w:color="auto"/>
        <w:bottom w:val="none" w:sz="0" w:space="0" w:color="auto"/>
        <w:right w:val="none" w:sz="0" w:space="0" w:color="auto"/>
      </w:divBdr>
    </w:div>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195390046">
      <w:bodyDiv w:val="1"/>
      <w:marLeft w:val="0"/>
      <w:marRight w:val="0"/>
      <w:marTop w:val="0"/>
      <w:marBottom w:val="0"/>
      <w:divBdr>
        <w:top w:val="none" w:sz="0" w:space="0" w:color="auto"/>
        <w:left w:val="none" w:sz="0" w:space="0" w:color="auto"/>
        <w:bottom w:val="none" w:sz="0" w:space="0" w:color="auto"/>
        <w:right w:val="none" w:sz="0" w:space="0" w:color="auto"/>
      </w:divBdr>
    </w:div>
    <w:div w:id="443697550">
      <w:bodyDiv w:val="1"/>
      <w:marLeft w:val="0"/>
      <w:marRight w:val="0"/>
      <w:marTop w:val="0"/>
      <w:marBottom w:val="0"/>
      <w:divBdr>
        <w:top w:val="none" w:sz="0" w:space="0" w:color="auto"/>
        <w:left w:val="none" w:sz="0" w:space="0" w:color="auto"/>
        <w:bottom w:val="none" w:sz="0" w:space="0" w:color="auto"/>
        <w:right w:val="none" w:sz="0" w:space="0" w:color="auto"/>
      </w:divBdr>
    </w:div>
    <w:div w:id="576984100">
      <w:bodyDiv w:val="1"/>
      <w:marLeft w:val="0"/>
      <w:marRight w:val="0"/>
      <w:marTop w:val="0"/>
      <w:marBottom w:val="0"/>
      <w:divBdr>
        <w:top w:val="none" w:sz="0" w:space="0" w:color="auto"/>
        <w:left w:val="none" w:sz="0" w:space="0" w:color="auto"/>
        <w:bottom w:val="none" w:sz="0" w:space="0" w:color="auto"/>
        <w:right w:val="none" w:sz="0" w:space="0" w:color="auto"/>
      </w:divBdr>
    </w:div>
    <w:div w:id="592781707">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05944622">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356030718">
      <w:bodyDiv w:val="1"/>
      <w:marLeft w:val="0"/>
      <w:marRight w:val="0"/>
      <w:marTop w:val="0"/>
      <w:marBottom w:val="0"/>
      <w:divBdr>
        <w:top w:val="none" w:sz="0" w:space="0" w:color="auto"/>
        <w:left w:val="none" w:sz="0" w:space="0" w:color="auto"/>
        <w:bottom w:val="none" w:sz="0" w:space="0" w:color="auto"/>
        <w:right w:val="none" w:sz="0" w:space="0" w:color="auto"/>
      </w:divBdr>
    </w:div>
    <w:div w:id="1623924223">
      <w:bodyDiv w:val="1"/>
      <w:marLeft w:val="0"/>
      <w:marRight w:val="0"/>
      <w:marTop w:val="0"/>
      <w:marBottom w:val="0"/>
      <w:divBdr>
        <w:top w:val="none" w:sz="0" w:space="0" w:color="auto"/>
        <w:left w:val="none" w:sz="0" w:space="0" w:color="auto"/>
        <w:bottom w:val="none" w:sz="0" w:space="0" w:color="auto"/>
        <w:right w:val="none" w:sz="0" w:space="0" w:color="auto"/>
      </w:divBdr>
    </w:div>
    <w:div w:id="1867333007">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8AC0E8-24AA-498A-BB64-836CE3623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77</TotalTime>
  <Pages>18</Pages>
  <Words>51615</Words>
  <Characters>294209</Characters>
  <Application>Microsoft Office Word</Application>
  <DocSecurity>0</DocSecurity>
  <Lines>2451</Lines>
  <Paragraphs>690</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345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4884</cp:revision>
  <dcterms:created xsi:type="dcterms:W3CDTF">2017-11-24T08:18:00Z</dcterms:created>
  <dcterms:modified xsi:type="dcterms:W3CDTF">2018-01-02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xTgqboiy"/&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